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A11B1" w14:textId="18E864F2" w:rsidR="00CD3003" w:rsidRDefault="00170DF6" w:rsidP="00B82D5C">
      <w:pPr>
        <w:spacing w:line="360" w:lineRule="auto"/>
        <w:rPr>
          <w:b/>
        </w:rPr>
      </w:pPr>
      <w:bookmarkStart w:id="0" w:name="_GoBack"/>
      <w:bookmarkEnd w:id="0"/>
      <w:r>
        <w:rPr>
          <w:b/>
        </w:rPr>
        <w:t xml:space="preserve">Title: </w:t>
      </w:r>
      <w:r w:rsidR="00CD3003" w:rsidRPr="00C52528">
        <w:rPr>
          <w:b/>
        </w:rPr>
        <w:t>Gestational Diabetes</w:t>
      </w:r>
      <w:r w:rsidR="00BC70C6">
        <w:rPr>
          <w:b/>
        </w:rPr>
        <w:t xml:space="preserve"> Mellitus</w:t>
      </w:r>
      <w:r w:rsidR="00CD3003" w:rsidRPr="00C52528">
        <w:rPr>
          <w:b/>
        </w:rPr>
        <w:t>: A</w:t>
      </w:r>
      <w:r w:rsidR="001B31EC">
        <w:rPr>
          <w:b/>
        </w:rPr>
        <w:t>n</w:t>
      </w:r>
      <w:r w:rsidR="00CD3003">
        <w:rPr>
          <w:b/>
        </w:rPr>
        <w:t xml:space="preserve"> </w:t>
      </w:r>
      <w:r w:rsidR="00CD3003" w:rsidRPr="00C52528">
        <w:rPr>
          <w:b/>
        </w:rPr>
        <w:t xml:space="preserve">opportunity to </w:t>
      </w:r>
      <w:r w:rsidR="00CD3003">
        <w:rPr>
          <w:b/>
        </w:rPr>
        <w:t>improve long term health in mothers and children</w:t>
      </w:r>
      <w:r w:rsidR="00CD3003" w:rsidRPr="00C52528" w:rsidDel="0043679E">
        <w:rPr>
          <w:b/>
        </w:rPr>
        <w:t xml:space="preserve"> </w:t>
      </w:r>
    </w:p>
    <w:p w14:paraId="6E280F55" w14:textId="425F8399" w:rsidR="000839E8" w:rsidRDefault="000839E8" w:rsidP="00B82D5C">
      <w:pPr>
        <w:spacing w:line="360" w:lineRule="auto"/>
        <w:rPr>
          <w:b/>
        </w:rPr>
      </w:pPr>
    </w:p>
    <w:p w14:paraId="255AFB66" w14:textId="2972A887" w:rsidR="00C951CA" w:rsidRDefault="0057164C" w:rsidP="00B82D5C">
      <w:pPr>
        <w:spacing w:line="360" w:lineRule="auto"/>
      </w:pPr>
      <w:r>
        <w:rPr>
          <w:b/>
        </w:rPr>
        <w:t xml:space="preserve">Authors: </w:t>
      </w:r>
      <w:r w:rsidR="00C951CA" w:rsidRPr="00B90998">
        <w:t>P Saravanan</w:t>
      </w:r>
      <w:r w:rsidR="009E135F">
        <w:rPr>
          <w:vertAlign w:val="superscript"/>
        </w:rPr>
        <w:t>1,2</w:t>
      </w:r>
      <w:r w:rsidR="00C951CA" w:rsidRPr="00B90998">
        <w:t xml:space="preserve"> on behalf of the Diabetes in Pregnancy Working Group of the Maternal Medicine Clinical Study Group, Royal College of Obstetricians and Gynaecologists, UK</w:t>
      </w:r>
    </w:p>
    <w:p w14:paraId="2EB813D1" w14:textId="034F8292" w:rsidR="0057164C" w:rsidRDefault="0057164C" w:rsidP="00B82D5C">
      <w:pPr>
        <w:spacing w:line="360" w:lineRule="auto"/>
        <w:rPr>
          <w:b/>
        </w:rPr>
      </w:pPr>
      <w:r>
        <w:t>Full authors list at the end of the article</w:t>
      </w:r>
    </w:p>
    <w:p w14:paraId="65486516" w14:textId="2E6B3BF1" w:rsidR="00C951CA" w:rsidRPr="009E135F" w:rsidRDefault="00C951CA" w:rsidP="00B82D5C">
      <w:pPr>
        <w:spacing w:line="360" w:lineRule="auto"/>
      </w:pPr>
    </w:p>
    <w:p w14:paraId="62E755C1" w14:textId="26506CD7" w:rsidR="00C951CA" w:rsidRDefault="0057164C" w:rsidP="00B82D5C">
      <w:pPr>
        <w:spacing w:line="360" w:lineRule="auto"/>
      </w:pPr>
      <w:r w:rsidRPr="0057164C">
        <w:rPr>
          <w:b/>
          <w:iCs/>
        </w:rPr>
        <w:t>Affiliations:</w:t>
      </w:r>
      <w:r>
        <w:rPr>
          <w:iCs/>
          <w:vertAlign w:val="superscript"/>
        </w:rPr>
        <w:t xml:space="preserve"> </w:t>
      </w:r>
      <w:r w:rsidR="009E135F">
        <w:rPr>
          <w:iCs/>
          <w:vertAlign w:val="superscript"/>
        </w:rPr>
        <w:t>1</w:t>
      </w:r>
      <w:r w:rsidR="006E230D">
        <w:t>Division of Health Sciences, W</w:t>
      </w:r>
      <w:r w:rsidR="00EE1876" w:rsidRPr="009E135F">
        <w:t xml:space="preserve">arwick Medical School, University of Warwick, UK, </w:t>
      </w:r>
      <w:r w:rsidR="009E135F">
        <w:rPr>
          <w:vertAlign w:val="superscript"/>
        </w:rPr>
        <w:t>2</w:t>
      </w:r>
      <w:r w:rsidR="00EE1876" w:rsidRPr="009E135F">
        <w:t xml:space="preserve">Academic </w:t>
      </w:r>
      <w:r w:rsidR="00C7297E">
        <w:t>D</w:t>
      </w:r>
      <w:r w:rsidR="00EE1876" w:rsidRPr="009E135F">
        <w:t>epartment of Diabetes and Metabolism, George Eliot Hospital, Nuneaton, UK</w:t>
      </w:r>
    </w:p>
    <w:p w14:paraId="3D95733C" w14:textId="585A0F9A" w:rsidR="0057164C" w:rsidRPr="009E135F" w:rsidRDefault="0057164C" w:rsidP="0057164C">
      <w:pPr>
        <w:spacing w:line="360" w:lineRule="auto"/>
      </w:pPr>
      <w:r>
        <w:t>Full affiliations at the end of the article</w:t>
      </w:r>
    </w:p>
    <w:p w14:paraId="03F92A3E" w14:textId="77777777" w:rsidR="000839E8" w:rsidRDefault="000839E8" w:rsidP="00B82D5C">
      <w:pPr>
        <w:spacing w:line="360" w:lineRule="auto"/>
        <w:rPr>
          <w:b/>
        </w:rPr>
      </w:pPr>
    </w:p>
    <w:p w14:paraId="08D64985" w14:textId="77777777" w:rsidR="000839E8" w:rsidRDefault="000839E8" w:rsidP="00B82D5C">
      <w:pPr>
        <w:spacing w:line="360" w:lineRule="auto"/>
        <w:rPr>
          <w:b/>
        </w:rPr>
      </w:pPr>
      <w:r>
        <w:rPr>
          <w:b/>
        </w:rPr>
        <w:t>Correspondence to:</w:t>
      </w:r>
    </w:p>
    <w:p w14:paraId="78FFB664" w14:textId="12E6E5F2" w:rsidR="00631FF9" w:rsidRPr="00631FF9" w:rsidRDefault="000839E8" w:rsidP="00B82D5C">
      <w:pPr>
        <w:spacing w:line="360" w:lineRule="auto"/>
        <w:rPr>
          <w:u w:val="single"/>
        </w:rPr>
      </w:pPr>
      <w:r>
        <w:t>Full name</w:t>
      </w:r>
      <w:r w:rsidR="00631FF9">
        <w:t xml:space="preserve">: </w:t>
      </w:r>
      <w:r w:rsidR="00631FF9" w:rsidRPr="00FA2C5A">
        <w:t>Prof Ponnusamy Saravanan</w:t>
      </w:r>
    </w:p>
    <w:p w14:paraId="683B54FC" w14:textId="17B37FDC" w:rsidR="000839E8" w:rsidRDefault="000839E8" w:rsidP="00B82D5C">
      <w:pPr>
        <w:spacing w:line="360" w:lineRule="auto"/>
      </w:pPr>
      <w:r>
        <w:t>Mailing address</w:t>
      </w:r>
      <w:r w:rsidR="00FA2C5A">
        <w:t xml:space="preserve">: </w:t>
      </w:r>
      <w:r w:rsidR="009E5063">
        <w:t xml:space="preserve">Room B036, </w:t>
      </w:r>
      <w:r w:rsidR="00FA2C5A" w:rsidRPr="00631FF9">
        <w:t>Warwick Medical School, Gibbet Hill, University of Warwick, Coventry CV4 7AL, UK;</w:t>
      </w:r>
    </w:p>
    <w:p w14:paraId="4738455A" w14:textId="60A254E0" w:rsidR="000839E8" w:rsidRPr="00CA6D32" w:rsidRDefault="000839E8" w:rsidP="00B82D5C">
      <w:pPr>
        <w:spacing w:line="360" w:lineRule="auto"/>
      </w:pPr>
      <w:r w:rsidRPr="00F87E6D">
        <w:rPr>
          <w:lang w:val="fr-FR"/>
        </w:rPr>
        <w:t xml:space="preserve">Email: </w:t>
      </w:r>
      <w:hyperlink r:id="rId11" w:history="1">
        <w:r w:rsidR="00FA2C5A" w:rsidRPr="00222156">
          <w:rPr>
            <w:rStyle w:val="Hyperlink"/>
            <w:lang w:val="fr-FR"/>
          </w:rPr>
          <w:t>P.Saravanan@warwick.ac.uk</w:t>
        </w:r>
      </w:hyperlink>
    </w:p>
    <w:p w14:paraId="54C9668F" w14:textId="051DF325" w:rsidR="000839E8" w:rsidRDefault="000839E8" w:rsidP="00B82D5C">
      <w:pPr>
        <w:spacing w:line="360" w:lineRule="auto"/>
      </w:pPr>
      <w:r>
        <w:t xml:space="preserve">Phone: </w:t>
      </w:r>
      <w:r w:rsidR="00FA2C5A" w:rsidRPr="00631FF9">
        <w:t>+44 2476573753</w:t>
      </w:r>
    </w:p>
    <w:p w14:paraId="4D70661F" w14:textId="77777777" w:rsidR="000839E8" w:rsidRDefault="000839E8" w:rsidP="00B82D5C">
      <w:pPr>
        <w:spacing w:line="360" w:lineRule="auto"/>
      </w:pPr>
    </w:p>
    <w:p w14:paraId="220AE7D0" w14:textId="77777777" w:rsidR="00F623C3" w:rsidRDefault="000839E8" w:rsidP="00B82D5C">
      <w:pPr>
        <w:spacing w:line="360" w:lineRule="auto"/>
      </w:pPr>
      <w:r>
        <w:t xml:space="preserve">Word count: </w:t>
      </w:r>
    </w:p>
    <w:p w14:paraId="176BEB3C" w14:textId="77777777" w:rsidR="00F623C3" w:rsidRDefault="00F623C3" w:rsidP="00F623C3">
      <w:pPr>
        <w:spacing w:line="360" w:lineRule="auto"/>
      </w:pPr>
      <w:r>
        <w:t>Summary: 187</w:t>
      </w:r>
    </w:p>
    <w:p w14:paraId="6C0A9BDC" w14:textId="632F0884" w:rsidR="000839E8" w:rsidRDefault="00F623C3" w:rsidP="00B82D5C">
      <w:pPr>
        <w:spacing w:line="360" w:lineRule="auto"/>
      </w:pPr>
      <w:r>
        <w:t xml:space="preserve">Main text: </w:t>
      </w:r>
      <w:r w:rsidR="00295CA3">
        <w:t>34</w:t>
      </w:r>
      <w:r w:rsidR="00FF6C0D">
        <w:t>61</w:t>
      </w:r>
    </w:p>
    <w:p w14:paraId="1B1A1041" w14:textId="34EEA650" w:rsidR="0041342A" w:rsidRPr="00EB0CCA" w:rsidRDefault="0041342A" w:rsidP="00EB0CCA">
      <w:pPr>
        <w:rPr>
          <w:rFonts w:asciiTheme="minorHAnsi" w:hAnsiTheme="minorHAnsi" w:cstheme="minorHAnsi"/>
        </w:rPr>
      </w:pPr>
    </w:p>
    <w:p w14:paraId="191DB65A" w14:textId="148827FE" w:rsidR="00DA5FD4" w:rsidRDefault="00DA5FD4" w:rsidP="00B82D5C">
      <w:pPr>
        <w:spacing w:line="360" w:lineRule="auto"/>
        <w:rPr>
          <w:b/>
        </w:rPr>
      </w:pPr>
      <w:r>
        <w:rPr>
          <w:b/>
        </w:rPr>
        <w:br w:type="page"/>
      </w:r>
    </w:p>
    <w:p w14:paraId="4070A05D" w14:textId="6A1F2DCD" w:rsidR="006F6534" w:rsidRDefault="00855A88" w:rsidP="00B82D5C">
      <w:pPr>
        <w:spacing w:line="360" w:lineRule="auto"/>
        <w:rPr>
          <w:b/>
        </w:rPr>
      </w:pPr>
      <w:r>
        <w:rPr>
          <w:b/>
        </w:rPr>
        <w:lastRenderedPageBreak/>
        <w:t>Summary:</w:t>
      </w:r>
    </w:p>
    <w:p w14:paraId="492CF8F3" w14:textId="77777777" w:rsidR="00855A88" w:rsidRDefault="00855A88" w:rsidP="00B82D5C">
      <w:pPr>
        <w:spacing w:line="360" w:lineRule="auto"/>
        <w:rPr>
          <w:b/>
        </w:rPr>
      </w:pPr>
    </w:p>
    <w:p w14:paraId="4B955F2C" w14:textId="0E1C6FF7" w:rsidR="00BE28B7" w:rsidRPr="00855A88" w:rsidRDefault="002A43E8" w:rsidP="00B82D5C">
      <w:pPr>
        <w:spacing w:line="360" w:lineRule="auto"/>
        <w:rPr>
          <w:iCs/>
        </w:rPr>
      </w:pPr>
      <w:r>
        <w:rPr>
          <w:iCs/>
        </w:rPr>
        <w:t>Gestational</w:t>
      </w:r>
      <w:r w:rsidR="00545D4F">
        <w:rPr>
          <w:iCs/>
        </w:rPr>
        <w:t xml:space="preserve"> Diabetes Mellitus</w:t>
      </w:r>
      <w:r w:rsidR="00BC70C6">
        <w:rPr>
          <w:iCs/>
        </w:rPr>
        <w:t xml:space="preserve"> (GDM)</w:t>
      </w:r>
      <w:r w:rsidR="00545D4F">
        <w:rPr>
          <w:iCs/>
        </w:rPr>
        <w:t xml:space="preserve">, </w:t>
      </w:r>
      <w:r w:rsidR="00BC70C6">
        <w:rPr>
          <w:iCs/>
        </w:rPr>
        <w:t>the commonest medical disorder in pregnancy, is currently defined as ‘glucose intolerance resulting in hyperglycaemia that b</w:t>
      </w:r>
      <w:r w:rsidR="00D311CA">
        <w:rPr>
          <w:iCs/>
        </w:rPr>
        <w:t>e</w:t>
      </w:r>
      <w:r w:rsidR="00BC70C6">
        <w:rPr>
          <w:iCs/>
        </w:rPr>
        <w:t>g</w:t>
      </w:r>
      <w:r w:rsidR="00D311CA">
        <w:rPr>
          <w:iCs/>
        </w:rPr>
        <w:t>i</w:t>
      </w:r>
      <w:r w:rsidR="00BC70C6">
        <w:rPr>
          <w:iCs/>
        </w:rPr>
        <w:t>ns or</w:t>
      </w:r>
      <w:r w:rsidR="002650BF">
        <w:rPr>
          <w:iCs/>
        </w:rPr>
        <w:t xml:space="preserve"> is</w:t>
      </w:r>
      <w:r w:rsidR="00BC70C6">
        <w:rPr>
          <w:iCs/>
        </w:rPr>
        <w:t xml:space="preserve"> first diagnosed in pregnancy</w:t>
      </w:r>
      <w:r w:rsidR="006C084D">
        <w:rPr>
          <w:iCs/>
        </w:rPr>
        <w:t>’</w:t>
      </w:r>
      <w:r w:rsidR="00735395">
        <w:rPr>
          <w:iCs/>
        </w:rPr>
        <w:t xml:space="preserve">. </w:t>
      </w:r>
      <w:r w:rsidR="009F1C41">
        <w:rPr>
          <w:iCs/>
        </w:rPr>
        <w:t xml:space="preserve">It is well known that </w:t>
      </w:r>
      <w:r w:rsidR="002650BF">
        <w:rPr>
          <w:iCs/>
        </w:rPr>
        <w:t>GDM</w:t>
      </w:r>
      <w:r w:rsidR="009F1C41">
        <w:rPr>
          <w:iCs/>
        </w:rPr>
        <w:t xml:space="preserve"> is associated with</w:t>
      </w:r>
      <w:r w:rsidR="00CD211C">
        <w:rPr>
          <w:iCs/>
        </w:rPr>
        <w:t xml:space="preserve"> increased pregnancy complications </w:t>
      </w:r>
      <w:r w:rsidR="00C7079E">
        <w:rPr>
          <w:iCs/>
        </w:rPr>
        <w:t>as well as</w:t>
      </w:r>
      <w:r w:rsidR="00CD211C">
        <w:rPr>
          <w:iCs/>
        </w:rPr>
        <w:t xml:space="preserve"> with long-term</w:t>
      </w:r>
      <w:r w:rsidR="008F5122">
        <w:rPr>
          <w:iCs/>
        </w:rPr>
        <w:t xml:space="preserve"> metabolic risk</w:t>
      </w:r>
      <w:r w:rsidR="00112B3E">
        <w:rPr>
          <w:iCs/>
        </w:rPr>
        <w:t>s</w:t>
      </w:r>
      <w:r w:rsidR="008F5122">
        <w:rPr>
          <w:iCs/>
        </w:rPr>
        <w:t xml:space="preserve"> </w:t>
      </w:r>
      <w:r w:rsidR="00112B3E">
        <w:rPr>
          <w:iCs/>
        </w:rPr>
        <w:t xml:space="preserve">for </w:t>
      </w:r>
      <w:r w:rsidR="008F5122">
        <w:rPr>
          <w:iCs/>
        </w:rPr>
        <w:t xml:space="preserve">the </w:t>
      </w:r>
      <w:r w:rsidR="008B3C70">
        <w:rPr>
          <w:iCs/>
        </w:rPr>
        <w:t xml:space="preserve">woman </w:t>
      </w:r>
      <w:r w:rsidR="008F5122">
        <w:rPr>
          <w:iCs/>
        </w:rPr>
        <w:t xml:space="preserve">and </w:t>
      </w:r>
      <w:r w:rsidR="008B3C70">
        <w:rPr>
          <w:iCs/>
        </w:rPr>
        <w:t xml:space="preserve">her </w:t>
      </w:r>
      <w:r w:rsidR="008F5122">
        <w:rPr>
          <w:iCs/>
        </w:rPr>
        <w:t>offspring</w:t>
      </w:r>
      <w:r w:rsidR="00C61952">
        <w:rPr>
          <w:iCs/>
        </w:rPr>
        <w:t xml:space="preserve">. However, the current diagnostic and </w:t>
      </w:r>
      <w:r w:rsidR="004274CB">
        <w:rPr>
          <w:iCs/>
        </w:rPr>
        <w:t>management</w:t>
      </w:r>
      <w:r w:rsidR="00C61952">
        <w:rPr>
          <w:iCs/>
        </w:rPr>
        <w:t xml:space="preserve"> strategies </w:t>
      </w:r>
      <w:r w:rsidR="001E6C08">
        <w:rPr>
          <w:iCs/>
        </w:rPr>
        <w:t xml:space="preserve">recommended by </w:t>
      </w:r>
      <w:r w:rsidR="002650BF">
        <w:rPr>
          <w:iCs/>
        </w:rPr>
        <w:t>national and international</w:t>
      </w:r>
      <w:r w:rsidR="001E6C08">
        <w:rPr>
          <w:iCs/>
        </w:rPr>
        <w:t xml:space="preserve"> guidelines </w:t>
      </w:r>
      <w:r w:rsidR="00C61952">
        <w:rPr>
          <w:iCs/>
        </w:rPr>
        <w:t xml:space="preserve">are </w:t>
      </w:r>
      <w:r w:rsidR="00755475">
        <w:rPr>
          <w:iCs/>
        </w:rPr>
        <w:t xml:space="preserve">mainly </w:t>
      </w:r>
      <w:r w:rsidR="00872E2D">
        <w:rPr>
          <w:iCs/>
        </w:rPr>
        <w:t>focussed</w:t>
      </w:r>
      <w:r w:rsidR="00C61952">
        <w:rPr>
          <w:iCs/>
        </w:rPr>
        <w:t xml:space="preserve"> on</w:t>
      </w:r>
      <w:r w:rsidR="002E4ABC">
        <w:rPr>
          <w:iCs/>
        </w:rPr>
        <w:t xml:space="preserve"> short-term risks during pregnancy and delivery</w:t>
      </w:r>
      <w:r w:rsidR="001D0C44">
        <w:rPr>
          <w:iCs/>
        </w:rPr>
        <w:t xml:space="preserve">, except the </w:t>
      </w:r>
      <w:r w:rsidR="00BA7316">
        <w:rPr>
          <w:iCs/>
        </w:rPr>
        <w:t>Carpenter-</w:t>
      </w:r>
      <w:r w:rsidR="004D0FC7">
        <w:rPr>
          <w:iCs/>
        </w:rPr>
        <w:t>Coustan</w:t>
      </w:r>
      <w:r w:rsidR="00F53B80">
        <w:rPr>
          <w:iCs/>
        </w:rPr>
        <w:t xml:space="preserve"> criteria, which </w:t>
      </w:r>
      <w:r w:rsidR="002650BF">
        <w:rPr>
          <w:iCs/>
        </w:rPr>
        <w:t>were</w:t>
      </w:r>
      <w:r w:rsidR="006C0A0E">
        <w:rPr>
          <w:iCs/>
        </w:rPr>
        <w:t xml:space="preserve"> based on the risk of future </w:t>
      </w:r>
      <w:r w:rsidR="0058372A">
        <w:rPr>
          <w:iCs/>
        </w:rPr>
        <w:t>incidence of</w:t>
      </w:r>
      <w:r w:rsidR="0039296B">
        <w:rPr>
          <w:iCs/>
        </w:rPr>
        <w:t xml:space="preserve"> type 2 diabetes post</w:t>
      </w:r>
      <w:r w:rsidR="00C7079E">
        <w:rPr>
          <w:iCs/>
        </w:rPr>
        <w:t>-</w:t>
      </w:r>
      <w:r w:rsidR="0039296B">
        <w:rPr>
          <w:iCs/>
        </w:rPr>
        <w:t>GDM</w:t>
      </w:r>
      <w:r w:rsidR="002E4ABC">
        <w:rPr>
          <w:iCs/>
        </w:rPr>
        <w:t>.</w:t>
      </w:r>
      <w:r w:rsidR="00C63ED1">
        <w:rPr>
          <w:iCs/>
        </w:rPr>
        <w:t xml:space="preserve"> In this Personal View, </w:t>
      </w:r>
      <w:r w:rsidR="008A44B4">
        <w:rPr>
          <w:iCs/>
        </w:rPr>
        <w:t xml:space="preserve">we </w:t>
      </w:r>
      <w:r w:rsidR="002650BF">
        <w:rPr>
          <w:iCs/>
        </w:rPr>
        <w:t xml:space="preserve">first </w:t>
      </w:r>
      <w:r w:rsidR="005367EF">
        <w:rPr>
          <w:iCs/>
        </w:rPr>
        <w:t>summarise</w:t>
      </w:r>
      <w:r w:rsidR="002A63AC">
        <w:rPr>
          <w:iCs/>
        </w:rPr>
        <w:t xml:space="preserve"> the recent evidence</w:t>
      </w:r>
      <w:r w:rsidR="005367EF">
        <w:rPr>
          <w:iCs/>
        </w:rPr>
        <w:t xml:space="preserve"> for the long-term risk for women </w:t>
      </w:r>
      <w:r w:rsidR="002650BF">
        <w:rPr>
          <w:iCs/>
        </w:rPr>
        <w:t>with GDM</w:t>
      </w:r>
      <w:r w:rsidR="00F16D63">
        <w:rPr>
          <w:iCs/>
        </w:rPr>
        <w:t xml:space="preserve"> </w:t>
      </w:r>
      <w:r w:rsidR="005367EF">
        <w:rPr>
          <w:iCs/>
        </w:rPr>
        <w:t xml:space="preserve">and </w:t>
      </w:r>
      <w:r w:rsidR="006665CA">
        <w:rPr>
          <w:iCs/>
        </w:rPr>
        <w:t>their offspring</w:t>
      </w:r>
      <w:r w:rsidR="002650BF">
        <w:rPr>
          <w:iCs/>
        </w:rPr>
        <w:t>. Second</w:t>
      </w:r>
      <w:r w:rsidR="00A5073D">
        <w:rPr>
          <w:iCs/>
        </w:rPr>
        <w:t>,</w:t>
      </w:r>
      <w:r w:rsidR="002650BF">
        <w:rPr>
          <w:iCs/>
        </w:rPr>
        <w:t xml:space="preserve"> we suggest</w:t>
      </w:r>
      <w:r w:rsidR="00B82D5C" w:rsidRPr="00855A88">
        <w:rPr>
          <w:iCs/>
        </w:rPr>
        <w:t xml:space="preserve"> that a</w:t>
      </w:r>
      <w:r w:rsidR="00BE28B7" w:rsidRPr="00855A88">
        <w:rPr>
          <w:iCs/>
        </w:rPr>
        <w:t xml:space="preserve"> paradigm shift is needed in our thinking about </w:t>
      </w:r>
      <w:r w:rsidR="008A44B4">
        <w:rPr>
          <w:iCs/>
        </w:rPr>
        <w:t>GDM</w:t>
      </w:r>
      <w:r w:rsidR="002650BF">
        <w:rPr>
          <w:iCs/>
        </w:rPr>
        <w:t>, moving</w:t>
      </w:r>
      <w:r w:rsidR="00F16D63">
        <w:rPr>
          <w:iCs/>
        </w:rPr>
        <w:t xml:space="preserve"> </w:t>
      </w:r>
      <w:r w:rsidR="00221133">
        <w:rPr>
          <w:iCs/>
        </w:rPr>
        <w:t xml:space="preserve">from </w:t>
      </w:r>
      <w:r w:rsidR="009A73C0">
        <w:rPr>
          <w:iCs/>
        </w:rPr>
        <w:t xml:space="preserve">the perception of </w:t>
      </w:r>
      <w:r w:rsidR="00221133">
        <w:rPr>
          <w:iCs/>
        </w:rPr>
        <w:t xml:space="preserve">a </w:t>
      </w:r>
      <w:r w:rsidR="00470344">
        <w:rPr>
          <w:iCs/>
        </w:rPr>
        <w:t xml:space="preserve">short-term condition that confers </w:t>
      </w:r>
      <w:r w:rsidR="002650BF">
        <w:rPr>
          <w:iCs/>
        </w:rPr>
        <w:t xml:space="preserve">increased </w:t>
      </w:r>
      <w:r w:rsidR="00470344">
        <w:rPr>
          <w:iCs/>
        </w:rPr>
        <w:t xml:space="preserve">risks of </w:t>
      </w:r>
      <w:r w:rsidR="00453DB5">
        <w:rPr>
          <w:iCs/>
        </w:rPr>
        <w:t xml:space="preserve">large babies to a </w:t>
      </w:r>
      <w:r w:rsidR="002650BF">
        <w:rPr>
          <w:iCs/>
        </w:rPr>
        <w:t>potentially modifiable long term</w:t>
      </w:r>
      <w:r w:rsidR="00F16D63">
        <w:rPr>
          <w:iCs/>
        </w:rPr>
        <w:t xml:space="preserve"> </w:t>
      </w:r>
      <w:r w:rsidR="00453DB5">
        <w:rPr>
          <w:iCs/>
        </w:rPr>
        <w:t>condition that contributes to the growing burden of childhood obesity and</w:t>
      </w:r>
      <w:r w:rsidR="00777647">
        <w:rPr>
          <w:iCs/>
        </w:rPr>
        <w:t xml:space="preserve"> cardiometabolic disorders in women and their future generation</w:t>
      </w:r>
      <w:r w:rsidR="002650BF">
        <w:rPr>
          <w:iCs/>
        </w:rPr>
        <w:t>. Third, we</w:t>
      </w:r>
      <w:r w:rsidR="00F16D63">
        <w:rPr>
          <w:iCs/>
        </w:rPr>
        <w:t xml:space="preserve"> </w:t>
      </w:r>
      <w:r w:rsidR="004518A9">
        <w:rPr>
          <w:iCs/>
        </w:rPr>
        <w:t xml:space="preserve">propose </w:t>
      </w:r>
      <w:r w:rsidR="00764DB5">
        <w:rPr>
          <w:iCs/>
        </w:rPr>
        <w:t xml:space="preserve">how we </w:t>
      </w:r>
      <w:r w:rsidR="009A73C0">
        <w:rPr>
          <w:iCs/>
        </w:rPr>
        <w:t xml:space="preserve">may </w:t>
      </w:r>
      <w:r w:rsidR="00764DB5">
        <w:rPr>
          <w:iCs/>
        </w:rPr>
        <w:t xml:space="preserve">improve </w:t>
      </w:r>
      <w:r w:rsidR="002650BF">
        <w:rPr>
          <w:iCs/>
        </w:rPr>
        <w:t xml:space="preserve">current </w:t>
      </w:r>
      <w:r w:rsidR="00D44263">
        <w:rPr>
          <w:iCs/>
        </w:rPr>
        <w:t>clinical practice</w:t>
      </w:r>
      <w:r w:rsidR="00C7297E">
        <w:rPr>
          <w:iCs/>
        </w:rPr>
        <w:t>.</w:t>
      </w:r>
      <w:r w:rsidR="00D44263">
        <w:rPr>
          <w:iCs/>
        </w:rPr>
        <w:t xml:space="preserve"> </w:t>
      </w:r>
      <w:r w:rsidR="002650BF">
        <w:rPr>
          <w:iCs/>
        </w:rPr>
        <w:t>Finally,</w:t>
      </w:r>
      <w:r w:rsidR="00F16D63">
        <w:rPr>
          <w:iCs/>
        </w:rPr>
        <w:t xml:space="preserve"> </w:t>
      </w:r>
      <w:r w:rsidR="00C7297E">
        <w:rPr>
          <w:iCs/>
        </w:rPr>
        <w:t>we</w:t>
      </w:r>
      <w:r w:rsidR="000B3181">
        <w:rPr>
          <w:iCs/>
        </w:rPr>
        <w:t xml:space="preserve"> outline </w:t>
      </w:r>
      <w:r w:rsidR="00C7297E">
        <w:rPr>
          <w:iCs/>
        </w:rPr>
        <w:t xml:space="preserve">and justify </w:t>
      </w:r>
      <w:r w:rsidR="000B3181">
        <w:rPr>
          <w:iCs/>
        </w:rPr>
        <w:t>priorities for future research</w:t>
      </w:r>
      <w:r w:rsidR="005D2D40">
        <w:rPr>
          <w:iCs/>
        </w:rPr>
        <w:t>.</w:t>
      </w:r>
    </w:p>
    <w:p w14:paraId="32B750F0" w14:textId="77777777" w:rsidR="00BE28B7" w:rsidRDefault="00BE28B7" w:rsidP="00B82D5C">
      <w:pPr>
        <w:spacing w:line="360" w:lineRule="auto"/>
        <w:rPr>
          <w:b/>
        </w:rPr>
      </w:pPr>
    </w:p>
    <w:p w14:paraId="357EDECD" w14:textId="3CFC362E" w:rsidR="006F6B1F" w:rsidRDefault="004A4C50" w:rsidP="00B82D5C">
      <w:pPr>
        <w:spacing w:line="360" w:lineRule="auto"/>
        <w:rPr>
          <w:b/>
        </w:rPr>
      </w:pPr>
      <w:r w:rsidRPr="000001F7">
        <w:rPr>
          <w:b/>
        </w:rPr>
        <w:t>Introduction</w:t>
      </w:r>
    </w:p>
    <w:p w14:paraId="680F3788" w14:textId="77777777" w:rsidR="007825AA" w:rsidRPr="000001F7" w:rsidRDefault="007825AA" w:rsidP="00B82D5C">
      <w:pPr>
        <w:spacing w:line="360" w:lineRule="auto"/>
        <w:rPr>
          <w:b/>
        </w:rPr>
      </w:pPr>
    </w:p>
    <w:p w14:paraId="419AE9B0" w14:textId="11FDCB16" w:rsidR="0019701F" w:rsidRDefault="00F028FA" w:rsidP="00B82D5C">
      <w:pPr>
        <w:spacing w:line="360" w:lineRule="auto"/>
      </w:pPr>
      <w:r>
        <w:t xml:space="preserve">GDM is </w:t>
      </w:r>
      <w:r w:rsidR="00D13772">
        <w:t xml:space="preserve">increasingly </w:t>
      </w:r>
      <w:r>
        <w:t xml:space="preserve">prevalent, estimated </w:t>
      </w:r>
      <w:r w:rsidR="008D52C9">
        <w:t xml:space="preserve">to affect more than </w:t>
      </w:r>
      <w:r>
        <w:t>2</w:t>
      </w:r>
      <w:r w:rsidR="008D52C9">
        <w:t>0</w:t>
      </w:r>
      <w:r>
        <w:t xml:space="preserve"> million</w:t>
      </w:r>
      <w:r w:rsidR="00037ABC">
        <w:t xml:space="preserve"> </w:t>
      </w:r>
      <w:r w:rsidR="00155439">
        <w:t xml:space="preserve">live births </w:t>
      </w:r>
      <w:r w:rsidR="00C7297E">
        <w:t>(about one in six), worldwide</w:t>
      </w:r>
      <w:r w:rsidR="00D20C14">
        <w:t>.</w:t>
      </w:r>
      <w:r w:rsidR="004B3EF9">
        <w:t xml:space="preserve"> </w:t>
      </w:r>
      <w:r w:rsidR="00B9741A">
        <w:t>Of these, m</w:t>
      </w:r>
      <w:r w:rsidR="00923A03">
        <w:t xml:space="preserve">ore than </w:t>
      </w:r>
      <w:r w:rsidR="00923A03" w:rsidRPr="00B27346">
        <w:rPr>
          <w:color w:val="000000" w:themeColor="text1"/>
        </w:rPr>
        <w:t xml:space="preserve">90% of </w:t>
      </w:r>
      <w:r w:rsidR="00BE28B7">
        <w:rPr>
          <w:color w:val="000000" w:themeColor="text1"/>
        </w:rPr>
        <w:t>cases</w:t>
      </w:r>
      <w:r w:rsidR="006C60ED" w:rsidRPr="00B27346">
        <w:rPr>
          <w:color w:val="000000" w:themeColor="text1"/>
        </w:rPr>
        <w:t xml:space="preserve"> </w:t>
      </w:r>
      <w:r w:rsidR="00340E5D">
        <w:rPr>
          <w:color w:val="000000" w:themeColor="text1"/>
        </w:rPr>
        <w:t xml:space="preserve">are </w:t>
      </w:r>
      <w:r w:rsidR="006C60ED" w:rsidRPr="00B27346">
        <w:rPr>
          <w:color w:val="000000" w:themeColor="text1"/>
        </w:rPr>
        <w:t>expected to</w:t>
      </w:r>
      <w:r w:rsidR="004B3EF9" w:rsidRPr="00B27346">
        <w:rPr>
          <w:color w:val="000000" w:themeColor="text1"/>
        </w:rPr>
        <w:t xml:space="preserve"> occur </w:t>
      </w:r>
      <w:r w:rsidR="00923A03" w:rsidRPr="00B27346">
        <w:rPr>
          <w:color w:val="000000" w:themeColor="text1"/>
        </w:rPr>
        <w:t>in South and South East Asia</w:t>
      </w:r>
      <w:r w:rsidR="00E14B61">
        <w:rPr>
          <w:color w:val="000000" w:themeColor="text1"/>
        </w:rPr>
        <w:t>.</w:t>
      </w:r>
      <w:r w:rsidR="00E14B61" w:rsidRPr="00B27346">
        <w:rPr>
          <w:color w:val="000000" w:themeColor="text1"/>
        </w:rPr>
        <w:fldChar w:fldCharType="begin"/>
      </w:r>
      <w:r w:rsidR="004B54EF">
        <w:rPr>
          <w:color w:val="000000" w:themeColor="text1"/>
        </w:rPr>
        <w:instrText xml:space="preserve"> ADDIN EN.CITE &lt;EndNote&gt;&lt;Cite&gt;&lt;Author&gt;Federation&lt;/Author&gt;&lt;Year&gt;2019&lt;/Year&gt;&lt;RecNum&gt;1278&lt;/RecNum&gt;&lt;DisplayText&gt;&lt;style face="superscript"&gt;1&lt;/style&gt;&lt;/DisplayText&gt;&lt;record&gt;&lt;rec-number&gt;1278&lt;/rec-number&gt;&lt;foreign-keys&gt;&lt;key app="EN" db-id="5a0es95shrewwuee2wa55vrdrexdzw5ra2da" timestamp="1579797398"&gt;1278&lt;/key&gt;&lt;/foreign-keys&gt;&lt;ref-type name="Journal Article"&gt;17&lt;/ref-type&gt;&lt;contributors&gt;&lt;authors&gt;&lt;author&gt;International Diabetes Federation&lt;/author&gt;&lt;/authors&gt;&lt;/contributors&gt;&lt;titles&gt;&lt;title&gt;IDF Atlas 9th Edition&lt;/title&gt;&lt;/titles&gt;&lt;dates&gt;&lt;year&gt;2019&lt;/year&gt;&lt;/dates&gt;&lt;urls&gt;&lt;related-urls&gt;&lt;url&gt;https://www.diabetesatlas.org/en/resources/&lt;/url&gt;&lt;/related-urls&gt;&lt;/urls&gt;&lt;/record&gt;&lt;/Cite&gt;&lt;/EndNote&gt;</w:instrText>
      </w:r>
      <w:r w:rsidR="00E14B61" w:rsidRPr="00B27346">
        <w:rPr>
          <w:color w:val="000000" w:themeColor="text1"/>
        </w:rPr>
        <w:fldChar w:fldCharType="separate"/>
      </w:r>
      <w:r w:rsidR="004B54EF" w:rsidRPr="004B54EF">
        <w:rPr>
          <w:noProof/>
          <w:color w:val="000000" w:themeColor="text1"/>
          <w:vertAlign w:val="superscript"/>
        </w:rPr>
        <w:t>1</w:t>
      </w:r>
      <w:r w:rsidR="00E14B61" w:rsidRPr="00B27346">
        <w:rPr>
          <w:color w:val="000000" w:themeColor="text1"/>
        </w:rPr>
        <w:fldChar w:fldCharType="end"/>
      </w:r>
      <w:r w:rsidR="00923A03" w:rsidRPr="00B27346">
        <w:rPr>
          <w:color w:val="000000" w:themeColor="text1"/>
        </w:rPr>
        <w:t xml:space="preserve"> </w:t>
      </w:r>
      <w:r w:rsidR="007F6892" w:rsidRPr="00B27346">
        <w:rPr>
          <w:color w:val="000000" w:themeColor="text1"/>
        </w:rPr>
        <w:t>GDM has long been a controversial diagnosis, with variation</w:t>
      </w:r>
      <w:r w:rsidR="002650BF">
        <w:rPr>
          <w:color w:val="000000" w:themeColor="text1"/>
        </w:rPr>
        <w:t>s</w:t>
      </w:r>
      <w:r w:rsidR="007F6892" w:rsidRPr="00B27346">
        <w:rPr>
          <w:color w:val="000000" w:themeColor="text1"/>
        </w:rPr>
        <w:t xml:space="preserve"> in screening </w:t>
      </w:r>
      <w:r w:rsidR="002650BF">
        <w:rPr>
          <w:color w:val="000000" w:themeColor="text1"/>
        </w:rPr>
        <w:t>procedures</w:t>
      </w:r>
      <w:r w:rsidR="00F16D63">
        <w:rPr>
          <w:color w:val="000000" w:themeColor="text1"/>
        </w:rPr>
        <w:t xml:space="preserve"> </w:t>
      </w:r>
      <w:r w:rsidR="007F6892" w:rsidRPr="00B27346">
        <w:rPr>
          <w:color w:val="000000" w:themeColor="text1"/>
        </w:rPr>
        <w:t>and diagnostic criteria internationally</w:t>
      </w:r>
      <w:r w:rsidR="00E14B61">
        <w:rPr>
          <w:color w:val="000000" w:themeColor="text1"/>
        </w:rPr>
        <w:t>.</w:t>
      </w:r>
      <w:r w:rsidR="00E14B61">
        <w:rPr>
          <w:color w:val="000000" w:themeColor="text1"/>
        </w:rPr>
        <w:fldChar w:fldCharType="begin">
          <w:fldData xml:space="preserve">PEVuZE5vdGU+PENpdGU+PEF1dGhvcj5OSUNFPC9BdXRob3I+PFllYXI+MjAxNTwvWWVhcj48UmVj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</w:fldData>
        </w:fldChar>
      </w:r>
      <w:r w:rsidR="009545A8">
        <w:rPr>
          <w:color w:val="000000" w:themeColor="text1"/>
        </w:rPr>
        <w:instrText xml:space="preserve"> ADDIN EN.CITE </w:instrText>
      </w:r>
      <w:r w:rsidR="009545A8">
        <w:rPr>
          <w:color w:val="000000" w:themeColor="text1"/>
        </w:rPr>
        <w:fldChar w:fldCharType="begin">
          <w:fldData xml:space="preserve">PEVuZE5vdGU+PENpdGU+PEF1dGhvcj5OSUNFPC9BdXRob3I+PFllYXI+MjAxNTwvWWVhcj48UmVj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</w:fldData>
        </w:fldChar>
      </w:r>
      <w:r w:rsidR="009545A8">
        <w:rPr>
          <w:color w:val="000000" w:themeColor="text1"/>
        </w:rPr>
        <w:instrText xml:space="preserve"> ADDIN EN.CITE.DATA </w:instrText>
      </w:r>
      <w:r w:rsidR="009545A8">
        <w:rPr>
          <w:color w:val="000000" w:themeColor="text1"/>
        </w:rPr>
      </w:r>
      <w:r w:rsidR="009545A8">
        <w:rPr>
          <w:color w:val="000000" w:themeColor="text1"/>
        </w:rPr>
        <w:fldChar w:fldCharType="end"/>
      </w:r>
      <w:r w:rsidR="00E14B61">
        <w:rPr>
          <w:color w:val="000000" w:themeColor="text1"/>
        </w:rPr>
      </w:r>
      <w:r w:rsidR="00E14B61">
        <w:rPr>
          <w:color w:val="000000" w:themeColor="text1"/>
        </w:rPr>
        <w:fldChar w:fldCharType="separate"/>
      </w:r>
      <w:r w:rsidR="00877A40" w:rsidRPr="00877A40">
        <w:rPr>
          <w:noProof/>
          <w:color w:val="000000" w:themeColor="text1"/>
          <w:vertAlign w:val="superscript"/>
        </w:rPr>
        <w:t>2-4</w:t>
      </w:r>
      <w:r w:rsidR="00E14B61">
        <w:rPr>
          <w:color w:val="000000" w:themeColor="text1"/>
        </w:rPr>
        <w:fldChar w:fldCharType="end"/>
      </w:r>
      <w:r w:rsidR="007F6892" w:rsidRPr="00B27346">
        <w:rPr>
          <w:color w:val="000000" w:themeColor="text1"/>
        </w:rPr>
        <w:t xml:space="preserve"> </w:t>
      </w:r>
      <w:r w:rsidR="006E73E3" w:rsidRPr="006E73E3">
        <w:rPr>
          <w:color w:val="000000" w:themeColor="text1"/>
        </w:rPr>
        <w:t xml:space="preserve">In view of variations in definitions the term </w:t>
      </w:r>
      <w:r w:rsidR="0025774C">
        <w:rPr>
          <w:color w:val="000000" w:themeColor="text1"/>
        </w:rPr>
        <w:t>‘</w:t>
      </w:r>
      <w:r w:rsidR="006E73E3" w:rsidRPr="006E73E3">
        <w:rPr>
          <w:color w:val="000000" w:themeColor="text1"/>
        </w:rPr>
        <w:t xml:space="preserve">hyperglycaemia </w:t>
      </w:r>
      <w:r w:rsidR="0025774C">
        <w:rPr>
          <w:color w:val="000000" w:themeColor="text1"/>
        </w:rPr>
        <w:t xml:space="preserve">in pregnancy’ </w:t>
      </w:r>
      <w:r w:rsidR="006E73E3" w:rsidRPr="006E73E3">
        <w:rPr>
          <w:color w:val="000000" w:themeColor="text1"/>
        </w:rPr>
        <w:t xml:space="preserve">has sometimes been used but this will include </w:t>
      </w:r>
      <w:r w:rsidR="00FB235D">
        <w:rPr>
          <w:color w:val="000000" w:themeColor="text1"/>
        </w:rPr>
        <w:t>GDM</w:t>
      </w:r>
      <w:r w:rsidR="0037167D">
        <w:rPr>
          <w:color w:val="000000" w:themeColor="text1"/>
        </w:rPr>
        <w:t xml:space="preserve">, </w:t>
      </w:r>
      <w:r w:rsidR="006E73E3" w:rsidRPr="006E73E3">
        <w:rPr>
          <w:color w:val="000000" w:themeColor="text1"/>
        </w:rPr>
        <w:t>pre-gestational diabetes</w:t>
      </w:r>
      <w:r w:rsidR="0037167D">
        <w:rPr>
          <w:color w:val="000000" w:themeColor="text1"/>
        </w:rPr>
        <w:t xml:space="preserve"> (pre-existing type 1 and 2</w:t>
      </w:r>
      <w:r w:rsidR="00F2436F">
        <w:rPr>
          <w:color w:val="000000" w:themeColor="text1"/>
        </w:rPr>
        <w:t>) and overt diabetes diagnosed in pregnancy</w:t>
      </w:r>
      <w:r w:rsidR="00B268E6">
        <w:rPr>
          <w:color w:val="000000" w:themeColor="text1"/>
        </w:rPr>
        <w:t>.</w:t>
      </w:r>
      <w:r w:rsidR="006E73E3" w:rsidRPr="006E73E3">
        <w:rPr>
          <w:color w:val="000000" w:themeColor="text1"/>
        </w:rPr>
        <w:t xml:space="preserve"> </w:t>
      </w:r>
      <w:r w:rsidR="00520E98" w:rsidRPr="00B27346">
        <w:rPr>
          <w:color w:val="000000" w:themeColor="text1"/>
        </w:rPr>
        <w:t>N</w:t>
      </w:r>
      <w:r w:rsidR="007F6892" w:rsidRPr="00B27346">
        <w:rPr>
          <w:color w:val="000000" w:themeColor="text1"/>
        </w:rPr>
        <w:t xml:space="preserve">evertheless we have known for </w:t>
      </w:r>
      <w:r w:rsidR="009C4A96">
        <w:rPr>
          <w:color w:val="000000" w:themeColor="text1"/>
        </w:rPr>
        <w:t>more than 10 years</w:t>
      </w:r>
      <w:r w:rsidR="00F16D63">
        <w:rPr>
          <w:color w:val="000000" w:themeColor="text1"/>
        </w:rPr>
        <w:t xml:space="preserve"> </w:t>
      </w:r>
      <w:r w:rsidR="007F6892" w:rsidRPr="00B27346">
        <w:rPr>
          <w:color w:val="000000" w:themeColor="text1"/>
        </w:rPr>
        <w:t xml:space="preserve">that </w:t>
      </w:r>
      <w:r w:rsidR="004274CB">
        <w:rPr>
          <w:color w:val="000000" w:themeColor="text1"/>
        </w:rPr>
        <w:t>management</w:t>
      </w:r>
      <w:r w:rsidR="007F6892" w:rsidRPr="00B27346">
        <w:rPr>
          <w:color w:val="000000" w:themeColor="text1"/>
        </w:rPr>
        <w:t xml:space="preserve"> of women with </w:t>
      </w:r>
      <w:r w:rsidR="00F16D63">
        <w:rPr>
          <w:color w:val="000000" w:themeColor="text1"/>
        </w:rPr>
        <w:t>severe hyperglycaemia improves adverse</w:t>
      </w:r>
      <w:r w:rsidR="00F16D63" w:rsidRPr="00B27346">
        <w:rPr>
          <w:color w:val="000000" w:themeColor="text1"/>
        </w:rPr>
        <w:t xml:space="preserve"> pregnancy outcomes</w:t>
      </w:r>
      <w:r w:rsidR="00F16D63">
        <w:rPr>
          <w:color w:val="000000" w:themeColor="text1"/>
        </w:rPr>
        <w:t>,</w:t>
      </w:r>
      <w:r w:rsidR="007F071F">
        <w:rPr>
          <w:color w:val="000000" w:themeColor="text1"/>
        </w:rPr>
        <w:fldChar w:fldCharType="begin"/>
      </w:r>
      <w:r w:rsidR="007F071F">
        <w:rPr>
          <w:color w:val="000000" w:themeColor="text1"/>
        </w:rPr>
        <w:instrText xml:space="preserve"> ADDIN EN.CITE &lt;EndNote&gt;&lt;Cite&gt;&lt;Author&gt;Crowther&lt;/Author&gt;&lt;Year&gt;2005&lt;/Year&gt;&lt;RecNum&gt;1178&lt;/RecNum&gt;&lt;DisplayText&gt;&lt;style face="superscript"&gt;5&lt;/style&gt;&lt;/DisplayText&gt;&lt;record&gt;&lt;rec-number&gt;1178&lt;/rec-number&gt;&lt;foreign-keys&gt;&lt;key app="EN" db-id="5a0es95shrewwuee2wa55vrdrexdzw5ra2da" timestamp="1475151437"&gt;1178&lt;/key&gt;&lt;/foreign-keys&gt;&lt;ref-type name="Journal Article"&gt;17&lt;/ref-type&gt;&lt;contributors&gt;&lt;authors&gt;&lt;author&gt;Crowther, C. A.&lt;/author&gt;&lt;author&gt;Hiller, J. E.&lt;/author&gt;&lt;author&gt;Moss, J. R.&lt;/author&gt;&lt;author&gt;McPhee, A. J.&lt;/author&gt;&lt;author&gt;Jeffries, W. S.&lt;/author&gt;&lt;author&gt;Robinson, J. S.&lt;/author&gt;&lt;/authors&gt;&lt;/contributors&gt;&lt;titles&gt;&lt;title&gt;Effect of treatment of gestational diabetes mellitus on pregnancy outcomes&lt;/title&gt;&lt;secondary-title&gt;N Engl J Med&lt;/secondary-title&gt;&lt;/titles&gt;&lt;volume&gt;352&lt;/volume&gt;&lt;dates&gt;&lt;year&gt;2005&lt;/year&gt;&lt;/dates&gt;&lt;label&gt;Crowther2005&lt;/label&gt;&lt;urls&gt;&lt;related-urls&gt;&lt;url&gt;http://dx.doi.org/10.1056/NEJMoa042973&lt;/url&gt;&lt;/related-urls&gt;&lt;/urls&gt;&lt;electronic-resource-num&gt;10.1056/NEJMoa042973&lt;/electronic-resource-num&gt;&lt;/record&gt;&lt;/Cite&gt;&lt;/EndNote&gt;</w:instrText>
      </w:r>
      <w:r w:rsidR="007F071F">
        <w:rPr>
          <w:color w:val="000000" w:themeColor="text1"/>
        </w:rPr>
        <w:fldChar w:fldCharType="separate"/>
      </w:r>
      <w:r w:rsidR="007F071F" w:rsidRPr="007F071F">
        <w:rPr>
          <w:noProof/>
          <w:color w:val="000000" w:themeColor="text1"/>
          <w:vertAlign w:val="superscript"/>
        </w:rPr>
        <w:t>5</w:t>
      </w:r>
      <w:r w:rsidR="007F071F">
        <w:rPr>
          <w:color w:val="000000" w:themeColor="text1"/>
        </w:rPr>
        <w:fldChar w:fldCharType="end"/>
      </w:r>
      <w:r w:rsidR="00F16D63">
        <w:rPr>
          <w:color w:val="000000" w:themeColor="text1"/>
        </w:rPr>
        <w:t xml:space="preserve"> while </w:t>
      </w:r>
      <w:r w:rsidR="004274CB">
        <w:rPr>
          <w:color w:val="000000" w:themeColor="text1"/>
        </w:rPr>
        <w:t>management</w:t>
      </w:r>
      <w:r w:rsidR="00F16D63">
        <w:rPr>
          <w:color w:val="000000" w:themeColor="text1"/>
        </w:rPr>
        <w:t xml:space="preserve"> of women with </w:t>
      </w:r>
      <w:r w:rsidR="00EA1AC3" w:rsidRPr="00B27346">
        <w:rPr>
          <w:color w:val="000000" w:themeColor="text1"/>
        </w:rPr>
        <w:t>‘</w:t>
      </w:r>
      <w:r w:rsidR="007F6892" w:rsidRPr="00B27346">
        <w:rPr>
          <w:color w:val="000000" w:themeColor="text1"/>
        </w:rPr>
        <w:t>mild</w:t>
      </w:r>
      <w:r w:rsidR="00644D02" w:rsidRPr="00B27346">
        <w:rPr>
          <w:color w:val="000000" w:themeColor="text1"/>
        </w:rPr>
        <w:t>er degrees of</w:t>
      </w:r>
      <w:r w:rsidR="00435F94" w:rsidRPr="00B27346">
        <w:rPr>
          <w:color w:val="000000" w:themeColor="text1"/>
        </w:rPr>
        <w:t xml:space="preserve"> hyperglycaemia’ </w:t>
      </w:r>
      <w:r w:rsidR="000B1250">
        <w:rPr>
          <w:color w:val="000000" w:themeColor="text1"/>
        </w:rPr>
        <w:t xml:space="preserve">could also </w:t>
      </w:r>
      <w:r w:rsidR="00960C30">
        <w:rPr>
          <w:color w:val="000000" w:themeColor="text1"/>
        </w:rPr>
        <w:t>reduce the rates of gestational hypertension an</w:t>
      </w:r>
      <w:r w:rsidR="004A7215">
        <w:rPr>
          <w:color w:val="000000" w:themeColor="text1"/>
        </w:rPr>
        <w:t>d</w:t>
      </w:r>
      <w:r w:rsidR="00C46E88">
        <w:rPr>
          <w:color w:val="000000" w:themeColor="text1"/>
        </w:rPr>
        <w:t xml:space="preserve"> preeclampsia</w:t>
      </w:r>
      <w:r w:rsidR="007F071F">
        <w:rPr>
          <w:color w:val="000000" w:themeColor="text1"/>
        </w:rPr>
        <w:t>.</w:t>
      </w:r>
      <w:r w:rsidR="00C101D8" w:rsidRPr="00B27346">
        <w:rPr>
          <w:color w:val="000000" w:themeColor="text1"/>
        </w:rPr>
        <w:fldChar w:fldCharType="begin">
          <w:fldData xml:space="preserve">PEVuZE5vdGU+PENpdGU+PEF1dGhvcj5MYW5kb248L0F1dGhvcj48WWVhcj4yMDA5PC9ZZWFyPjxS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</w:fldData>
        </w:fldChar>
      </w:r>
      <w:r w:rsidR="007F071F">
        <w:rPr>
          <w:color w:val="000000" w:themeColor="text1"/>
        </w:rPr>
        <w:instrText xml:space="preserve"> ADDIN EN.CITE </w:instrText>
      </w:r>
      <w:r w:rsidR="007F071F">
        <w:rPr>
          <w:color w:val="000000" w:themeColor="text1"/>
        </w:rPr>
        <w:fldChar w:fldCharType="begin">
          <w:fldData xml:space="preserve">PEVuZE5vdGU+PENpdGU+PEF1dGhvcj5MYW5kb248L0F1dGhvcj48WWVhcj4yMDA5PC9ZZWFyPjxS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</w:fldData>
        </w:fldChar>
      </w:r>
      <w:r w:rsidR="007F071F">
        <w:rPr>
          <w:color w:val="000000" w:themeColor="text1"/>
        </w:rPr>
        <w:instrText xml:space="preserve"> ADDIN EN.CITE.DATA </w:instrText>
      </w:r>
      <w:r w:rsidR="007F071F">
        <w:rPr>
          <w:color w:val="000000" w:themeColor="text1"/>
        </w:rPr>
      </w:r>
      <w:r w:rsidR="007F071F">
        <w:rPr>
          <w:color w:val="000000" w:themeColor="text1"/>
        </w:rPr>
        <w:fldChar w:fldCharType="end"/>
      </w:r>
      <w:r w:rsidR="00C101D8" w:rsidRPr="00B27346">
        <w:rPr>
          <w:color w:val="000000" w:themeColor="text1"/>
        </w:rPr>
      </w:r>
      <w:r w:rsidR="00C101D8" w:rsidRPr="00B27346">
        <w:rPr>
          <w:color w:val="000000" w:themeColor="text1"/>
        </w:rPr>
        <w:fldChar w:fldCharType="separate"/>
      </w:r>
      <w:r w:rsidR="007F071F" w:rsidRPr="007F071F">
        <w:rPr>
          <w:noProof/>
          <w:color w:val="000000" w:themeColor="text1"/>
          <w:vertAlign w:val="superscript"/>
        </w:rPr>
        <w:t>6</w:t>
      </w:r>
      <w:r w:rsidR="00C101D8" w:rsidRPr="00B27346">
        <w:rPr>
          <w:color w:val="000000" w:themeColor="text1"/>
        </w:rPr>
        <w:fldChar w:fldCharType="end"/>
      </w:r>
      <w:r w:rsidR="007F6892" w:rsidRPr="00B27346">
        <w:rPr>
          <w:color w:val="000000" w:themeColor="text1"/>
        </w:rPr>
        <w:t xml:space="preserve"> </w:t>
      </w:r>
      <w:r w:rsidR="00C44476">
        <w:rPr>
          <w:color w:val="000000" w:themeColor="text1"/>
        </w:rPr>
        <w:t>It is also</w:t>
      </w:r>
      <w:r w:rsidR="00B872B7">
        <w:rPr>
          <w:color w:val="000000" w:themeColor="text1"/>
        </w:rPr>
        <w:t xml:space="preserve"> well recognised</w:t>
      </w:r>
      <w:r w:rsidR="007859C8">
        <w:rPr>
          <w:color w:val="000000" w:themeColor="text1"/>
        </w:rPr>
        <w:t xml:space="preserve"> that</w:t>
      </w:r>
      <w:r w:rsidR="000F5B17" w:rsidRPr="00B27346">
        <w:rPr>
          <w:color w:val="000000" w:themeColor="text1"/>
        </w:rPr>
        <w:t xml:space="preserve"> the link between </w:t>
      </w:r>
      <w:r w:rsidR="007859C8">
        <w:rPr>
          <w:color w:val="000000" w:themeColor="text1"/>
        </w:rPr>
        <w:t xml:space="preserve">maternal </w:t>
      </w:r>
      <w:r w:rsidR="000F5B17" w:rsidRPr="00B27346">
        <w:rPr>
          <w:color w:val="000000" w:themeColor="text1"/>
        </w:rPr>
        <w:t xml:space="preserve">glucose </w:t>
      </w:r>
      <w:r w:rsidR="007859C8">
        <w:rPr>
          <w:color w:val="000000" w:themeColor="text1"/>
        </w:rPr>
        <w:t xml:space="preserve">levels </w:t>
      </w:r>
      <w:r w:rsidR="000F5B17" w:rsidRPr="00B27346">
        <w:rPr>
          <w:color w:val="000000" w:themeColor="text1"/>
        </w:rPr>
        <w:t xml:space="preserve">and </w:t>
      </w:r>
      <w:r w:rsidR="00F16D63">
        <w:rPr>
          <w:color w:val="000000" w:themeColor="text1"/>
        </w:rPr>
        <w:t xml:space="preserve">neonatal </w:t>
      </w:r>
      <w:r w:rsidR="000F5B17" w:rsidRPr="00B27346">
        <w:rPr>
          <w:color w:val="000000" w:themeColor="text1"/>
        </w:rPr>
        <w:t xml:space="preserve">outcomes </w:t>
      </w:r>
      <w:r w:rsidR="00F16D63">
        <w:rPr>
          <w:color w:val="000000" w:themeColor="text1"/>
        </w:rPr>
        <w:t xml:space="preserve">attributed to fetal hyperinsulinemia </w:t>
      </w:r>
      <w:r w:rsidR="00CE36A5">
        <w:rPr>
          <w:color w:val="000000" w:themeColor="text1"/>
        </w:rPr>
        <w:t>[</w:t>
      </w:r>
      <w:r w:rsidR="000F0AD8">
        <w:rPr>
          <w:color w:val="000000" w:themeColor="text1"/>
        </w:rPr>
        <w:t xml:space="preserve">such as </w:t>
      </w:r>
      <w:r w:rsidR="00ED2871">
        <w:rPr>
          <w:color w:val="000000" w:themeColor="text1"/>
        </w:rPr>
        <w:t>large for gestational age (LGA</w:t>
      </w:r>
      <w:r w:rsidR="002C0A63">
        <w:rPr>
          <w:color w:val="000000" w:themeColor="text1"/>
        </w:rPr>
        <w:t>; birthweight &gt;90</w:t>
      </w:r>
      <w:r w:rsidR="002C0A63" w:rsidRPr="004C1201">
        <w:rPr>
          <w:color w:val="000000" w:themeColor="text1"/>
          <w:vertAlign w:val="superscript"/>
        </w:rPr>
        <w:t>th</w:t>
      </w:r>
      <w:r w:rsidR="002C0A63">
        <w:rPr>
          <w:color w:val="000000" w:themeColor="text1"/>
        </w:rPr>
        <w:t xml:space="preserve"> centile</w:t>
      </w:r>
      <w:r w:rsidR="00ED2871">
        <w:rPr>
          <w:color w:val="000000" w:themeColor="text1"/>
        </w:rPr>
        <w:t xml:space="preserve">), </w:t>
      </w:r>
      <w:r w:rsidR="00191389">
        <w:rPr>
          <w:color w:val="000000" w:themeColor="text1"/>
        </w:rPr>
        <w:t>neonatal adiposity</w:t>
      </w:r>
      <w:r w:rsidR="00CE36A5">
        <w:rPr>
          <w:color w:val="000000" w:themeColor="text1"/>
        </w:rPr>
        <w:t xml:space="preserve"> and </w:t>
      </w:r>
      <w:r w:rsidR="009619C7">
        <w:rPr>
          <w:color w:val="000000" w:themeColor="text1"/>
        </w:rPr>
        <w:t xml:space="preserve">neonatal </w:t>
      </w:r>
      <w:r w:rsidR="00CE36A5">
        <w:rPr>
          <w:color w:val="000000" w:themeColor="text1"/>
        </w:rPr>
        <w:lastRenderedPageBreak/>
        <w:t>hypoglycaemia]</w:t>
      </w:r>
      <w:r w:rsidR="00ED2871">
        <w:rPr>
          <w:color w:val="000000" w:themeColor="text1"/>
        </w:rPr>
        <w:t xml:space="preserve"> </w:t>
      </w:r>
      <w:r w:rsidR="00FB68AF" w:rsidRPr="00B27346">
        <w:rPr>
          <w:color w:val="000000" w:themeColor="text1"/>
        </w:rPr>
        <w:t xml:space="preserve">is </w:t>
      </w:r>
      <w:r w:rsidR="00B12B43">
        <w:rPr>
          <w:color w:val="000000" w:themeColor="text1"/>
        </w:rPr>
        <w:t>continuous</w:t>
      </w:r>
      <w:r w:rsidR="00E14B61">
        <w:rPr>
          <w:color w:val="000000" w:themeColor="text1"/>
        </w:rPr>
        <w:t>.</w:t>
      </w:r>
      <w:r w:rsidR="00E14B61" w:rsidRPr="00B27346">
        <w:rPr>
          <w:color w:val="000000" w:themeColor="text1"/>
        </w:rPr>
        <w:fldChar w:fldCharType="begin">
          <w:fldData xml:space="preserve">PEVuZE5vdGU+PENpdGU+PEF1dGhvcj5NZXR6Z2VyPC9BdXRob3I+PFllYXI+MjAwODwvWWVhcj48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jwvcGFnZXM+PHZv
bHVtZT4zNTg8L3ZvbHVtZT48bnVtYmVyPjE5PC9udW1iZXI+PGVkaXRpb24+MjAwOC8wNS8wOTwv
ZWRpdGlvb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AwMjgt
NDc5MzwvaXNibj48YWNjZXNzaW9uLW51bT4xODQ2MzM3NTwvYWNjZXNzaW9uLW51bT48dXJscz48
L3VybHM+PGVsZWN0cm9uaWMtcmVzb3VyY2UtbnVtPjEwLjEwNTYvTkVKTW9hMDcwNzk0MzwvZWxl
Y3Ryb25pYy1yZXNvdXJjZS1udW0+PHJlbW90ZS1kYXRhYmFzZS1wcm92aWRlcj5OTE08L3JlbW90
ZS1kYXRhYmFzZS1wcm92aWRlcj48bGFuZ3VhZ2U+ZW5nPC9sYW5ndWFnZT48L3JlY29yZD48L0Np
dGU+PC9FbmROb3RlPgB=
</w:fldData>
        </w:fldChar>
      </w:r>
      <w:r w:rsidR="007F071F">
        <w:rPr>
          <w:color w:val="000000" w:themeColor="text1"/>
        </w:rPr>
        <w:instrText xml:space="preserve"> ADDIN EN.CITE </w:instrText>
      </w:r>
      <w:r w:rsidR="007F071F">
        <w:rPr>
          <w:color w:val="000000" w:themeColor="text1"/>
        </w:rPr>
        <w:fldChar w:fldCharType="begin">
          <w:fldData xml:space="preserve">PEVuZE5vdGU+PENpdGU+PEF1dGhvcj5NZXR6Z2VyPC9BdXRob3I+PFllYXI+MjAwODwvWWVhcj48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jwvcGFnZXM+PHZv
bHVtZT4zNTg8L3ZvbHVtZT48bnVtYmVyPjE5PC9udW1iZXI+PGVkaXRpb24+MjAwOC8wNS8wOTwv
ZWRpdGlvb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AwMjgt
NDc5MzwvaXNibj48YWNjZXNzaW9uLW51bT4xODQ2MzM3NTwvYWNjZXNzaW9uLW51bT48dXJscz48
L3VybHM+PGVsZWN0cm9uaWMtcmVzb3VyY2UtbnVtPjEwLjEwNTYvTkVKTW9hMDcwNzk0MzwvZWxl
Y3Ryb25pYy1yZXNvdXJjZS1udW0+PHJlbW90ZS1kYXRhYmFzZS1wcm92aWRlcj5OTE08L3JlbW90
ZS1kYXRhYmFzZS1wcm92aWRlcj48bGFuZ3VhZ2U+ZW5nPC9sYW5ndWFnZT48L3JlY29yZD48L0Np
dGU+PC9FbmROb3RlPgB=
</w:fldData>
        </w:fldChar>
      </w:r>
      <w:r w:rsidR="007F071F">
        <w:rPr>
          <w:color w:val="000000" w:themeColor="text1"/>
        </w:rPr>
        <w:instrText xml:space="preserve"> ADDIN EN.CITE.DATA </w:instrText>
      </w:r>
      <w:r w:rsidR="007F071F">
        <w:rPr>
          <w:color w:val="000000" w:themeColor="text1"/>
        </w:rPr>
      </w:r>
      <w:r w:rsidR="007F071F">
        <w:rPr>
          <w:color w:val="000000" w:themeColor="text1"/>
        </w:rPr>
        <w:fldChar w:fldCharType="end"/>
      </w:r>
      <w:r w:rsidR="00E14B61" w:rsidRPr="00B27346">
        <w:rPr>
          <w:color w:val="000000" w:themeColor="text1"/>
        </w:rPr>
      </w:r>
      <w:r w:rsidR="00E14B61" w:rsidRPr="00B27346">
        <w:rPr>
          <w:color w:val="000000" w:themeColor="text1"/>
        </w:rPr>
        <w:fldChar w:fldCharType="separate"/>
      </w:r>
      <w:r w:rsidR="007F071F" w:rsidRPr="007F071F">
        <w:rPr>
          <w:noProof/>
          <w:color w:val="000000" w:themeColor="text1"/>
          <w:vertAlign w:val="superscript"/>
        </w:rPr>
        <w:t>7</w:t>
      </w:r>
      <w:r w:rsidR="00E14B61" w:rsidRPr="00B27346">
        <w:rPr>
          <w:color w:val="000000" w:themeColor="text1"/>
        </w:rPr>
        <w:fldChar w:fldCharType="end"/>
      </w:r>
      <w:r w:rsidR="0019701F">
        <w:rPr>
          <w:color w:val="000000" w:themeColor="text1"/>
        </w:rPr>
        <w:t xml:space="preserve"> </w:t>
      </w:r>
      <w:r w:rsidR="004B28F2">
        <w:t xml:space="preserve">GDM is </w:t>
      </w:r>
      <w:r w:rsidR="004D5E7F">
        <w:t xml:space="preserve">generally </w:t>
      </w:r>
      <w:r w:rsidR="004B28F2">
        <w:t>perceived to be a</w:t>
      </w:r>
      <w:r w:rsidR="00DD6F90">
        <w:t>n</w:t>
      </w:r>
      <w:r w:rsidR="004B28F2">
        <w:t xml:space="preserve"> </w:t>
      </w:r>
      <w:r w:rsidR="00DD6F90">
        <w:t>acute</w:t>
      </w:r>
      <w:r w:rsidR="004B28F2">
        <w:t xml:space="preserve"> condition with short-term problems for the mother and her offspring</w:t>
      </w:r>
      <w:r w:rsidR="0019701F">
        <w:t>, as the glucose intolerance usually reverts to normal after pregnancy</w:t>
      </w:r>
      <w:r w:rsidR="004B28F2">
        <w:t xml:space="preserve">. </w:t>
      </w:r>
      <w:r w:rsidR="00C7297E">
        <w:t xml:space="preserve">In addition to type 2 diabetes, recent studies </w:t>
      </w:r>
      <w:r w:rsidR="00DD6F90">
        <w:t>suggest</w:t>
      </w:r>
      <w:r w:rsidR="0019701F">
        <w:t xml:space="preserve"> that GDM is </w:t>
      </w:r>
      <w:r w:rsidR="00C7297E">
        <w:t xml:space="preserve">also </w:t>
      </w:r>
      <w:r w:rsidR="0019701F">
        <w:t>a risk factor for long-term maternal and offspring cardiometabolic disease</w:t>
      </w:r>
      <w:r w:rsidR="00AB3C47">
        <w:t>.</w:t>
      </w:r>
      <w:r w:rsidR="00E14B61">
        <w:rPr>
          <w:color w:val="000000" w:themeColor="text1"/>
        </w:rPr>
        <w:fldChar w:fldCharType="begin">
          <w:fldData xml:space="preserve">PEVuZE5vdGU+PENpdGU+PEF1dGhvcj5EYWx5PC9BdXRob3I+PFllYXI+MjAxODwvWWVhcj48UmVj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</w:fldData>
        </w:fldChar>
      </w:r>
      <w:r w:rsidR="005B0E53">
        <w:rPr>
          <w:color w:val="000000" w:themeColor="text1"/>
        </w:rPr>
        <w:instrText xml:space="preserve"> ADDIN EN.CITE </w:instrText>
      </w:r>
      <w:r w:rsidR="005B0E53">
        <w:rPr>
          <w:color w:val="000000" w:themeColor="text1"/>
        </w:rPr>
        <w:fldChar w:fldCharType="begin">
          <w:fldData xml:space="preserve">PEVuZE5vdGU+PENpdGU+PEF1dGhvcj5EYWx5PC9BdXRob3I+PFllYXI+MjAxODwvWWVhcj48UmVj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</w:fldData>
        </w:fldChar>
      </w:r>
      <w:r w:rsidR="005B0E53">
        <w:rPr>
          <w:color w:val="000000" w:themeColor="text1"/>
        </w:rPr>
        <w:instrText xml:space="preserve"> ADDIN EN.CITE.DATA </w:instrText>
      </w:r>
      <w:r w:rsidR="005B0E53">
        <w:rPr>
          <w:color w:val="000000" w:themeColor="text1"/>
        </w:rPr>
      </w:r>
      <w:r w:rsidR="005B0E53">
        <w:rPr>
          <w:color w:val="000000" w:themeColor="text1"/>
        </w:rPr>
        <w:fldChar w:fldCharType="end"/>
      </w:r>
      <w:r w:rsidR="00E14B61">
        <w:rPr>
          <w:color w:val="000000" w:themeColor="text1"/>
        </w:rPr>
      </w:r>
      <w:r w:rsidR="00E14B61">
        <w:rPr>
          <w:color w:val="000000" w:themeColor="text1"/>
        </w:rPr>
        <w:fldChar w:fldCharType="separate"/>
      </w:r>
      <w:r w:rsidR="007F071F" w:rsidRPr="007F071F">
        <w:rPr>
          <w:noProof/>
          <w:color w:val="000000" w:themeColor="text1"/>
          <w:vertAlign w:val="superscript"/>
        </w:rPr>
        <w:t>8-10</w:t>
      </w:r>
      <w:r w:rsidR="00E14B61">
        <w:rPr>
          <w:color w:val="000000" w:themeColor="text1"/>
        </w:rPr>
        <w:fldChar w:fldCharType="end"/>
      </w:r>
      <w:hyperlink w:anchor="_ENREF_10" w:tooltip="Lowe, 2019 #1344" w:history="1"/>
      <w:r w:rsidR="00937952">
        <w:rPr>
          <w:color w:val="000000" w:themeColor="text1"/>
        </w:rPr>
        <w:t xml:space="preserve"> </w:t>
      </w:r>
      <w:r w:rsidR="00CA1C56">
        <w:rPr>
          <w:color w:val="000000" w:themeColor="text1"/>
        </w:rPr>
        <w:t>In the knowledge that t</w:t>
      </w:r>
      <w:r w:rsidR="00AA10C4">
        <w:rPr>
          <w:color w:val="000000" w:themeColor="text1"/>
        </w:rPr>
        <w:t>ype 2 diabetes</w:t>
      </w:r>
      <w:r w:rsidR="00057720">
        <w:rPr>
          <w:color w:val="000000" w:themeColor="text1"/>
        </w:rPr>
        <w:t xml:space="preserve"> can be prevented by lifestyle </w:t>
      </w:r>
      <w:r w:rsidR="003D76CD">
        <w:rPr>
          <w:color w:val="000000" w:themeColor="text1"/>
        </w:rPr>
        <w:t xml:space="preserve">intervention </w:t>
      </w:r>
      <w:r w:rsidR="00057720">
        <w:rPr>
          <w:color w:val="000000" w:themeColor="text1"/>
        </w:rPr>
        <w:t xml:space="preserve">and </w:t>
      </w:r>
      <w:r w:rsidR="00937952">
        <w:rPr>
          <w:color w:val="000000" w:themeColor="text1"/>
        </w:rPr>
        <w:t>weight</w:t>
      </w:r>
      <w:r w:rsidR="003F32A4">
        <w:rPr>
          <w:color w:val="000000" w:themeColor="text1"/>
        </w:rPr>
        <w:t xml:space="preserve"> </w:t>
      </w:r>
      <w:r w:rsidR="00937952">
        <w:rPr>
          <w:color w:val="000000" w:themeColor="text1"/>
        </w:rPr>
        <w:t xml:space="preserve">loss </w:t>
      </w:r>
      <w:r w:rsidR="008516A9">
        <w:rPr>
          <w:color w:val="000000" w:themeColor="text1"/>
        </w:rPr>
        <w:t xml:space="preserve">of 10-15% of body weight </w:t>
      </w:r>
      <w:r w:rsidR="00937952">
        <w:rPr>
          <w:color w:val="000000" w:themeColor="text1"/>
        </w:rPr>
        <w:t xml:space="preserve">can </w:t>
      </w:r>
      <w:r w:rsidR="005003FC">
        <w:rPr>
          <w:color w:val="000000" w:themeColor="text1"/>
        </w:rPr>
        <w:t xml:space="preserve">result in remission of </w:t>
      </w:r>
      <w:r w:rsidR="008871F1">
        <w:rPr>
          <w:color w:val="000000" w:themeColor="text1"/>
        </w:rPr>
        <w:t>type 2 diabetes</w:t>
      </w:r>
      <w:r w:rsidR="00CA1C56">
        <w:rPr>
          <w:color w:val="000000" w:themeColor="text1"/>
        </w:rPr>
        <w:t>,</w:t>
      </w:r>
      <w:r w:rsidR="00937952">
        <w:rPr>
          <w:color w:val="000000" w:themeColor="text1"/>
        </w:rPr>
        <w:fldChar w:fldCharType="begin">
          <w:fldData xml:space="preserve">PEVuZE5vdGU+PENpdGU+PEF1dGhvcj5YaW48L0F1dGhvcj48WWVhcj4yMDE5PC9ZZWFyPjxSZWNO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E2OS0xNzI8L3BhZ2VzPjx2b2x1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</w:fldData>
        </w:fldChar>
      </w:r>
      <w:r w:rsidR="007F071F">
        <w:rPr>
          <w:color w:val="000000" w:themeColor="text1"/>
        </w:rPr>
        <w:instrText xml:space="preserve"> ADDIN EN.CITE </w:instrText>
      </w:r>
      <w:r w:rsidR="007F071F">
        <w:rPr>
          <w:color w:val="000000" w:themeColor="text1"/>
        </w:rPr>
        <w:fldChar w:fldCharType="begin">
          <w:fldData xml:space="preserve">PEVuZE5vdGU+PENpdGU+PEF1dGhvcj5YaW48L0F1dGhvcj48WWVhcj4yMDE5PC9ZZWFyPjxSZWNO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E2OS0xNzI8L3BhZ2VzPjx2b2x1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</w:fldData>
        </w:fldChar>
      </w:r>
      <w:r w:rsidR="007F071F">
        <w:rPr>
          <w:color w:val="000000" w:themeColor="text1"/>
        </w:rPr>
        <w:instrText xml:space="preserve"> ADDIN EN.CITE.DATA </w:instrText>
      </w:r>
      <w:r w:rsidR="007F071F">
        <w:rPr>
          <w:color w:val="000000" w:themeColor="text1"/>
        </w:rPr>
      </w:r>
      <w:r w:rsidR="007F071F">
        <w:rPr>
          <w:color w:val="000000" w:themeColor="text1"/>
        </w:rPr>
        <w:fldChar w:fldCharType="end"/>
      </w:r>
      <w:r w:rsidR="00937952">
        <w:rPr>
          <w:color w:val="000000" w:themeColor="text1"/>
        </w:rPr>
      </w:r>
      <w:r w:rsidR="00937952">
        <w:rPr>
          <w:color w:val="000000" w:themeColor="text1"/>
        </w:rPr>
        <w:fldChar w:fldCharType="separate"/>
      </w:r>
      <w:r w:rsidR="007F071F" w:rsidRPr="007F071F">
        <w:rPr>
          <w:noProof/>
          <w:color w:val="000000" w:themeColor="text1"/>
          <w:vertAlign w:val="superscript"/>
        </w:rPr>
        <w:t>11,12</w:t>
      </w:r>
      <w:r w:rsidR="00937952">
        <w:rPr>
          <w:color w:val="000000" w:themeColor="text1"/>
        </w:rPr>
        <w:fldChar w:fldCharType="end"/>
      </w:r>
      <w:r w:rsidR="00937952">
        <w:rPr>
          <w:color w:val="000000" w:themeColor="text1"/>
        </w:rPr>
        <w:t xml:space="preserve"> women with GDM and their families for</w:t>
      </w:r>
      <w:r w:rsidR="00515971">
        <w:rPr>
          <w:color w:val="000000" w:themeColor="text1"/>
        </w:rPr>
        <w:t>m</w:t>
      </w:r>
      <w:r w:rsidR="00937952">
        <w:rPr>
          <w:color w:val="000000" w:themeColor="text1"/>
        </w:rPr>
        <w:t xml:space="preserve"> a key high risk group, for whom there is a compelling case for </w:t>
      </w:r>
      <w:r w:rsidR="008227B2">
        <w:rPr>
          <w:color w:val="000000" w:themeColor="text1"/>
        </w:rPr>
        <w:t xml:space="preserve">targeted </w:t>
      </w:r>
      <w:r w:rsidR="00937952">
        <w:rPr>
          <w:color w:val="000000" w:themeColor="text1"/>
        </w:rPr>
        <w:t>intervention.</w:t>
      </w:r>
    </w:p>
    <w:p w14:paraId="75D27F48" w14:textId="77777777" w:rsidR="00C2587A" w:rsidRDefault="00C2587A" w:rsidP="00B82D5C">
      <w:pPr>
        <w:spacing w:line="360" w:lineRule="auto"/>
      </w:pPr>
    </w:p>
    <w:p w14:paraId="50EFFA24" w14:textId="71980919" w:rsidR="000E1E77" w:rsidRDefault="00C47DC8" w:rsidP="00B82D5C">
      <w:pPr>
        <w:spacing w:line="360" w:lineRule="auto"/>
        <w:rPr>
          <w:b/>
        </w:rPr>
      </w:pPr>
      <w:r>
        <w:rPr>
          <w:b/>
        </w:rPr>
        <w:t xml:space="preserve">Screening and </w:t>
      </w:r>
      <w:r w:rsidR="000E1E77">
        <w:rPr>
          <w:b/>
        </w:rPr>
        <w:t>diagnosis of GDM</w:t>
      </w:r>
      <w:r w:rsidR="009A73C0">
        <w:rPr>
          <w:b/>
        </w:rPr>
        <w:t>, in brief</w:t>
      </w:r>
    </w:p>
    <w:p w14:paraId="659726CE" w14:textId="77777777" w:rsidR="000E1E77" w:rsidRDefault="000E1E77" w:rsidP="00B82D5C">
      <w:pPr>
        <w:spacing w:line="360" w:lineRule="auto"/>
        <w:rPr>
          <w:b/>
        </w:rPr>
      </w:pPr>
    </w:p>
    <w:p w14:paraId="18C496B1" w14:textId="66B41403" w:rsidR="00720E12" w:rsidRDefault="000E1E77" w:rsidP="00B82D5C">
      <w:pPr>
        <w:spacing w:line="360" w:lineRule="auto"/>
        <w:rPr>
          <w:color w:val="000000" w:themeColor="text1"/>
        </w:rPr>
      </w:pPr>
      <w:r>
        <w:t xml:space="preserve">While screening </w:t>
      </w:r>
      <w:r w:rsidR="00F16D63">
        <w:rPr>
          <w:color w:val="000000" w:themeColor="text1"/>
        </w:rPr>
        <w:t xml:space="preserve">procedures </w:t>
      </w:r>
      <w:r>
        <w:t>and diagnostic criteria var</w:t>
      </w:r>
      <w:r w:rsidR="00F16D63">
        <w:t>y</w:t>
      </w:r>
      <w:r>
        <w:t xml:space="preserve"> </w:t>
      </w:r>
      <w:r w:rsidR="00FC193C">
        <w:t>between</w:t>
      </w:r>
      <w:r>
        <w:t xml:space="preserve"> countries, </w:t>
      </w:r>
      <w:r w:rsidR="00F16D63">
        <w:t xml:space="preserve">GDM is most typically </w:t>
      </w:r>
      <w:r>
        <w:t xml:space="preserve">diagnosed </w:t>
      </w:r>
      <w:r w:rsidR="006C5ABB">
        <w:t>by</w:t>
      </w:r>
      <w:r>
        <w:t xml:space="preserve"> </w:t>
      </w:r>
      <w:r w:rsidR="003F32A4">
        <w:t xml:space="preserve">an </w:t>
      </w:r>
      <w:r>
        <w:t xml:space="preserve">oral glucose tolerance test (OGTT) performed </w:t>
      </w:r>
      <w:r w:rsidR="00B62624">
        <w:t xml:space="preserve">between 24 and </w:t>
      </w:r>
      <w:r>
        <w:t>28 weeks of gestation</w:t>
      </w:r>
      <w:r w:rsidR="00EF3076">
        <w:t>.</w:t>
      </w:r>
      <w:r w:rsidR="00E14B61">
        <w:fldChar w:fldCharType="begin">
          <w:fldData xml:space="preserve">PEVuZE5vdGU+PENpdGU+PEF1dGhvcj5XSE88L0F1dGhvcj48WWVhcj4yMDEzPC9ZZWFyPjxSZWNO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</w:fldData>
        </w:fldChar>
      </w:r>
      <w:r w:rsidR="00E74F2D">
        <w:instrText xml:space="preserve"> ADDIN EN.CITE </w:instrText>
      </w:r>
      <w:r w:rsidR="00E74F2D">
        <w:fldChar w:fldCharType="begin">
          <w:fldData xml:space="preserve">PEVuZE5vdGU+PENpdGU+PEF1dGhvcj5XSE88L0F1dGhvcj48WWVhcj4yMDEzPC9ZZWFyPjxSZWNO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</w:fldData>
        </w:fldChar>
      </w:r>
      <w:r w:rsidR="00E74F2D">
        <w:instrText xml:space="preserve"> ADDIN EN.CITE.DATA </w:instrText>
      </w:r>
      <w:r w:rsidR="00E74F2D">
        <w:fldChar w:fldCharType="end"/>
      </w:r>
      <w:r w:rsidR="00E14B61">
        <w:fldChar w:fldCharType="separate"/>
      </w:r>
      <w:r w:rsidR="00E74F2D" w:rsidRPr="00E74F2D">
        <w:rPr>
          <w:noProof/>
          <w:vertAlign w:val="superscript"/>
        </w:rPr>
        <w:t>1-4</w:t>
      </w:r>
      <w:r w:rsidR="00E14B61">
        <w:fldChar w:fldCharType="end"/>
      </w:r>
      <w:r w:rsidR="0066458B" w:rsidRPr="0066458B">
        <w:rPr>
          <w:color w:val="000000" w:themeColor="text1"/>
        </w:rPr>
        <w:t xml:space="preserve"> </w:t>
      </w:r>
      <w:r w:rsidR="006C084D">
        <w:rPr>
          <w:color w:val="000000" w:themeColor="text1"/>
        </w:rPr>
        <w:t>R</w:t>
      </w:r>
      <w:r w:rsidR="00EF3076">
        <w:rPr>
          <w:color w:val="000000" w:themeColor="text1"/>
        </w:rPr>
        <w:t xml:space="preserve">ecent </w:t>
      </w:r>
      <w:r w:rsidR="002C1A2E">
        <w:rPr>
          <w:color w:val="000000" w:themeColor="text1"/>
        </w:rPr>
        <w:t>evidence</w:t>
      </w:r>
      <w:r w:rsidR="0059589F">
        <w:rPr>
          <w:color w:val="000000" w:themeColor="text1"/>
        </w:rPr>
        <w:t xml:space="preserve"> suggest</w:t>
      </w:r>
      <w:r w:rsidR="006C084D">
        <w:rPr>
          <w:color w:val="000000" w:themeColor="text1"/>
        </w:rPr>
        <w:t>s</w:t>
      </w:r>
      <w:r w:rsidR="0059589F">
        <w:rPr>
          <w:color w:val="000000" w:themeColor="text1"/>
        </w:rPr>
        <w:t xml:space="preserve"> that the onset</w:t>
      </w:r>
      <w:r w:rsidR="00D22D83">
        <w:rPr>
          <w:color w:val="000000" w:themeColor="text1"/>
        </w:rPr>
        <w:t xml:space="preserve"> of GDM </w:t>
      </w:r>
      <w:r w:rsidR="007648E7">
        <w:rPr>
          <w:color w:val="000000" w:themeColor="text1"/>
        </w:rPr>
        <w:t xml:space="preserve">may </w:t>
      </w:r>
      <w:r w:rsidR="009A73C0">
        <w:rPr>
          <w:color w:val="000000" w:themeColor="text1"/>
        </w:rPr>
        <w:t>occur</w:t>
      </w:r>
      <w:r w:rsidR="007648E7">
        <w:rPr>
          <w:color w:val="000000" w:themeColor="text1"/>
        </w:rPr>
        <w:t xml:space="preserve"> as ea</w:t>
      </w:r>
      <w:r w:rsidR="00747E31">
        <w:rPr>
          <w:color w:val="000000" w:themeColor="text1"/>
        </w:rPr>
        <w:t xml:space="preserve">rly as </w:t>
      </w:r>
      <w:r w:rsidR="00742011">
        <w:rPr>
          <w:color w:val="000000" w:themeColor="text1"/>
        </w:rPr>
        <w:t>16-20 weeks</w:t>
      </w:r>
      <w:r w:rsidR="00356A24">
        <w:rPr>
          <w:color w:val="000000" w:themeColor="text1"/>
        </w:rPr>
        <w:t xml:space="preserve"> and</w:t>
      </w:r>
      <w:r w:rsidR="00E87576">
        <w:rPr>
          <w:color w:val="000000" w:themeColor="text1"/>
        </w:rPr>
        <w:t xml:space="preserve"> </w:t>
      </w:r>
      <w:r w:rsidR="00740B35">
        <w:rPr>
          <w:color w:val="000000" w:themeColor="text1"/>
        </w:rPr>
        <w:t xml:space="preserve">even earlier </w:t>
      </w:r>
      <w:r w:rsidR="00E87576">
        <w:rPr>
          <w:color w:val="000000" w:themeColor="text1"/>
        </w:rPr>
        <w:t>m</w:t>
      </w:r>
      <w:r w:rsidR="00964202">
        <w:rPr>
          <w:color w:val="000000" w:themeColor="text1"/>
        </w:rPr>
        <w:t>a</w:t>
      </w:r>
      <w:r w:rsidR="00E87576">
        <w:rPr>
          <w:color w:val="000000" w:themeColor="text1"/>
        </w:rPr>
        <w:t>te</w:t>
      </w:r>
      <w:r w:rsidR="00964202">
        <w:rPr>
          <w:color w:val="000000" w:themeColor="text1"/>
        </w:rPr>
        <w:t xml:space="preserve">rnal hyperglycaemia </w:t>
      </w:r>
      <w:r w:rsidR="006D0C33">
        <w:rPr>
          <w:color w:val="000000" w:themeColor="text1"/>
        </w:rPr>
        <w:t>(</w:t>
      </w:r>
      <w:r w:rsidR="008D709D">
        <w:rPr>
          <w:color w:val="000000" w:themeColor="text1"/>
        </w:rPr>
        <w:t>9-10 weeks)</w:t>
      </w:r>
      <w:r w:rsidR="009A4F72">
        <w:rPr>
          <w:color w:val="000000" w:themeColor="text1"/>
        </w:rPr>
        <w:fldChar w:fldCharType="begin"/>
      </w:r>
      <w:r w:rsidR="009A4F72">
        <w:rPr>
          <w:color w:val="000000" w:themeColor="text1"/>
        </w:rPr>
        <w:instrText xml:space="preserve"> ADDIN EN.CITE &lt;EndNote&gt;&lt;Cite&gt;&lt;Author&gt;Riskin-Mashiah&lt;/Author&gt;&lt;Year&gt;2009&lt;/Year&gt;&lt;RecNum&gt;310&lt;/RecNum&gt;&lt;DisplayText&gt;&lt;style face="superscript"&gt;13&lt;/style&gt;&lt;/DisplayText&gt;&lt;record&gt;&lt;rec-number&gt;310&lt;/rec-number&gt;&lt;foreign-keys&gt;&lt;key app="EN" db-id="5a0es95shrewwuee2wa55vrdrexdzw5ra2da" timestamp="1390688102"&gt;310&lt;/key&gt;&lt;/foreign-keys&gt;&lt;ref-type name="Journal Article"&gt;17&lt;/ref-type&gt;&lt;contributors&gt;&lt;authors&gt;&lt;author&gt;Riskin-Mashiah, S.&lt;/author&gt;&lt;author&gt;Younes, G.&lt;/author&gt;&lt;author&gt;Damti, A.&lt;/author&gt;&lt;author&gt;Auslender, R.&lt;/author&gt;&lt;/authors&gt;&lt;/contributors&gt;&lt;auth-address&gt;Department of Obstetrics and Gynecology, The Lady Davis Carmel Medical Center, Rappaport Faculty of Medicine, Technion, Haifa, Israel. shlomitri@gmail.com&lt;/auth-address&gt;&lt;titles&gt;&lt;title&gt;First-trimester fasting hyperglycemia and adverse pregnancy outcomes&lt;/title&gt;&lt;secondary-title&gt;Diabetes Care&lt;/secondary-title&gt;&lt;/titles&gt;&lt;periodical&gt;&lt;full-title&gt;Diabetes Care&lt;/full-title&gt;&lt;abbr-1&gt;Diabetes care&lt;/abbr-1&gt;&lt;/periodical&gt;&lt;pages&gt;1639-43&lt;/pages&gt;&lt;volume&gt;32&lt;/volume&gt;&lt;number&gt;9&lt;/number&gt;&lt;edition&gt;2009/06/25&lt;/edition&gt;&lt;keywords&gt;&lt;keyword&gt;Adult&lt;/keyword&gt;&lt;keyword&gt;Birth Weight&lt;/keyword&gt;&lt;keyword&gt;Cesarean Section&lt;/keyword&gt;&lt;keyword&gt;Diabetes, Gestational/epidemiology/etiology&lt;/keyword&gt;&lt;keyword&gt;Female&lt;/keyword&gt;&lt;keyword&gt;Fetal Macrosomia/epidemiology/etiology&lt;/keyword&gt;&lt;keyword&gt;Humans&lt;/keyword&gt;&lt;keyword&gt;Hyperglycemia/*complications/*epidemiology&lt;/keyword&gt;&lt;keyword&gt;Infant, Newborn&lt;/keyword&gt;&lt;keyword&gt;Multivariate Analysis&lt;/keyword&gt;&lt;keyword&gt;Pregnancy&lt;/keyword&gt;&lt;keyword&gt;Pregnancy Complications/*epidemiology&lt;/keyword&gt;&lt;keyword&gt;Pregnancy Outcome&lt;/keyword&gt;&lt;keyword&gt;*Pregnancy Trimester, First&lt;/keyword&gt;&lt;/keywords&gt;&lt;dates&gt;&lt;year&gt;2009&lt;/year&gt;&lt;pub-dates&gt;&lt;date&gt;Sep&lt;/date&gt;&lt;/pub-dates&gt;&lt;/dates&gt;&lt;isbn&gt;1935-5548 (Electronic)&amp;#xD;0149-5992 (Linking)&lt;/isbn&gt;&lt;accession-num&gt;19549728&lt;/accession-num&gt;&lt;urls&gt;&lt;related-urls&gt;&lt;url&gt;http://www.ncbi.nlm.nih.gov/pubmed/19549728&lt;/url&gt;&lt;/related-urls&gt;&lt;/urls&gt;&lt;custom2&gt;2732138&lt;/custom2&gt;&lt;electronic-resource-num&gt;dc09-0688 [pii]&amp;#xD;10.2337/dc09-0688&lt;/electronic-resource-num&gt;&lt;language&gt;eng&lt;/language&gt;&lt;/record&gt;&lt;/Cite&gt;&lt;/EndNote&gt;</w:instrText>
      </w:r>
      <w:r w:rsidR="009A4F72">
        <w:rPr>
          <w:color w:val="000000" w:themeColor="text1"/>
        </w:rPr>
        <w:fldChar w:fldCharType="separate"/>
      </w:r>
      <w:r w:rsidR="009A4F72" w:rsidRPr="009A4F72">
        <w:rPr>
          <w:noProof/>
          <w:color w:val="000000" w:themeColor="text1"/>
          <w:vertAlign w:val="superscript"/>
        </w:rPr>
        <w:t>13</w:t>
      </w:r>
      <w:r w:rsidR="009A4F72">
        <w:rPr>
          <w:color w:val="000000" w:themeColor="text1"/>
        </w:rPr>
        <w:fldChar w:fldCharType="end"/>
      </w:r>
      <w:r w:rsidR="008D709D">
        <w:rPr>
          <w:color w:val="000000" w:themeColor="text1"/>
        </w:rPr>
        <w:t xml:space="preserve"> and </w:t>
      </w:r>
      <w:r w:rsidR="00E43F04">
        <w:rPr>
          <w:color w:val="000000" w:themeColor="text1"/>
        </w:rPr>
        <w:t>fetal hyperinsulinemia (14-20 weeks)</w:t>
      </w:r>
      <w:r w:rsidR="00E46F1F">
        <w:rPr>
          <w:color w:val="000000" w:themeColor="text1"/>
        </w:rPr>
        <w:fldChar w:fldCharType="begin">
          <w:fldData xml:space="preserve">PEVuZE5vdGU+PENpdGU+PEF1dGhvcj5DYXJwZW50ZXI8L0F1dGhvcj48WWVhcj4yMDAxPC9ZZWFy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</w:fldData>
        </w:fldChar>
      </w:r>
      <w:r w:rsidR="00E46F1F">
        <w:rPr>
          <w:color w:val="000000" w:themeColor="text1"/>
        </w:rPr>
        <w:instrText xml:space="preserve"> ADDIN EN.CITE </w:instrText>
      </w:r>
      <w:r w:rsidR="00E46F1F">
        <w:rPr>
          <w:color w:val="000000" w:themeColor="text1"/>
        </w:rPr>
        <w:fldChar w:fldCharType="begin">
          <w:fldData xml:space="preserve">PEVuZE5vdGU+PENpdGU+PEF1dGhvcj5DYXJwZW50ZXI8L0F1dGhvcj48WWVhcj4yMDAxPC9ZZWFy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</w:fldData>
        </w:fldChar>
      </w:r>
      <w:r w:rsidR="00E46F1F">
        <w:rPr>
          <w:color w:val="000000" w:themeColor="text1"/>
        </w:rPr>
        <w:instrText xml:space="preserve"> ADDIN EN.CITE.DATA </w:instrText>
      </w:r>
      <w:r w:rsidR="00E46F1F">
        <w:rPr>
          <w:color w:val="000000" w:themeColor="text1"/>
        </w:rPr>
      </w:r>
      <w:r w:rsidR="00E46F1F">
        <w:rPr>
          <w:color w:val="000000" w:themeColor="text1"/>
        </w:rPr>
        <w:fldChar w:fldCharType="end"/>
      </w:r>
      <w:r w:rsidR="00E46F1F">
        <w:rPr>
          <w:color w:val="000000" w:themeColor="text1"/>
        </w:rPr>
      </w:r>
      <w:r w:rsidR="00E46F1F">
        <w:rPr>
          <w:color w:val="000000" w:themeColor="text1"/>
        </w:rPr>
        <w:fldChar w:fldCharType="separate"/>
      </w:r>
      <w:r w:rsidR="00E46F1F" w:rsidRPr="00E46F1F">
        <w:rPr>
          <w:noProof/>
          <w:color w:val="000000" w:themeColor="text1"/>
          <w:vertAlign w:val="superscript"/>
        </w:rPr>
        <w:t>14</w:t>
      </w:r>
      <w:r w:rsidR="00E46F1F">
        <w:rPr>
          <w:color w:val="000000" w:themeColor="text1"/>
        </w:rPr>
        <w:fldChar w:fldCharType="end"/>
      </w:r>
      <w:r w:rsidR="00360670">
        <w:rPr>
          <w:color w:val="000000" w:themeColor="text1"/>
        </w:rPr>
        <w:t xml:space="preserve"> </w:t>
      </w:r>
      <w:r w:rsidR="00061C39">
        <w:rPr>
          <w:color w:val="000000" w:themeColor="text1"/>
        </w:rPr>
        <w:t>are reported to be</w:t>
      </w:r>
      <w:r w:rsidR="00360670">
        <w:rPr>
          <w:color w:val="000000" w:themeColor="text1"/>
        </w:rPr>
        <w:t xml:space="preserve"> associated with later </w:t>
      </w:r>
      <w:r w:rsidR="00061C39">
        <w:rPr>
          <w:color w:val="000000" w:themeColor="text1"/>
        </w:rPr>
        <w:t xml:space="preserve">development of </w:t>
      </w:r>
      <w:r w:rsidR="00360670">
        <w:rPr>
          <w:color w:val="000000" w:themeColor="text1"/>
        </w:rPr>
        <w:t xml:space="preserve">GDM and </w:t>
      </w:r>
      <w:r w:rsidR="009A4F72">
        <w:rPr>
          <w:color w:val="000000" w:themeColor="text1"/>
        </w:rPr>
        <w:t>LGA.</w:t>
      </w:r>
      <w:r w:rsidR="0066458B" w:rsidRPr="004101A1">
        <w:rPr>
          <w:color w:val="000000" w:themeColor="text1"/>
        </w:rPr>
        <w:t xml:space="preserve"> </w:t>
      </w:r>
      <w:r w:rsidR="00061C39">
        <w:rPr>
          <w:color w:val="000000" w:themeColor="text1"/>
        </w:rPr>
        <w:t>Bec</w:t>
      </w:r>
      <w:r w:rsidR="00720E12">
        <w:rPr>
          <w:color w:val="000000" w:themeColor="text1"/>
        </w:rPr>
        <w:t>ause of this</w:t>
      </w:r>
      <w:r w:rsidR="002D5C6F">
        <w:rPr>
          <w:color w:val="000000" w:themeColor="text1"/>
        </w:rPr>
        <w:t xml:space="preserve">, </w:t>
      </w:r>
      <w:r w:rsidR="00F93AC5">
        <w:rPr>
          <w:color w:val="000000" w:themeColor="text1"/>
        </w:rPr>
        <w:t xml:space="preserve">several ongoing studies </w:t>
      </w:r>
      <w:r w:rsidR="003D76CD">
        <w:rPr>
          <w:color w:val="000000" w:themeColor="text1"/>
        </w:rPr>
        <w:t xml:space="preserve">are </w:t>
      </w:r>
      <w:r w:rsidR="00F93AC5">
        <w:rPr>
          <w:color w:val="000000" w:themeColor="text1"/>
        </w:rPr>
        <w:t>addressing the value of screening</w:t>
      </w:r>
      <w:r w:rsidR="002D5C6F">
        <w:rPr>
          <w:color w:val="000000" w:themeColor="text1"/>
        </w:rPr>
        <w:t>,</w:t>
      </w:r>
      <w:r w:rsidR="00262D1B">
        <w:rPr>
          <w:color w:val="000000" w:themeColor="text1"/>
        </w:rPr>
        <w:t xml:space="preserve"> diagnosing</w:t>
      </w:r>
      <w:r w:rsidR="002D5C6F">
        <w:rPr>
          <w:color w:val="000000" w:themeColor="text1"/>
        </w:rPr>
        <w:t xml:space="preserve"> and </w:t>
      </w:r>
      <w:r w:rsidR="00075B42">
        <w:rPr>
          <w:color w:val="000000" w:themeColor="text1"/>
        </w:rPr>
        <w:t>managing</w:t>
      </w:r>
      <w:r w:rsidR="00262D1B">
        <w:rPr>
          <w:color w:val="000000" w:themeColor="text1"/>
        </w:rPr>
        <w:t xml:space="preserve"> GDM </w:t>
      </w:r>
      <w:r w:rsidR="00E7647A">
        <w:rPr>
          <w:color w:val="000000" w:themeColor="text1"/>
        </w:rPr>
        <w:t xml:space="preserve">in early pregnancy. </w:t>
      </w:r>
    </w:p>
    <w:p w14:paraId="4A6839EC" w14:textId="77777777" w:rsidR="00720E12" w:rsidRDefault="00720E12" w:rsidP="00B82D5C">
      <w:pPr>
        <w:spacing w:line="360" w:lineRule="auto"/>
        <w:rPr>
          <w:color w:val="000000" w:themeColor="text1"/>
        </w:rPr>
      </w:pPr>
    </w:p>
    <w:p w14:paraId="1ECF5B90" w14:textId="3D51D837" w:rsidR="0066458B" w:rsidRPr="004101A1" w:rsidRDefault="006C084D" w:rsidP="00B82D5C">
      <w:pPr>
        <w:spacing w:line="360" w:lineRule="auto"/>
        <w:rPr>
          <w:color w:val="000000" w:themeColor="text1"/>
        </w:rPr>
      </w:pPr>
      <w:r>
        <w:rPr>
          <w:color w:val="000000" w:themeColor="text1"/>
        </w:rPr>
        <w:t>W</w:t>
      </w:r>
      <w:r w:rsidR="0066458B">
        <w:rPr>
          <w:color w:val="000000" w:themeColor="text1"/>
        </w:rPr>
        <w:t xml:space="preserve">ho to screen and </w:t>
      </w:r>
      <w:r w:rsidR="00C7297E">
        <w:rPr>
          <w:color w:val="000000" w:themeColor="text1"/>
        </w:rPr>
        <w:t xml:space="preserve">the </w:t>
      </w:r>
      <w:r>
        <w:rPr>
          <w:color w:val="000000" w:themeColor="text1"/>
        </w:rPr>
        <w:t xml:space="preserve">glucose </w:t>
      </w:r>
      <w:r w:rsidR="0066458B">
        <w:rPr>
          <w:color w:val="000000" w:themeColor="text1"/>
        </w:rPr>
        <w:t>threshold</w:t>
      </w:r>
      <w:r>
        <w:rPr>
          <w:color w:val="000000" w:themeColor="text1"/>
        </w:rPr>
        <w:t>s</w:t>
      </w:r>
      <w:r w:rsidR="0066458B">
        <w:rPr>
          <w:color w:val="000000" w:themeColor="text1"/>
        </w:rPr>
        <w:t xml:space="preserve"> </w:t>
      </w:r>
      <w:r w:rsidR="00C7297E">
        <w:rPr>
          <w:color w:val="000000" w:themeColor="text1"/>
        </w:rPr>
        <w:t xml:space="preserve">for </w:t>
      </w:r>
      <w:r w:rsidR="0066458B">
        <w:rPr>
          <w:color w:val="000000" w:themeColor="text1"/>
        </w:rPr>
        <w:t>diagnos</w:t>
      </w:r>
      <w:r w:rsidR="00C7297E">
        <w:rPr>
          <w:color w:val="000000" w:themeColor="text1"/>
        </w:rPr>
        <w:t>ing</w:t>
      </w:r>
      <w:r w:rsidR="0066458B">
        <w:rPr>
          <w:color w:val="000000" w:themeColor="text1"/>
        </w:rPr>
        <w:t xml:space="preserve"> </w:t>
      </w:r>
      <w:r w:rsidR="00F16D63">
        <w:rPr>
          <w:color w:val="000000" w:themeColor="text1"/>
        </w:rPr>
        <w:t xml:space="preserve">GDM </w:t>
      </w:r>
      <w:r w:rsidR="0066458B">
        <w:rPr>
          <w:color w:val="000000" w:themeColor="text1"/>
        </w:rPr>
        <w:t>vary</w:t>
      </w:r>
      <w:r w:rsidR="00831613">
        <w:rPr>
          <w:color w:val="000000" w:themeColor="text1"/>
        </w:rPr>
        <w:t xml:space="preserve"> across the world</w:t>
      </w:r>
      <w:r w:rsidR="0066458B">
        <w:rPr>
          <w:color w:val="000000" w:themeColor="text1"/>
        </w:rPr>
        <w:t>.</w:t>
      </w:r>
      <w:r w:rsidR="009A7AE2">
        <w:rPr>
          <w:color w:val="000000" w:themeColor="text1"/>
        </w:rPr>
        <w:fldChar w:fldCharType="begin">
          <w:fldData xml:space="preserve">PEVuZE5vdGU+PENpdGU+PEF1dGhvcj5GZWRlcmF0aW9uPC9BdXRob3I+PFllYXI+MjAxOTwvWWVh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</w:fldData>
        </w:fldChar>
      </w:r>
      <w:r w:rsidR="00D724FD">
        <w:rPr>
          <w:color w:val="000000" w:themeColor="text1"/>
        </w:rPr>
        <w:instrText xml:space="preserve"> ADDIN EN.CITE </w:instrText>
      </w:r>
      <w:r w:rsidR="00D724FD">
        <w:rPr>
          <w:color w:val="000000" w:themeColor="text1"/>
        </w:rPr>
        <w:fldChar w:fldCharType="begin">
          <w:fldData xml:space="preserve">PEVuZE5vdGU+PENpdGU+PEF1dGhvcj5GZWRlcmF0aW9uPC9BdXRob3I+PFllYXI+MjAxOTwvWWVh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</w:fldData>
        </w:fldChar>
      </w:r>
      <w:r w:rsidR="00D724FD">
        <w:rPr>
          <w:color w:val="000000" w:themeColor="text1"/>
        </w:rPr>
        <w:instrText xml:space="preserve"> ADDIN EN.CITE.DATA </w:instrText>
      </w:r>
      <w:r w:rsidR="00D724FD">
        <w:rPr>
          <w:color w:val="000000" w:themeColor="text1"/>
        </w:rPr>
      </w:r>
      <w:r w:rsidR="00D724FD">
        <w:rPr>
          <w:color w:val="000000" w:themeColor="text1"/>
        </w:rPr>
        <w:fldChar w:fldCharType="end"/>
      </w:r>
      <w:r w:rsidR="009A7AE2">
        <w:rPr>
          <w:color w:val="000000" w:themeColor="text1"/>
        </w:rPr>
      </w:r>
      <w:r w:rsidR="009A7AE2">
        <w:rPr>
          <w:color w:val="000000" w:themeColor="text1"/>
        </w:rPr>
        <w:fldChar w:fldCharType="separate"/>
      </w:r>
      <w:r w:rsidR="00D724FD" w:rsidRPr="00D724FD">
        <w:rPr>
          <w:noProof/>
          <w:color w:val="000000" w:themeColor="text1"/>
          <w:vertAlign w:val="superscript"/>
        </w:rPr>
        <w:t>1-4</w:t>
      </w:r>
      <w:r w:rsidR="009A7AE2">
        <w:rPr>
          <w:color w:val="000000" w:themeColor="text1"/>
        </w:rPr>
        <w:fldChar w:fldCharType="end"/>
      </w:r>
      <w:r w:rsidR="0066458B">
        <w:rPr>
          <w:color w:val="000000" w:themeColor="text1"/>
        </w:rPr>
        <w:t xml:space="preserve"> Screening </w:t>
      </w:r>
      <w:r w:rsidR="00C64DC7">
        <w:rPr>
          <w:color w:val="000000" w:themeColor="text1"/>
        </w:rPr>
        <w:t xml:space="preserve">strategies </w:t>
      </w:r>
      <w:r w:rsidR="00311328">
        <w:rPr>
          <w:color w:val="000000" w:themeColor="text1"/>
        </w:rPr>
        <w:t xml:space="preserve">currently </w:t>
      </w:r>
      <w:r w:rsidR="00B33D9C">
        <w:rPr>
          <w:color w:val="000000" w:themeColor="text1"/>
        </w:rPr>
        <w:t>recommended/offered</w:t>
      </w:r>
      <w:r w:rsidR="00C7079E">
        <w:rPr>
          <w:color w:val="000000" w:themeColor="text1"/>
        </w:rPr>
        <w:t xml:space="preserve"> </w:t>
      </w:r>
      <w:r w:rsidR="00C64DC7">
        <w:rPr>
          <w:color w:val="000000" w:themeColor="text1"/>
        </w:rPr>
        <w:t>include</w:t>
      </w:r>
      <w:r w:rsidR="008F3D4E">
        <w:rPr>
          <w:color w:val="000000" w:themeColor="text1"/>
        </w:rPr>
        <w:t>:</w:t>
      </w:r>
      <w:r w:rsidR="00771B69">
        <w:rPr>
          <w:color w:val="000000" w:themeColor="text1"/>
        </w:rPr>
        <w:t xml:space="preserve"> </w:t>
      </w:r>
      <w:r w:rsidR="0066458B" w:rsidRPr="004101A1">
        <w:rPr>
          <w:color w:val="000000" w:themeColor="text1"/>
        </w:rPr>
        <w:t xml:space="preserve"> (i) universal</w:t>
      </w:r>
      <w:r w:rsidR="00750B9F">
        <w:rPr>
          <w:color w:val="000000" w:themeColor="text1"/>
        </w:rPr>
        <w:t xml:space="preserve"> screening</w:t>
      </w:r>
      <w:r w:rsidR="0066458B" w:rsidRPr="004101A1">
        <w:rPr>
          <w:color w:val="000000" w:themeColor="text1"/>
        </w:rPr>
        <w:t xml:space="preserve"> </w:t>
      </w:r>
      <w:r w:rsidR="0066458B">
        <w:rPr>
          <w:color w:val="000000" w:themeColor="text1"/>
        </w:rPr>
        <w:t xml:space="preserve">using </w:t>
      </w:r>
      <w:r w:rsidR="003D5B46">
        <w:rPr>
          <w:color w:val="000000" w:themeColor="text1"/>
        </w:rPr>
        <w:t xml:space="preserve">a </w:t>
      </w:r>
      <w:r w:rsidR="0066458B">
        <w:rPr>
          <w:color w:val="000000" w:themeColor="text1"/>
        </w:rPr>
        <w:t xml:space="preserve">two-step strategy </w:t>
      </w:r>
      <w:r w:rsidR="0066458B" w:rsidRPr="004101A1">
        <w:rPr>
          <w:color w:val="000000" w:themeColor="text1"/>
        </w:rPr>
        <w:t xml:space="preserve">(as in </w:t>
      </w:r>
      <w:r w:rsidR="0066458B">
        <w:rPr>
          <w:color w:val="000000" w:themeColor="text1"/>
        </w:rPr>
        <w:t xml:space="preserve">USA and </w:t>
      </w:r>
      <w:r w:rsidR="0066458B" w:rsidRPr="004101A1">
        <w:rPr>
          <w:color w:val="000000" w:themeColor="text1"/>
        </w:rPr>
        <w:t>Canada)</w:t>
      </w:r>
      <w:r w:rsidR="00311328">
        <w:rPr>
          <w:color w:val="000000" w:themeColor="text1"/>
        </w:rPr>
        <w:t>;</w:t>
      </w:r>
      <w:r w:rsidR="0066458B">
        <w:rPr>
          <w:color w:val="000000" w:themeColor="text1"/>
        </w:rPr>
        <w:fldChar w:fldCharType="begin">
          <w:fldData xml:space="preserve">PEVuZE5vdGU+PENpdGU+PEF1dGhvcj5CZXJnZXI8L0F1dGhvcj48WWVhcj4yMDE2PC9ZZWFyPjxS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5TNC1TNTwvcGFnZXM+PHZvbHVtZT40MDwv
dm9sdW1lPjxudW1iZXI+U3VwcGwgMTwvbnVtYmVyPjxkYXRlcz48eWVhcj4yMDE3PC95ZWFyPjxw
dWItZGF0ZXM+PGRhdGU+SmFuPC9kYXRlPjwvcHViLWRhdGVzPjwvZGF0ZXM+PGlzYm4+MTkzNS01
NTQ4IChFbGVjdHJvbmljKSYjeEQ7MDE0OS01OTkyIChMaW5raW5nKTwvaXNibj48YWNjZXNzaW9u
LW51bT4yNzk3OTg4NzwvYWNjZXNzaW9uLW51bT48dXJscz48cmVsYXRlZC11cmxzPjx1cmw+aHR0
cDovL3d3dy5uY2JpLm5sbS5uaWguZ292L3B1Ym1lZC8yNzk3OTg4NzwvdXJsPjwvcmVsYXRlZC11
cmxzPjwvdXJscz48ZWxlY3Ryb25pYy1yZXNvdXJjZS1udW0+MTAuMjMzNy9kYzE3LVMwMDM8L2Vs
ZWN0cm9uaWMtcmVzb3VyY2UtbnVtPjwvcmVjb3JkPjwvQ2l0ZT48L0VuZE5vdGU+
</w:fldData>
        </w:fldChar>
      </w:r>
      <w:r w:rsidR="00E46F1F">
        <w:rPr>
          <w:color w:val="000000" w:themeColor="text1"/>
        </w:rPr>
        <w:instrText xml:space="preserve"> ADDIN EN.CITE </w:instrText>
      </w:r>
      <w:r w:rsidR="00E46F1F">
        <w:rPr>
          <w:color w:val="000000" w:themeColor="text1"/>
        </w:rPr>
        <w:fldChar w:fldCharType="begin">
          <w:fldData xml:space="preserve">PEVuZE5vdGU+PENpdGU+PEF1dGhvcj5CZXJnZXI8L0F1dGhvcj48WWVhcj4yMDE2PC9ZZWFyPjxS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5TNC1TNTwvcGFnZXM+PHZvbHVtZT40MDwv
dm9sdW1lPjxudW1iZXI+U3VwcGwgMTwvbnVtYmVyPjxkYXRlcz48eWVhcj4yMDE3PC95ZWFyPjxw
dWItZGF0ZXM+PGRhdGU+SmFuPC9kYXRlPjwvcHViLWRhdGVzPjwvZGF0ZXM+PGlzYm4+MTkzNS01
NTQ4IChFbGVjdHJvbmljKSYjeEQ7MDE0OS01OTkyIChMaW5raW5nKTwvaXNibj48YWNjZXNzaW9u
LW51bT4yNzk3OTg4NzwvYWNjZXNzaW9uLW51bT48dXJscz48cmVsYXRlZC11cmxzPjx1cmw+aHR0
cDovL3d3dy5uY2JpLm5sbS5uaWguZ292L3B1Ym1lZC8yNzk3OTg4NzwvdXJsPjwvcmVsYXRlZC11
cmxzPjwvdXJscz48ZWxlY3Ryb25pYy1yZXNvdXJjZS1udW0+MTAuMjMzNy9kYzE3LVMwMDM8L2Vs
ZWN0cm9uaWMtcmVzb3VyY2UtbnVtPjwvcmVjb3JkPjwvQ2l0ZT48L0VuZE5vdGU+
</w:fldData>
        </w:fldChar>
      </w:r>
      <w:r w:rsidR="00E46F1F">
        <w:rPr>
          <w:color w:val="000000" w:themeColor="text1"/>
        </w:rPr>
        <w:instrText xml:space="preserve"> ADDIN EN.CITE.DATA </w:instrText>
      </w:r>
      <w:r w:rsidR="00E46F1F">
        <w:rPr>
          <w:color w:val="000000" w:themeColor="text1"/>
        </w:rPr>
      </w:r>
      <w:r w:rsidR="00E46F1F">
        <w:rPr>
          <w:color w:val="000000" w:themeColor="text1"/>
        </w:rPr>
        <w:fldChar w:fldCharType="end"/>
      </w:r>
      <w:r w:rsidR="0066458B">
        <w:rPr>
          <w:color w:val="000000" w:themeColor="text1"/>
        </w:rPr>
      </w:r>
      <w:r w:rsidR="0066458B">
        <w:rPr>
          <w:color w:val="000000" w:themeColor="text1"/>
        </w:rPr>
        <w:fldChar w:fldCharType="separate"/>
      </w:r>
      <w:r w:rsidR="00E46F1F" w:rsidRPr="00E46F1F">
        <w:rPr>
          <w:noProof/>
          <w:color w:val="000000" w:themeColor="text1"/>
          <w:vertAlign w:val="superscript"/>
        </w:rPr>
        <w:t>15,16</w:t>
      </w:r>
      <w:r w:rsidR="0066458B">
        <w:rPr>
          <w:color w:val="000000" w:themeColor="text1"/>
        </w:rPr>
        <w:fldChar w:fldCharType="end"/>
      </w:r>
      <w:r w:rsidR="00311328">
        <w:rPr>
          <w:color w:val="000000" w:themeColor="text1"/>
        </w:rPr>
        <w:t xml:space="preserve"> (ii) </w:t>
      </w:r>
      <w:r w:rsidR="00831613">
        <w:rPr>
          <w:color w:val="000000" w:themeColor="text1"/>
        </w:rPr>
        <w:t>selective</w:t>
      </w:r>
      <w:r w:rsidR="0066458B">
        <w:rPr>
          <w:color w:val="000000" w:themeColor="text1"/>
        </w:rPr>
        <w:t xml:space="preserve"> </w:t>
      </w:r>
      <w:r w:rsidR="0066458B" w:rsidRPr="004101A1">
        <w:rPr>
          <w:color w:val="000000" w:themeColor="text1"/>
        </w:rPr>
        <w:t>after clinical risk factor screening (as in the UK)</w:t>
      </w:r>
      <w:r w:rsidR="00BE06B3">
        <w:rPr>
          <w:color w:val="000000" w:themeColor="text1"/>
        </w:rPr>
        <w:t>;</w:t>
      </w:r>
      <w:r w:rsidR="00E14B61">
        <w:rPr>
          <w:color w:val="000000" w:themeColor="text1"/>
        </w:rPr>
        <w:fldChar w:fldCharType="begin"/>
      </w:r>
      <w:r w:rsidR="00877A40">
        <w:rPr>
          <w:color w:val="000000" w:themeColor="text1"/>
        </w:rPr>
        <w:instrText xml:space="preserve"> ADDIN EN.CITE &lt;EndNote&gt;&lt;Cite&gt;&lt;Author&gt;NICE&lt;/Author&gt;&lt;Year&gt;2015&lt;/Year&gt;&lt;RecNum&gt;978&lt;/RecNum&gt;&lt;DisplayText&gt;&lt;style face="superscript"&gt;2&lt;/style&gt;&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EndNote&gt;</w:instrText>
      </w:r>
      <w:r w:rsidR="00E14B61">
        <w:rPr>
          <w:color w:val="000000" w:themeColor="text1"/>
        </w:rPr>
        <w:fldChar w:fldCharType="separate"/>
      </w:r>
      <w:r w:rsidR="00877A40" w:rsidRPr="00877A40">
        <w:rPr>
          <w:noProof/>
          <w:color w:val="000000" w:themeColor="text1"/>
          <w:vertAlign w:val="superscript"/>
        </w:rPr>
        <w:t>2</w:t>
      </w:r>
      <w:r w:rsidR="00E14B61">
        <w:rPr>
          <w:color w:val="000000" w:themeColor="text1"/>
        </w:rPr>
        <w:fldChar w:fldCharType="end"/>
      </w:r>
      <w:r w:rsidR="0066458B" w:rsidRPr="004101A1">
        <w:rPr>
          <w:color w:val="000000" w:themeColor="text1"/>
        </w:rPr>
        <w:t xml:space="preserve"> (ii</w:t>
      </w:r>
      <w:r w:rsidR="00311328">
        <w:rPr>
          <w:color w:val="000000" w:themeColor="text1"/>
        </w:rPr>
        <w:t>i</w:t>
      </w:r>
      <w:r w:rsidR="0066458B" w:rsidRPr="004101A1">
        <w:rPr>
          <w:color w:val="000000" w:themeColor="text1"/>
        </w:rPr>
        <w:t xml:space="preserve">) </w:t>
      </w:r>
      <w:r w:rsidR="0066458B">
        <w:rPr>
          <w:color w:val="000000" w:themeColor="text1"/>
        </w:rPr>
        <w:t>universal</w:t>
      </w:r>
      <w:r w:rsidR="00BF7AD3">
        <w:rPr>
          <w:color w:val="000000" w:themeColor="text1"/>
        </w:rPr>
        <w:t xml:space="preserve"> screening</w:t>
      </w:r>
      <w:r w:rsidR="0066458B">
        <w:rPr>
          <w:color w:val="000000" w:themeColor="text1"/>
        </w:rPr>
        <w:t xml:space="preserve"> by </w:t>
      </w:r>
      <w:r w:rsidR="00DE7C8C">
        <w:rPr>
          <w:color w:val="000000" w:themeColor="text1"/>
        </w:rPr>
        <w:t xml:space="preserve">a </w:t>
      </w:r>
      <w:r w:rsidR="0066458B">
        <w:rPr>
          <w:color w:val="000000" w:themeColor="text1"/>
        </w:rPr>
        <w:t xml:space="preserve">one-step strategy in </w:t>
      </w:r>
      <w:r w:rsidR="00BD3665">
        <w:rPr>
          <w:color w:val="000000" w:themeColor="text1"/>
        </w:rPr>
        <w:t xml:space="preserve">countries with </w:t>
      </w:r>
      <w:r w:rsidR="0066458B">
        <w:rPr>
          <w:color w:val="000000" w:themeColor="text1"/>
        </w:rPr>
        <w:t xml:space="preserve">‘high-risk’ </w:t>
      </w:r>
      <w:r w:rsidR="00CC7AA7">
        <w:rPr>
          <w:color w:val="000000" w:themeColor="text1"/>
        </w:rPr>
        <w:t xml:space="preserve">as well as ‘low-medium risk’ </w:t>
      </w:r>
      <w:r w:rsidR="0066458B">
        <w:rPr>
          <w:color w:val="000000" w:themeColor="text1"/>
        </w:rPr>
        <w:t>populations</w:t>
      </w:r>
      <w:r w:rsidR="009A73C0">
        <w:rPr>
          <w:color w:val="000000" w:themeColor="text1"/>
        </w:rPr>
        <w:t>.</w:t>
      </w:r>
      <w:r w:rsidR="00E14B61">
        <w:rPr>
          <w:color w:val="000000" w:themeColor="text1"/>
        </w:rPr>
        <w:fldChar w:fldCharType="begin">
          <w:fldData xml:space="preserve">PEVuZE5vdGU+PENpdGU+PEF1dGhvcj5IZWFsdGg8L0F1dGhvcj48WWVhcj4yMDExPC9ZZWFyPjxS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</w:fldData>
        </w:fldChar>
      </w:r>
      <w:r w:rsidR="00287EC3">
        <w:rPr>
          <w:color w:val="000000" w:themeColor="text1"/>
        </w:rPr>
        <w:instrText xml:space="preserve"> ADDIN EN.CITE </w:instrText>
      </w:r>
      <w:r w:rsidR="00287EC3">
        <w:rPr>
          <w:color w:val="000000" w:themeColor="text1"/>
        </w:rPr>
        <w:fldChar w:fldCharType="begin">
          <w:fldData xml:space="preserve">PEVuZE5vdGU+PENpdGU+PEF1dGhvcj5IZWFsdGg8L0F1dGhvcj48WWVhcj4yMDExPC9ZZWFyPjxS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</w:fldData>
        </w:fldChar>
      </w:r>
      <w:r w:rsidR="00287EC3">
        <w:rPr>
          <w:color w:val="000000" w:themeColor="text1"/>
        </w:rPr>
        <w:instrText xml:space="preserve"> ADDIN EN.CITE.DATA </w:instrText>
      </w:r>
      <w:r w:rsidR="00287EC3">
        <w:rPr>
          <w:color w:val="000000" w:themeColor="text1"/>
        </w:rPr>
      </w:r>
      <w:r w:rsidR="00287EC3">
        <w:rPr>
          <w:color w:val="000000" w:themeColor="text1"/>
        </w:rPr>
        <w:fldChar w:fldCharType="end"/>
      </w:r>
      <w:r w:rsidR="00E14B61">
        <w:rPr>
          <w:color w:val="000000" w:themeColor="text1"/>
        </w:rPr>
      </w:r>
      <w:r w:rsidR="00E14B61">
        <w:rPr>
          <w:color w:val="000000" w:themeColor="text1"/>
        </w:rPr>
        <w:fldChar w:fldCharType="separate"/>
      </w:r>
      <w:r w:rsidR="00287EC3" w:rsidRPr="00287EC3">
        <w:rPr>
          <w:noProof/>
          <w:color w:val="000000" w:themeColor="text1"/>
          <w:vertAlign w:val="superscript"/>
        </w:rPr>
        <w:t>17-21</w:t>
      </w:r>
      <w:r w:rsidR="00E14B61">
        <w:rPr>
          <w:color w:val="000000" w:themeColor="text1"/>
        </w:rPr>
        <w:fldChar w:fldCharType="end"/>
      </w:r>
      <w:r w:rsidR="0066458B" w:rsidRPr="004101A1">
        <w:rPr>
          <w:color w:val="000000" w:themeColor="text1"/>
        </w:rPr>
        <w:t xml:space="preserve"> </w:t>
      </w:r>
      <w:r w:rsidR="009A73C0">
        <w:rPr>
          <w:color w:val="000000" w:themeColor="text1"/>
        </w:rPr>
        <w:t xml:space="preserve">All too frequently </w:t>
      </w:r>
      <w:r w:rsidR="0066458B" w:rsidRPr="004101A1">
        <w:rPr>
          <w:color w:val="000000" w:themeColor="text1"/>
        </w:rPr>
        <w:t xml:space="preserve">in </w:t>
      </w:r>
      <w:r w:rsidR="00C7079E">
        <w:rPr>
          <w:color w:val="000000" w:themeColor="text1"/>
        </w:rPr>
        <w:t>many</w:t>
      </w:r>
      <w:r w:rsidR="0066458B" w:rsidRPr="004101A1">
        <w:rPr>
          <w:color w:val="000000" w:themeColor="text1"/>
        </w:rPr>
        <w:t xml:space="preserve"> low-resource settings (</w:t>
      </w:r>
      <w:r w:rsidR="00517571">
        <w:rPr>
          <w:color w:val="000000" w:themeColor="text1"/>
        </w:rPr>
        <w:t>e.g.,</w:t>
      </w:r>
      <w:r w:rsidR="003D5B46">
        <w:rPr>
          <w:color w:val="000000" w:themeColor="text1"/>
        </w:rPr>
        <w:t xml:space="preserve"> Sub-Saharan Africa</w:t>
      </w:r>
      <w:r w:rsidR="0066458B" w:rsidRPr="004101A1">
        <w:rPr>
          <w:color w:val="000000" w:themeColor="text1"/>
        </w:rPr>
        <w:t>)</w:t>
      </w:r>
      <w:r w:rsidR="009A73C0">
        <w:rPr>
          <w:color w:val="000000" w:themeColor="text1"/>
        </w:rPr>
        <w:t>,</w:t>
      </w:r>
      <w:r w:rsidR="0066458B" w:rsidRPr="004101A1">
        <w:rPr>
          <w:color w:val="000000" w:themeColor="text1"/>
        </w:rPr>
        <w:t xml:space="preserve"> </w:t>
      </w:r>
      <w:r w:rsidR="00E83DD5">
        <w:rPr>
          <w:color w:val="000000" w:themeColor="text1"/>
        </w:rPr>
        <w:t xml:space="preserve">testing </w:t>
      </w:r>
      <w:r w:rsidR="009A73C0">
        <w:rPr>
          <w:color w:val="000000" w:themeColor="text1"/>
        </w:rPr>
        <w:t xml:space="preserve">is not routinely available partly because the </w:t>
      </w:r>
      <w:r w:rsidR="0066458B" w:rsidRPr="004101A1">
        <w:rPr>
          <w:color w:val="000000" w:themeColor="text1"/>
        </w:rPr>
        <w:t>OGTT is a cumbersome and labour-intensive test</w:t>
      </w:r>
      <w:r w:rsidR="00BE06B3">
        <w:rPr>
          <w:color w:val="000000" w:themeColor="text1"/>
        </w:rPr>
        <w:t>.</w:t>
      </w:r>
      <w:r w:rsidR="00E14B61">
        <w:rPr>
          <w:color w:val="000000" w:themeColor="text1"/>
        </w:rPr>
        <w:fldChar w:fldCharType="begin">
          <w:fldData xml:space="preserve">PEVuZE5vdGU+PENpdGU+PEF1dGhvcj5QYXN0YWtpYTwvQXV0aG9yPjxZZWFyPjIwMTc8L1llYXI+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=
</w:fldData>
        </w:fldChar>
      </w:r>
      <w:r w:rsidR="00287EC3">
        <w:rPr>
          <w:color w:val="000000" w:themeColor="text1"/>
        </w:rPr>
        <w:instrText xml:space="preserve"> ADDIN EN.CITE </w:instrText>
      </w:r>
      <w:r w:rsidR="00287EC3">
        <w:rPr>
          <w:color w:val="000000" w:themeColor="text1"/>
        </w:rPr>
        <w:fldChar w:fldCharType="begin">
          <w:fldData xml:space="preserve">PEVuZE5vdGU+PENpdGU+PEF1dGhvcj5QYXN0YWtpYTwvQXV0aG9yPjxZZWFyPjIwMTc8L1llYXI+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=
</w:fldData>
        </w:fldChar>
      </w:r>
      <w:r w:rsidR="00287EC3">
        <w:rPr>
          <w:color w:val="000000" w:themeColor="text1"/>
        </w:rPr>
        <w:instrText xml:space="preserve"> ADDIN EN.CITE.DATA </w:instrText>
      </w:r>
      <w:r w:rsidR="00287EC3">
        <w:rPr>
          <w:color w:val="000000" w:themeColor="text1"/>
        </w:rPr>
      </w:r>
      <w:r w:rsidR="00287EC3">
        <w:rPr>
          <w:color w:val="000000" w:themeColor="text1"/>
        </w:rPr>
        <w:fldChar w:fldCharType="end"/>
      </w:r>
      <w:r w:rsidR="00E14B61">
        <w:rPr>
          <w:color w:val="000000" w:themeColor="text1"/>
        </w:rPr>
      </w:r>
      <w:r w:rsidR="00E14B61">
        <w:rPr>
          <w:color w:val="000000" w:themeColor="text1"/>
        </w:rPr>
        <w:fldChar w:fldCharType="separate"/>
      </w:r>
      <w:r w:rsidR="00287EC3" w:rsidRPr="00287EC3">
        <w:rPr>
          <w:noProof/>
          <w:color w:val="000000" w:themeColor="text1"/>
          <w:vertAlign w:val="superscript"/>
        </w:rPr>
        <w:t>22</w:t>
      </w:r>
      <w:r w:rsidR="00E14B61">
        <w:rPr>
          <w:color w:val="000000" w:themeColor="text1"/>
        </w:rPr>
        <w:fldChar w:fldCharType="end"/>
      </w:r>
      <w:r w:rsidR="0066458B" w:rsidRPr="004101A1">
        <w:rPr>
          <w:color w:val="000000" w:themeColor="text1"/>
        </w:rPr>
        <w:t xml:space="preserve"> </w:t>
      </w:r>
      <w:r w:rsidR="002444B5">
        <w:rPr>
          <w:color w:val="000000" w:themeColor="text1"/>
        </w:rPr>
        <w:t xml:space="preserve">In recognition, </w:t>
      </w:r>
      <w:r w:rsidR="007A3FFA">
        <w:rPr>
          <w:color w:val="000000" w:themeColor="text1"/>
        </w:rPr>
        <w:t xml:space="preserve">the </w:t>
      </w:r>
      <w:r w:rsidR="008A2D9F">
        <w:rPr>
          <w:color w:val="000000" w:themeColor="text1"/>
        </w:rPr>
        <w:t>American Diabetes Assoc</w:t>
      </w:r>
      <w:r w:rsidR="001A4C11">
        <w:rPr>
          <w:color w:val="000000" w:themeColor="text1"/>
        </w:rPr>
        <w:t>iation (ADA)</w:t>
      </w:r>
      <w:r w:rsidR="00B84CA5">
        <w:rPr>
          <w:color w:val="000000" w:themeColor="text1"/>
        </w:rPr>
        <w:t xml:space="preserve"> and</w:t>
      </w:r>
      <w:r w:rsidR="00587767" w:rsidRPr="00587767">
        <w:t xml:space="preserve"> </w:t>
      </w:r>
      <w:r w:rsidR="00587767" w:rsidRPr="00587767">
        <w:rPr>
          <w:color w:val="000000" w:themeColor="text1"/>
        </w:rPr>
        <w:t>The International Federation of Gynecology and Obstetrics (FIGO)</w:t>
      </w:r>
      <w:r w:rsidR="00B84CA5">
        <w:rPr>
          <w:color w:val="000000" w:themeColor="text1"/>
        </w:rPr>
        <w:t xml:space="preserve"> </w:t>
      </w:r>
      <w:r w:rsidR="001A4C11">
        <w:rPr>
          <w:color w:val="000000" w:themeColor="text1"/>
        </w:rPr>
        <w:t xml:space="preserve"> h</w:t>
      </w:r>
      <w:r w:rsidR="003D4565">
        <w:rPr>
          <w:color w:val="000000" w:themeColor="text1"/>
        </w:rPr>
        <w:t>a</w:t>
      </w:r>
      <w:r w:rsidR="00587767">
        <w:rPr>
          <w:color w:val="000000" w:themeColor="text1"/>
        </w:rPr>
        <w:t>ve</w:t>
      </w:r>
      <w:r w:rsidR="003D4565">
        <w:rPr>
          <w:color w:val="000000" w:themeColor="text1"/>
        </w:rPr>
        <w:t xml:space="preserve"> </w:t>
      </w:r>
      <w:r w:rsidR="007B0100">
        <w:rPr>
          <w:color w:val="000000" w:themeColor="text1"/>
        </w:rPr>
        <w:t xml:space="preserve">modified </w:t>
      </w:r>
      <w:r w:rsidR="007A3FFA">
        <w:rPr>
          <w:color w:val="000000" w:themeColor="text1"/>
        </w:rPr>
        <w:t xml:space="preserve">their </w:t>
      </w:r>
      <w:r w:rsidR="007B0100">
        <w:rPr>
          <w:color w:val="000000" w:themeColor="text1"/>
        </w:rPr>
        <w:t>recommendation</w:t>
      </w:r>
      <w:r w:rsidR="007A3FFA">
        <w:rPr>
          <w:color w:val="000000" w:themeColor="text1"/>
        </w:rPr>
        <w:t>s</w:t>
      </w:r>
      <w:r w:rsidR="007B0100">
        <w:rPr>
          <w:color w:val="000000" w:themeColor="text1"/>
        </w:rPr>
        <w:t xml:space="preserve"> to </w:t>
      </w:r>
      <w:r w:rsidR="00281D21">
        <w:rPr>
          <w:color w:val="000000" w:themeColor="text1"/>
        </w:rPr>
        <w:t xml:space="preserve">include </w:t>
      </w:r>
      <w:r w:rsidR="007B0100">
        <w:rPr>
          <w:color w:val="000000" w:themeColor="text1"/>
        </w:rPr>
        <w:t xml:space="preserve">either </w:t>
      </w:r>
      <w:r w:rsidR="00281D21">
        <w:rPr>
          <w:color w:val="000000" w:themeColor="text1"/>
        </w:rPr>
        <w:t xml:space="preserve">a </w:t>
      </w:r>
      <w:r w:rsidR="007B0100">
        <w:rPr>
          <w:color w:val="000000" w:themeColor="text1"/>
        </w:rPr>
        <w:t xml:space="preserve">single or two-step </w:t>
      </w:r>
      <w:r w:rsidR="00861554">
        <w:rPr>
          <w:color w:val="000000" w:themeColor="text1"/>
        </w:rPr>
        <w:t xml:space="preserve">strategy according to the </w:t>
      </w:r>
      <w:r w:rsidR="00281D21">
        <w:rPr>
          <w:color w:val="000000" w:themeColor="text1"/>
        </w:rPr>
        <w:t xml:space="preserve">local </w:t>
      </w:r>
      <w:r w:rsidR="00C7297E">
        <w:rPr>
          <w:color w:val="000000" w:themeColor="text1"/>
        </w:rPr>
        <w:t>resources</w:t>
      </w:r>
      <w:r w:rsidR="002E6746">
        <w:rPr>
          <w:color w:val="000000" w:themeColor="text1"/>
        </w:rPr>
        <w:t>.</w:t>
      </w:r>
      <w:r w:rsidR="002E6746">
        <w:rPr>
          <w:color w:val="000000" w:themeColor="text1"/>
        </w:rPr>
        <w:fldChar w:fldCharType="begin">
          <w:fldData xml:space="preserve">PEVuZE5vdGU+PENpdGU+PEF1dGhvcj5BbWVyaWNhbiBEaWFiZXRlczwvQXV0aG9yPjxZZWFyPjIw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=
</w:fldData>
        </w:fldChar>
      </w:r>
      <w:r w:rsidR="00587767">
        <w:rPr>
          <w:color w:val="000000" w:themeColor="text1"/>
        </w:rPr>
        <w:instrText xml:space="preserve"> ADDIN EN.CITE </w:instrText>
      </w:r>
      <w:r w:rsidR="00587767">
        <w:rPr>
          <w:color w:val="000000" w:themeColor="text1"/>
        </w:rPr>
        <w:fldChar w:fldCharType="begin">
          <w:fldData xml:space="preserve">PEVuZE5vdGU+PENpdGU+PEF1dGhvcj5BbWVyaWNhbiBEaWFiZXRlczwvQXV0aG9yPjxZZWFyPjIw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=
</w:fldData>
        </w:fldChar>
      </w:r>
      <w:r w:rsidR="00587767">
        <w:rPr>
          <w:color w:val="000000" w:themeColor="text1"/>
        </w:rPr>
        <w:instrText xml:space="preserve"> ADDIN EN.CITE.DATA </w:instrText>
      </w:r>
      <w:r w:rsidR="00587767">
        <w:rPr>
          <w:color w:val="000000" w:themeColor="text1"/>
        </w:rPr>
      </w:r>
      <w:r w:rsidR="00587767">
        <w:rPr>
          <w:color w:val="000000" w:themeColor="text1"/>
        </w:rPr>
        <w:fldChar w:fldCharType="end"/>
      </w:r>
      <w:r w:rsidR="002E6746">
        <w:rPr>
          <w:color w:val="000000" w:themeColor="text1"/>
        </w:rPr>
      </w:r>
      <w:r w:rsidR="002E6746">
        <w:rPr>
          <w:color w:val="000000" w:themeColor="text1"/>
        </w:rPr>
        <w:fldChar w:fldCharType="separate"/>
      </w:r>
      <w:r w:rsidR="00587767" w:rsidRPr="00587767">
        <w:rPr>
          <w:noProof/>
          <w:color w:val="000000" w:themeColor="text1"/>
          <w:vertAlign w:val="superscript"/>
        </w:rPr>
        <w:t>4,23</w:t>
      </w:r>
      <w:r w:rsidR="002E6746">
        <w:rPr>
          <w:color w:val="000000" w:themeColor="text1"/>
        </w:rPr>
        <w:fldChar w:fldCharType="end"/>
      </w:r>
    </w:p>
    <w:p w14:paraId="178B5EB4" w14:textId="77777777" w:rsidR="0066458B" w:rsidRDefault="0066458B" w:rsidP="00B82D5C">
      <w:pPr>
        <w:spacing w:line="360" w:lineRule="auto"/>
        <w:rPr>
          <w:b/>
        </w:rPr>
      </w:pPr>
    </w:p>
    <w:p w14:paraId="4A0E9B4F" w14:textId="1B61F1F1" w:rsidR="00A03502" w:rsidRDefault="00A03502" w:rsidP="00B82D5C">
      <w:pPr>
        <w:spacing w:line="360" w:lineRule="auto"/>
        <w:rPr>
          <w:b/>
        </w:rPr>
      </w:pPr>
      <w:r w:rsidRPr="000001F7">
        <w:rPr>
          <w:b/>
        </w:rPr>
        <w:t xml:space="preserve">Long-term implications of </w:t>
      </w:r>
      <w:r>
        <w:rPr>
          <w:b/>
        </w:rPr>
        <w:t>GDM</w:t>
      </w:r>
      <w:r w:rsidRPr="000001F7">
        <w:rPr>
          <w:b/>
        </w:rPr>
        <w:t xml:space="preserve"> for the mother</w:t>
      </w:r>
    </w:p>
    <w:p w14:paraId="2D68F919" w14:textId="77777777" w:rsidR="00A03502" w:rsidRPr="000001F7" w:rsidRDefault="00A03502" w:rsidP="00B82D5C">
      <w:pPr>
        <w:spacing w:line="360" w:lineRule="auto"/>
        <w:rPr>
          <w:b/>
        </w:rPr>
      </w:pPr>
    </w:p>
    <w:p w14:paraId="2F7BB63F" w14:textId="03CB225C" w:rsidR="00C7297E" w:rsidRDefault="00A03502" w:rsidP="00B82D5C">
      <w:pPr>
        <w:spacing w:line="360" w:lineRule="auto"/>
      </w:pPr>
      <w:r>
        <w:t xml:space="preserve">Among women with a previous history of GDM, the lifetime risk of type 2 </w:t>
      </w:r>
      <w:r w:rsidR="00EF0F93">
        <w:t>diabetes</w:t>
      </w:r>
      <w:r>
        <w:t xml:space="preserve"> may be up to 20-fold higher</w:t>
      </w:r>
      <w:r w:rsidR="00E14B61">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 </w:instrText>
      </w:r>
      <w:r w:rsidR="005B0E53">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DATA </w:instrText>
      </w:r>
      <w:r w:rsidR="005B0E53">
        <w:fldChar w:fldCharType="end"/>
      </w:r>
      <w:r w:rsidR="00E14B61">
        <w:fldChar w:fldCharType="separate"/>
      </w:r>
      <w:r w:rsidR="007F071F" w:rsidRPr="007F071F">
        <w:rPr>
          <w:noProof/>
          <w:vertAlign w:val="superscript"/>
        </w:rPr>
        <w:t>8</w:t>
      </w:r>
      <w:r w:rsidR="00E14B61">
        <w:fldChar w:fldCharType="end"/>
      </w:r>
      <w:r>
        <w:t xml:space="preserve"> and nearly 50% of these women </w:t>
      </w:r>
      <w:r w:rsidR="00F16D63">
        <w:t xml:space="preserve">will </w:t>
      </w:r>
      <w:r>
        <w:t xml:space="preserve">develop </w:t>
      </w:r>
      <w:r w:rsidR="007038B9">
        <w:t xml:space="preserve">abnormal glucose metabolism </w:t>
      </w:r>
      <w:r>
        <w:t>within 10 years of the GDM pregnancy</w:t>
      </w:r>
      <w:r w:rsidR="004101A1">
        <w:t>.</w:t>
      </w:r>
      <w:r w:rsidR="004101A1">
        <w:fldChar w:fldCharType="begin">
          <w:fldData xml:space="preserve">PEVuZE5vdGU+PENpdGU+PEF1dGhvcj5CZWxsYW15PC9BdXRob3I+PFllYXI+MjAwOTwvWWVhcj48
UmVjTnVtPjIzPC9SZWNOdW0+PERpc3BsYXlUZXh0PjxzdHlsZSBmYWNlPSJzdXBlcnNjcmlwdCI+
MjQsMjU8L3N0eWxlPjwvRGlzcGxheVRleHQ+PHJlY29yZD48cmVjLW51bWJlcj4yMzwvcmVjLW51
bWJlcj48Zm9yZWlnbi1rZXlzPjxrZXkgYXBwPSJFTiIgZGItaWQ9IjVhMGVzOTVzaHJld3d1ZWUy
d2E1NXZyZHJleGR6dzVyYTJkYSIgdGltZXN0YW1wPSIxMzkwNjg4MTAyIj4yMz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YWJici0xPkxhbmNldDwvYWJi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</w:fldData>
        </w:fldChar>
      </w:r>
      <w:r w:rsidR="00587767">
        <w:instrText xml:space="preserve"> ADDIN EN.CITE </w:instrText>
      </w:r>
      <w:r w:rsidR="00587767">
        <w:fldChar w:fldCharType="begin">
          <w:fldData xml:space="preserve">PEVuZE5vdGU+PENpdGU+PEF1dGhvcj5CZWxsYW15PC9BdXRob3I+PFllYXI+MjAwOTwvWWVhcj48
UmVjTnVtPjIzPC9SZWNOdW0+PERpc3BsYXlUZXh0PjxzdHlsZSBmYWNlPSJzdXBlcnNjcmlwdCI+
MjQsMjU8L3N0eWxlPjwvRGlzcGxheVRleHQ+PHJlY29yZD48cmVjLW51bWJlcj4yMzwvcmVjLW51
bWJlcj48Zm9yZWlnbi1rZXlzPjxrZXkgYXBwPSJFTiIgZGItaWQ9IjVhMGVzOTVzaHJld3d1ZWUy
d2E1NXZyZHJleGR6dzVyYTJkYSIgdGltZXN0YW1wPSIxMzkwNjg4MTAyIj4yMz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YWJici0xPkxhbmNldDwvYWJi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</w:fldData>
        </w:fldChar>
      </w:r>
      <w:r w:rsidR="00587767">
        <w:instrText xml:space="preserve"> ADDIN EN.CITE.DATA </w:instrText>
      </w:r>
      <w:r w:rsidR="00587767">
        <w:fldChar w:fldCharType="end"/>
      </w:r>
      <w:r w:rsidR="004101A1">
        <w:fldChar w:fldCharType="separate"/>
      </w:r>
      <w:r w:rsidR="00587767" w:rsidRPr="00587767">
        <w:rPr>
          <w:noProof/>
          <w:vertAlign w:val="superscript"/>
        </w:rPr>
        <w:t>24,25</w:t>
      </w:r>
      <w:r w:rsidR="004101A1">
        <w:fldChar w:fldCharType="end"/>
      </w:r>
      <w:r w:rsidR="004101A1">
        <w:t xml:space="preserve"> </w:t>
      </w:r>
      <w:r w:rsidR="00645E09">
        <w:t xml:space="preserve">In the HAPO </w:t>
      </w:r>
      <w:r w:rsidR="00B872B7">
        <w:t>F</w:t>
      </w:r>
      <w:r w:rsidR="00645E09">
        <w:t>ollow</w:t>
      </w:r>
      <w:r w:rsidR="00C7297E">
        <w:t>-</w:t>
      </w:r>
      <w:r w:rsidR="00645E09">
        <w:t xml:space="preserve">up </w:t>
      </w:r>
      <w:r w:rsidR="00B872B7">
        <w:t>S</w:t>
      </w:r>
      <w:r w:rsidR="00645E09">
        <w:t xml:space="preserve">tudy, </w:t>
      </w:r>
      <w:r w:rsidR="003D76CD">
        <w:t>52</w:t>
      </w:r>
      <w:r w:rsidR="00645E09">
        <w:t xml:space="preserve">% </w:t>
      </w:r>
      <w:r w:rsidR="007D573C">
        <w:t xml:space="preserve">women with </w:t>
      </w:r>
      <w:r w:rsidR="00A30DFE">
        <w:t>GDM</w:t>
      </w:r>
      <w:r w:rsidR="007465E6">
        <w:t xml:space="preserve"> </w:t>
      </w:r>
      <w:r w:rsidR="007A0182">
        <w:t xml:space="preserve">(defined by </w:t>
      </w:r>
      <w:r w:rsidR="007A0182" w:rsidRPr="004452EE">
        <w:t>International Association of Diabetes in Pregnancy Study Groups</w:t>
      </w:r>
      <w:r w:rsidR="007A0182">
        <w:t xml:space="preserve"> [IADPSG] </w:t>
      </w:r>
      <w:r w:rsidR="00114E99">
        <w:t xml:space="preserve">/ WHO-2013 </w:t>
      </w:r>
      <w:r w:rsidR="007A0182">
        <w:t xml:space="preserve">criteria) </w:t>
      </w:r>
      <w:r w:rsidR="00645E09">
        <w:t xml:space="preserve">developed abnormal glucose metabolism </w:t>
      </w:r>
      <w:r w:rsidR="00CC0221">
        <w:t>compared to</w:t>
      </w:r>
      <w:r w:rsidR="00645E09">
        <w:t xml:space="preserve"> 20% </w:t>
      </w:r>
      <w:r w:rsidR="00CC0221">
        <w:t xml:space="preserve">with </w:t>
      </w:r>
      <w:r w:rsidR="00645E09">
        <w:t xml:space="preserve">normal glucose tolerance </w:t>
      </w:r>
      <w:r w:rsidR="00CC0221">
        <w:t xml:space="preserve">in pregnancy </w:t>
      </w:r>
      <w:r w:rsidR="00645E09">
        <w:t>(adjusted OR of 3.4 – 3.</w:t>
      </w:r>
      <w:r w:rsidR="003D76CD">
        <w:t>6</w:t>
      </w:r>
      <w:r w:rsidR="00645E09">
        <w:t>)</w:t>
      </w:r>
      <w:r w:rsidR="00B84A06">
        <w:t xml:space="preserve"> after 10-14 years of follow up</w:t>
      </w:r>
      <w:r w:rsidR="007D573C">
        <w:t>.</w:t>
      </w:r>
      <w:r w:rsidR="0082731A">
        <w:fldChar w:fldCharType="begin">
          <w:fldData xml:space="preserve">PEVuZE5vdGU+PENpdGU+PEF1dGhvcj5Mb3dlPC9BdXRob3I+PFllYXI+MjAxODwvWWVhcj48UmVj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</w:fldData>
        </w:fldChar>
      </w:r>
      <w:r w:rsidR="00587767">
        <w:instrText xml:space="preserve"> ADDIN EN.CITE </w:instrText>
      </w:r>
      <w:r w:rsidR="00587767">
        <w:fldChar w:fldCharType="begin">
          <w:fldData xml:space="preserve">PEVuZE5vdGU+PENpdGU+PEF1dGhvcj5Mb3dlPC9BdXRob3I+PFllYXI+MjAxODwvWWVhcj48UmVj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</w:fldData>
        </w:fldChar>
      </w:r>
      <w:r w:rsidR="00587767">
        <w:instrText xml:space="preserve"> ADDIN EN.CITE.DATA </w:instrText>
      </w:r>
      <w:r w:rsidR="00587767">
        <w:fldChar w:fldCharType="end"/>
      </w:r>
      <w:r w:rsidR="0082731A">
        <w:fldChar w:fldCharType="separate"/>
      </w:r>
      <w:r w:rsidR="00587767" w:rsidRPr="00587767">
        <w:rPr>
          <w:noProof/>
          <w:vertAlign w:val="superscript"/>
        </w:rPr>
        <w:t>25</w:t>
      </w:r>
      <w:r w:rsidR="0082731A">
        <w:fldChar w:fldCharType="end"/>
      </w:r>
      <w:r w:rsidR="00645E09">
        <w:t xml:space="preserve"> </w:t>
      </w:r>
      <w:r w:rsidR="00A15EEB">
        <w:t>In addition to th</w:t>
      </w:r>
      <w:r w:rsidR="009A73C0">
        <w:t>e</w:t>
      </w:r>
      <w:r w:rsidR="00A15EEB">
        <w:t xml:space="preserve"> higher risk of diabetes, women </w:t>
      </w:r>
      <w:r w:rsidR="00C7297E">
        <w:t xml:space="preserve">with history of GDM </w:t>
      </w:r>
      <w:r w:rsidR="00303A0E">
        <w:t xml:space="preserve">also </w:t>
      </w:r>
      <w:r w:rsidR="00A15EEB">
        <w:t xml:space="preserve">display a cluster of </w:t>
      </w:r>
      <w:r w:rsidR="00C7297E">
        <w:t xml:space="preserve">cardiovascular disease </w:t>
      </w:r>
      <w:r w:rsidR="00ED238C">
        <w:t>risk factors</w:t>
      </w:r>
      <w:r w:rsidR="00C7297E">
        <w:t>,</w:t>
      </w:r>
      <w:r w:rsidR="00ED238C">
        <w:t xml:space="preserve"> </w:t>
      </w:r>
      <w:r w:rsidR="00303A0E">
        <w:t>such as obesity,</w:t>
      </w:r>
      <w:r w:rsidR="00A15EEB">
        <w:t xml:space="preserve"> hypertension</w:t>
      </w:r>
      <w:r w:rsidR="00303A0E">
        <w:t xml:space="preserve"> and</w:t>
      </w:r>
      <w:r w:rsidR="00A15EEB">
        <w:t xml:space="preserve"> dyslipidaemia</w:t>
      </w:r>
      <w:r w:rsidR="00ED238C">
        <w:t xml:space="preserve">. This </w:t>
      </w:r>
      <w:r w:rsidR="00C7297E">
        <w:t xml:space="preserve">has </w:t>
      </w:r>
      <w:r w:rsidR="00ED238C">
        <w:t>translate</w:t>
      </w:r>
      <w:r w:rsidR="00C7297E">
        <w:t>d</w:t>
      </w:r>
      <w:r w:rsidR="00ED238C">
        <w:t xml:space="preserve"> </w:t>
      </w:r>
      <w:r w:rsidR="00C7297E">
        <w:t>in</w:t>
      </w:r>
      <w:r w:rsidR="00ED238C">
        <w:t>to</w:t>
      </w:r>
      <w:r w:rsidR="00303A0E">
        <w:t xml:space="preserve"> higher rates of incident ischemic heart disease</w:t>
      </w:r>
      <w:r w:rsidR="00FC01EB">
        <w:t xml:space="preserve"> in large observational cohort studies</w:t>
      </w:r>
      <w:r w:rsidR="000071CE">
        <w:t>,</w:t>
      </w:r>
      <w:r w:rsidR="00E400C5">
        <w:fldChar w:fldCharType="begin">
          <w:fldData xml:space="preserve">PEVuZE5vdGU+PENpdGU+PEF1dGhvcj5Ub2JpYXM8L0F1dGhvcj48WWVhcj4yMDE3PC9ZZWFyPjxS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</w:fldData>
        </w:fldChar>
      </w:r>
      <w:r w:rsidR="005B0E53">
        <w:instrText xml:space="preserve"> ADDIN EN.CITE </w:instrText>
      </w:r>
      <w:r w:rsidR="005B0E53">
        <w:fldChar w:fldCharType="begin">
          <w:fldData xml:space="preserve">PEVuZE5vdGU+PENpdGU+PEF1dGhvcj5Ub2JpYXM8L0F1dGhvcj48WWVhcj4yMDE3PC9ZZWFyPjxS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</w:fldData>
        </w:fldChar>
      </w:r>
      <w:r w:rsidR="005B0E53">
        <w:instrText xml:space="preserve"> ADDIN EN.CITE.DATA </w:instrText>
      </w:r>
      <w:r w:rsidR="005B0E53">
        <w:fldChar w:fldCharType="end"/>
      </w:r>
      <w:r w:rsidR="00E400C5">
        <w:fldChar w:fldCharType="separate"/>
      </w:r>
      <w:r w:rsidR="00587767" w:rsidRPr="00587767">
        <w:rPr>
          <w:noProof/>
          <w:vertAlign w:val="superscript"/>
        </w:rPr>
        <w:t>8,9,26</w:t>
      </w:r>
      <w:r w:rsidR="00E400C5">
        <w:fldChar w:fldCharType="end"/>
      </w:r>
      <w:r w:rsidR="00931343">
        <w:t xml:space="preserve"> </w:t>
      </w:r>
      <w:r w:rsidR="006E47D0">
        <w:t xml:space="preserve">independent of </w:t>
      </w:r>
      <w:r w:rsidR="00C018DC">
        <w:t>the onset of type 2 diabetes</w:t>
      </w:r>
      <w:r w:rsidR="0068470C">
        <w:t>.</w:t>
      </w:r>
      <w:r w:rsidR="00C018DC">
        <w:fldChar w:fldCharType="begin">
          <w:fldData xml:space="preserve">PEVuZE5vdGU+PENpdGU+PEF1dGhvcj5LcmFtZXI8L0F1dGhvcj48WWVhcj4yMDE5PC9ZZWFyPjxS
ZWNOdW0+MzwvUmVjTnVtPjxEaXNwbGF5VGV4dD48c3R5bGUgZmFjZT0ic3VwZXJzY3JpcHQiPjk8
L3N0eWxlPjwvRGlzcGxheVRleHQ+PHJlY29yZD48cmVjLW51bWJlcj4zPC9yZWMtbnVtYmVyPjxm
b3JlaWduLWtleXM+PGtleSBhcHA9IkVOIiBkYi1pZD0iZHN3cHMydHQxYTA5cHllMjlkcHA1emFq
dDlmdnB4ZWZlc3J4IiB0aW1lc3RhbXA9IjE1ODA1NTA0MzIiPjM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8L3RpdGxlPjxzZWNvbmRhcnktdGl0bGU+RGlhYmV0b2xvZ2lh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</w:fldData>
        </w:fldChar>
      </w:r>
      <w:r w:rsidR="007F071F">
        <w:instrText xml:space="preserve"> ADDIN EN.CITE </w:instrText>
      </w:r>
      <w:r w:rsidR="007F071F">
        <w:fldChar w:fldCharType="begin">
          <w:fldData xml:space="preserve">PEVuZE5vdGU+PENpdGU+PEF1dGhvcj5LcmFtZXI8L0F1dGhvcj48WWVhcj4yMDE5PC9ZZWFyPjxS
ZWNOdW0+MzwvUmVjTnVtPjxEaXNwbGF5VGV4dD48c3R5bGUgZmFjZT0ic3VwZXJzY3JpcHQiPjk8
L3N0eWxlPjwvRGlzcGxheVRleHQ+PHJlY29yZD48cmVjLW51bWJlcj4zPC9yZWMtbnVtYmVyPjxm
b3JlaWduLWtleXM+PGtleSBhcHA9IkVOIiBkYi1pZD0iZHN3cHMydHQxYTA5cHllMjlkcHA1emFq
dDlmdnB4ZWZlc3J4IiB0aW1lc3RhbXA9IjE1ODA1NTA0MzIiPjM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8L3RpdGxlPjxzZWNvbmRhcnktdGl0bGU+RGlhYmV0b2xvZ2lh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</w:fldData>
        </w:fldChar>
      </w:r>
      <w:r w:rsidR="007F071F">
        <w:instrText xml:space="preserve"> ADDIN EN.CITE.DATA </w:instrText>
      </w:r>
      <w:r w:rsidR="007F071F">
        <w:fldChar w:fldCharType="end"/>
      </w:r>
      <w:r w:rsidR="00C018DC">
        <w:fldChar w:fldCharType="separate"/>
      </w:r>
      <w:r w:rsidR="007F071F" w:rsidRPr="007F071F">
        <w:rPr>
          <w:noProof/>
          <w:vertAlign w:val="superscript"/>
        </w:rPr>
        <w:t>9</w:t>
      </w:r>
      <w:r w:rsidR="00C018DC">
        <w:fldChar w:fldCharType="end"/>
      </w:r>
      <w:r w:rsidR="006E47D0">
        <w:t xml:space="preserve"> </w:t>
      </w:r>
      <w:r w:rsidR="0023153C">
        <w:t>In addition</w:t>
      </w:r>
      <w:r w:rsidR="00875C18">
        <w:t xml:space="preserve">, </w:t>
      </w:r>
      <w:r w:rsidR="00ED238C">
        <w:t xml:space="preserve">a </w:t>
      </w:r>
      <w:r w:rsidR="00AB11DD">
        <w:t>recent</w:t>
      </w:r>
      <w:r w:rsidR="00ED238C">
        <w:t xml:space="preserve"> population based study from Canada showed that</w:t>
      </w:r>
      <w:r w:rsidR="00B06CF1">
        <w:t xml:space="preserve"> women with hyperglycaemia which did not reach the diagnostic thresholds for GDM, still had a </w:t>
      </w:r>
      <w:r w:rsidR="00290EA9">
        <w:t>cardiovascular</w:t>
      </w:r>
      <w:r w:rsidR="00875C18">
        <w:t xml:space="preserve"> higher risk</w:t>
      </w:r>
      <w:r w:rsidR="008B3265">
        <w:t>,</w:t>
      </w:r>
      <w:r w:rsidR="00E14B61">
        <w:fldChar w:fldCharType="begin"/>
      </w:r>
      <w:r w:rsidR="00587767">
        <w:instrText xml:space="preserve"> ADDIN EN.CITE &lt;EndNote&gt;&lt;Cite&gt;&lt;Author&gt;Retnakaran&lt;/Author&gt;&lt;Year&gt;2019&lt;/Year&gt;&lt;RecNum&gt;1386&lt;/RecNum&gt;&lt;DisplayText&gt;&lt;style face="superscript"&gt;27&lt;/style&gt;&lt;/DisplayText&gt;&lt;record&gt;&lt;rec-number&gt;1386&lt;/rec-number&gt;&lt;foreign-keys&gt;&lt;key app="EN" db-id="5a0es95shrewwuee2wa55vrdrexdzw5ra2da" timestamp="1556195607"&gt;1386&lt;/key&gt;&lt;/foreign-keys&gt;&lt;ref-type name="Journal Article"&gt;17&lt;/ref-type&gt;&lt;contributors&gt;&lt;authors&gt;&lt;author&gt;Retnakaran, R.&lt;/author&gt;&lt;author&gt;Shah, B. R.&lt;/author&gt;&lt;/authors&gt;&lt;/contributors&gt;&lt;auth-address&gt;Lunenfeld-Tanenbaum Research Institute, Mount Sinai Hospital, Toronto, ON, Canada; Leadership Sinai Centre for Diabetes, Mount Sinai Hospital, Toronto, ON, Canada; Division of Endocrinology, University of Toronto, Toronto, ON, Canada.&amp;#xD;Division of Endocrinology, University of Toronto, Toronto, ON, Canada; Institute for Health Policy Management and Evaluation, University of Toronto, Toronto, ON, Canada; Institute for Clinical and Evaluative Sciences, Toronto, ON, Canada; Department of Medicine, Sunnybrook Health Sciences Centre, Toronto, ON, Canada. Electronic address: baiju.shah@ices.on.ca.&lt;/auth-address&gt;&lt;titles&gt;&lt;title&gt;Glucose screening in pregnancy and future risk of cardiovascular disease in women: a retrospective, population-based cohort study&lt;/title&gt;&lt;secondary-title&gt;Lancet Diabetes Endocrinol&lt;/secondary-title&gt;&lt;/titles&gt;&lt;periodical&gt;&lt;full-title&gt;Lancet Diabetes Endocrinol&lt;/full-title&gt;&lt;abbr-1&gt;The lancet. Diabetes &amp;amp; endocrinology&lt;/abbr-1&gt;&lt;/periodical&gt;&lt;pages&gt;378-384&lt;/pages&gt;&lt;volume&gt;7&lt;/volume&gt;&lt;number&gt;5&lt;/number&gt;&lt;edition&gt;2019/04/01&lt;/edition&gt;&lt;dates&gt;&lt;year&gt;2019&lt;/year&gt;&lt;pub-dates&gt;&lt;date&gt;May&lt;/date&gt;&lt;/pub-dates&gt;&lt;/dates&gt;&lt;isbn&gt;2213-8595 (Electronic)&amp;#xD;2213-8587 (Linking)&lt;/isbn&gt;&lt;accession-num&gt;30928459&lt;/accession-num&gt;&lt;urls&gt;&lt;related-urls&gt;&lt;url&gt;https://www.ncbi.nlm.nih.gov/pubmed/30928459&lt;/url&gt;&lt;/related-urls&gt;&lt;/urls&gt;&lt;electronic-resource-num&gt;10.1016/S2213-8587(19)30077-4&lt;/electronic-resource-num&gt;&lt;/record&gt;&lt;/Cite&gt;&lt;/EndNote&gt;</w:instrText>
      </w:r>
      <w:r w:rsidR="00E14B61">
        <w:fldChar w:fldCharType="separate"/>
      </w:r>
      <w:r w:rsidR="00587767" w:rsidRPr="00587767">
        <w:rPr>
          <w:noProof/>
          <w:vertAlign w:val="superscript"/>
        </w:rPr>
        <w:t>27</w:t>
      </w:r>
      <w:r w:rsidR="00E14B61">
        <w:fldChar w:fldCharType="end"/>
      </w:r>
      <w:r w:rsidR="00875C18">
        <w:t xml:space="preserve"> </w:t>
      </w:r>
      <w:r w:rsidR="00585CA1">
        <w:t xml:space="preserve">although </w:t>
      </w:r>
      <w:r w:rsidR="003D76CD">
        <w:t xml:space="preserve">some may have met the more stringent </w:t>
      </w:r>
      <w:r w:rsidR="00585CA1">
        <w:t xml:space="preserve">IADPSG/WHO criteria. </w:t>
      </w:r>
    </w:p>
    <w:p w14:paraId="27226BBD" w14:textId="77777777" w:rsidR="00C7297E" w:rsidRDefault="00C7297E" w:rsidP="00B82D5C">
      <w:pPr>
        <w:spacing w:line="360" w:lineRule="auto"/>
      </w:pPr>
    </w:p>
    <w:p w14:paraId="5E151AA0" w14:textId="288572A7" w:rsidR="00A03502" w:rsidRDefault="00C7297E" w:rsidP="00B82D5C">
      <w:pPr>
        <w:spacing w:line="360" w:lineRule="auto"/>
      </w:pPr>
      <w:r>
        <w:t>Taken together, these data</w:t>
      </w:r>
      <w:r w:rsidR="00A245CF">
        <w:t xml:space="preserve"> </w:t>
      </w:r>
      <w:r w:rsidR="00875C18">
        <w:t xml:space="preserve">highlight that </w:t>
      </w:r>
      <w:r w:rsidR="00A245CF">
        <w:t>GDM/hyperglycaemia in pregnancy</w:t>
      </w:r>
      <w:r w:rsidR="00875C18">
        <w:t xml:space="preserve"> should be treated as </w:t>
      </w:r>
      <w:r w:rsidR="00804EC1">
        <w:t xml:space="preserve">a </w:t>
      </w:r>
      <w:r w:rsidR="00875C18">
        <w:t>pre</w:t>
      </w:r>
      <w:r w:rsidR="00F16D63">
        <w:t xml:space="preserve">-cardiovascular disease </w:t>
      </w:r>
      <w:r w:rsidR="00875C18">
        <w:t>state and th</w:t>
      </w:r>
      <w:r w:rsidR="00F16D63">
        <w:t>at our</w:t>
      </w:r>
      <w:r w:rsidR="00875C18">
        <w:t xml:space="preserve"> management strategy should </w:t>
      </w:r>
      <w:r w:rsidR="00F16D63">
        <w:t>comprehensively identify and systematically treat cardiovascular risk factors</w:t>
      </w:r>
      <w:r w:rsidR="00875C18">
        <w:t xml:space="preserve"> beyond prevention of type 2 diabetes. </w:t>
      </w:r>
      <w:r w:rsidR="00220C38">
        <w:t>Although the risk of incident type 2 diabetes is</w:t>
      </w:r>
      <w:r w:rsidR="00A03502">
        <w:t xml:space="preserve"> recognised with the incorporation of prior GDM into the QDiabetes-2018 risk prediction algorithm</w:t>
      </w:r>
      <w:r w:rsidR="00220C38">
        <w:t>,</w:t>
      </w:r>
      <w:r w:rsidR="00E14B61">
        <w:fldChar w:fldCharType="begin">
          <w:fldData xml:space="preserve">PEVuZE5vdGU+PENpdGU+PEF1dGhvcj5IaXBwaXNsZXktQ294PC9BdXRob3I+PFllYXI+MjAxNzwv
WWVhcj48UmVjTnVtPjEzNTI8L1JlY051bT48RGlzcGxheVRleHQ+PHN0eWxlIGZhY2U9InN1cGVy
c2NyaXB0Ij4yODwvc3R5bGU+PC9EaXNwbGF5VGV4dD48cmVjb3JkPjxyZWMtbnVtYmVyPjEzNTI8
L3JlYy1udW1iZXI+PGZvcmVpZ24ta2V5cz48a2V5IGFwcD0iRU4iIGRiLWlkPSI1YTBlczk1c2hy
ZXd3dWVlMndhNTV2cmRyZXhkenc1cmEyZGEiIHRpbWVzdGFtcD0iMTU1Mzg5MDU3MyI+MTM1Mj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v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</w:fldData>
        </w:fldChar>
      </w:r>
      <w:r w:rsidR="00587767">
        <w:instrText xml:space="preserve"> ADDIN EN.CITE </w:instrText>
      </w:r>
      <w:r w:rsidR="00587767">
        <w:fldChar w:fldCharType="begin">
          <w:fldData xml:space="preserve">PEVuZE5vdGU+PENpdGU+PEF1dGhvcj5IaXBwaXNsZXktQ294PC9BdXRob3I+PFllYXI+MjAxNzwv
WWVhcj48UmVjTnVtPjEzNTI8L1JlY051bT48RGlzcGxheVRleHQ+PHN0eWxlIGZhY2U9InN1cGVy
c2NyaXB0Ij4yODwvc3R5bGU+PC9EaXNwbGF5VGV4dD48cmVjb3JkPjxyZWMtbnVtYmVyPjEzNTI8
L3JlYy1udW1iZXI+PGZvcmVpZ24ta2V5cz48a2V5IGFwcD0iRU4iIGRiLWlkPSI1YTBlczk1c2hy
ZXd3dWVlMndhNTV2cmRyZXhkenc1cmEyZGEiIHRpbWVzdGFtcD0iMTU1Mzg5MDU3MyI+MTM1Mj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v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</w:fldData>
        </w:fldChar>
      </w:r>
      <w:r w:rsidR="00587767">
        <w:instrText xml:space="preserve"> ADDIN EN.CITE.DATA </w:instrText>
      </w:r>
      <w:r w:rsidR="00587767">
        <w:fldChar w:fldCharType="end"/>
      </w:r>
      <w:r w:rsidR="00E14B61">
        <w:fldChar w:fldCharType="separate"/>
      </w:r>
      <w:r w:rsidR="00587767" w:rsidRPr="00587767">
        <w:rPr>
          <w:noProof/>
          <w:vertAlign w:val="superscript"/>
        </w:rPr>
        <w:t>28</w:t>
      </w:r>
      <w:r w:rsidR="00E14B61">
        <w:fldChar w:fldCharType="end"/>
      </w:r>
      <w:r w:rsidR="00A03502">
        <w:t xml:space="preserve"> </w:t>
      </w:r>
      <w:r w:rsidR="00220C38">
        <w:t xml:space="preserve">this has not been incorporated in the </w:t>
      </w:r>
      <w:r w:rsidR="008D59D7">
        <w:t>CVD</w:t>
      </w:r>
      <w:r w:rsidR="00220C38">
        <w:t xml:space="preserve"> risk calculators. </w:t>
      </w:r>
      <w:r w:rsidR="007D6690">
        <w:t>Worryingly</w:t>
      </w:r>
      <w:r w:rsidR="0023153C">
        <w:t>, d</w:t>
      </w:r>
      <w:r w:rsidR="00A03502">
        <w:t xml:space="preserve">espite </w:t>
      </w:r>
      <w:r w:rsidR="00F74755">
        <w:t xml:space="preserve">this </w:t>
      </w:r>
      <w:r w:rsidR="00A03502">
        <w:t xml:space="preserve">evidence, </w:t>
      </w:r>
      <w:r w:rsidR="004145A4">
        <w:t xml:space="preserve">in the first year following a GDM pregnancy, </w:t>
      </w:r>
      <w:r w:rsidR="00A03502">
        <w:t xml:space="preserve">only half of women </w:t>
      </w:r>
      <w:r w:rsidR="006B401F">
        <w:t xml:space="preserve">in the UK </w:t>
      </w:r>
      <w:r w:rsidR="00A03502">
        <w:t>under</w:t>
      </w:r>
      <w:r w:rsidR="00220C38">
        <w:t xml:space="preserve">went </w:t>
      </w:r>
      <w:r w:rsidR="00220C38" w:rsidRPr="00A245CF">
        <w:rPr>
          <w:i/>
        </w:rPr>
        <w:t>any</w:t>
      </w:r>
      <w:r w:rsidR="00220C38">
        <w:t xml:space="preserve"> glucose testing</w:t>
      </w:r>
      <w:r w:rsidR="0021086F">
        <w:t xml:space="preserve"> and </w:t>
      </w:r>
      <w:r w:rsidR="00F74755">
        <w:t xml:space="preserve">an </w:t>
      </w:r>
      <w:r w:rsidR="0021086F">
        <w:t xml:space="preserve">even lower proportion had their lipids </w:t>
      </w:r>
      <w:r w:rsidR="006D4E71">
        <w:t>measured</w:t>
      </w:r>
      <w:r w:rsidR="00220C38">
        <w:t>.</w:t>
      </w:r>
      <w:r w:rsidR="001046A9" w:rsidRPr="001046A9">
        <w:t xml:space="preserve"> </w:t>
      </w:r>
      <w:r w:rsidR="001046A9">
        <w:t xml:space="preserve">No real improvement </w:t>
      </w:r>
      <w:r w:rsidR="006D4E71">
        <w:t xml:space="preserve">in the follow-up </w:t>
      </w:r>
      <w:r w:rsidR="001046A9">
        <w:t>was observed following the recent update of the NICE guidelines.</w:t>
      </w:r>
      <w:r w:rsidR="00E14B61">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 </w:instrText>
      </w:r>
      <w:r w:rsidR="005B0E53">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DATA </w:instrText>
      </w:r>
      <w:r w:rsidR="005B0E53">
        <w:fldChar w:fldCharType="end"/>
      </w:r>
      <w:r w:rsidR="00E14B61">
        <w:fldChar w:fldCharType="separate"/>
      </w:r>
      <w:r w:rsidR="007F071F" w:rsidRPr="007F071F">
        <w:rPr>
          <w:noProof/>
          <w:vertAlign w:val="superscript"/>
        </w:rPr>
        <w:t>8</w:t>
      </w:r>
      <w:r w:rsidR="00E14B61">
        <w:fldChar w:fldCharType="end"/>
      </w:r>
      <w:r w:rsidR="00503CB8">
        <w:t xml:space="preserve"> </w:t>
      </w:r>
      <w:r w:rsidR="00324993">
        <w:t xml:space="preserve">In addition, women who </w:t>
      </w:r>
      <w:r w:rsidR="00596A7B">
        <w:t>miss</w:t>
      </w:r>
      <w:r w:rsidR="00DF4D91">
        <w:t xml:space="preserve"> postnatal testing seem to be at higher risk of </w:t>
      </w:r>
      <w:r w:rsidR="00400E67">
        <w:t>CVD</w:t>
      </w:r>
      <w:r w:rsidR="00290872">
        <w:t>.</w:t>
      </w:r>
      <w:r w:rsidR="00400E67">
        <w:fldChar w:fldCharType="begin">
          <w:fldData xml:space="preserve">PEVuZE5vdGU+PENpdGU+PEF1dGhvcj5WZW5rYXRhcmFtYW48L0F1dGhvcj48WWVhcj4yMDE1PC9Z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c1NC02PC9wYWdlcz48dm9sdW1lPjM8L3Zv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</w:fldData>
        </w:fldChar>
      </w:r>
      <w:r w:rsidR="00587767">
        <w:instrText xml:space="preserve"> ADDIN EN.CITE </w:instrText>
      </w:r>
      <w:r w:rsidR="00587767">
        <w:fldChar w:fldCharType="begin">
          <w:fldData xml:space="preserve">PEVuZE5vdGU+PENpdGU+PEF1dGhvcj5WZW5rYXRhcmFtYW48L0F1dGhvcj48WWVhcj4yMDE1PC9Z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c1NC02PC9wYWdlcz48dm9sdW1lPjM8L3Zv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</w:fldData>
        </w:fldChar>
      </w:r>
      <w:r w:rsidR="00587767">
        <w:instrText xml:space="preserve"> ADDIN EN.CITE.DATA </w:instrText>
      </w:r>
      <w:r w:rsidR="00587767">
        <w:fldChar w:fldCharType="end"/>
      </w:r>
      <w:r w:rsidR="00400E67">
        <w:fldChar w:fldCharType="separate"/>
      </w:r>
      <w:r w:rsidR="00587767" w:rsidRPr="00587767">
        <w:rPr>
          <w:noProof/>
          <w:vertAlign w:val="superscript"/>
        </w:rPr>
        <w:t>29</w:t>
      </w:r>
      <w:r w:rsidR="00400E67">
        <w:fldChar w:fldCharType="end"/>
      </w:r>
      <w:r w:rsidR="00290872">
        <w:t xml:space="preserve"> </w:t>
      </w:r>
      <w:r w:rsidR="00933531">
        <w:t xml:space="preserve">While </w:t>
      </w:r>
      <w:r w:rsidR="006D4E71">
        <w:t>international</w:t>
      </w:r>
      <w:r w:rsidR="00933531">
        <w:t xml:space="preserve"> guidelines</w:t>
      </w:r>
      <w:r w:rsidR="00756DDA">
        <w:t xml:space="preserve"> recommend </w:t>
      </w:r>
      <w:r w:rsidR="008D2C53">
        <w:t>testing for glycaemic status</w:t>
      </w:r>
      <w:r w:rsidR="00B634EE">
        <w:t xml:space="preserve"> every one-three years</w:t>
      </w:r>
      <w:r w:rsidR="00831B5E">
        <w:t>,</w:t>
      </w:r>
      <w:r w:rsidR="00E266DB">
        <w:fldChar w:fldCharType="begin"/>
      </w:r>
      <w:r w:rsidR="009545A8">
        <w:instrText xml:space="preserve"> ADDIN EN.CITE &lt;EndNote&gt;&lt;Cite&gt;&lt;Author&gt;NICE&lt;/Author&gt;&lt;Year&gt;2015&lt;/Year&gt;&lt;RecNum&gt;978&lt;/RecNum&gt;&lt;DisplayText&gt;&lt;style face="superscript"&gt;2,4&lt;/style&gt;&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Cite&gt;&lt;Author&gt;American Diabetes&lt;/Author&gt;&lt;Year&gt;2020&lt;/Year&gt;&lt;RecNum&gt;1305&lt;/RecNum&gt;&lt;record&gt;&lt;rec-number&gt;1305&lt;/rec-number&gt;&lt;foreign-keys&gt;&lt;key app="EN" db-id="5a0es95shrewwuee2wa55vrdrexdzw5ra2da" timestamp="1585919065"&gt;1305&lt;/key&gt;&lt;/foreign-keys&gt;&lt;ref-type name="Journal Article"&gt;17&lt;/ref-type&gt;&lt;contributors&gt;&lt;authors&gt;&lt;author&gt;American Diabetes, Association&lt;/author&gt;&lt;/authors&gt;&lt;/contributors&gt;&lt;titles&gt;&lt;title&gt;14. Management of Diabetes in Pregnancy: Standards of Medical Care in Diabetes-2020&lt;/title&gt;&lt;secondary-title&gt;Diabetes Care&lt;/secondary-title&gt;&lt;/titles&gt;&lt;periodical&gt;&lt;full-title&gt;Diabetes Care&lt;/full-title&gt;&lt;abbr-1&gt;Diabetes care&lt;/abbr-1&gt;&lt;/periodical&gt;&lt;pages&gt;S183-S192&lt;/pages&gt;&lt;volume&gt;43&lt;/volume&gt;&lt;number&gt;Suppl 1&lt;/number&gt;&lt;edition&gt;2019/12/22&lt;/edition&gt;&lt;dates&gt;&lt;year&gt;2020&lt;/year&gt;&lt;pub-dates&gt;&lt;date&gt;Jan&lt;/date&gt;&lt;/pub-dates&gt;&lt;/dates&gt;&lt;isbn&gt;1935-5548 (Electronic)&amp;#xD;0149-5992 (Linking)&lt;/isbn&gt;&lt;accession-num&gt;31862757&lt;/accession-num&gt;&lt;urls&gt;&lt;related-urls&gt;&lt;url&gt;https://www.ncbi.nlm.nih.gov/pubmed/31862757&lt;/url&gt;&lt;/related-urls&gt;&lt;/urls&gt;&lt;electronic-resource-num&gt;10.2337/dc20-S014&lt;/electronic-resource-num&gt;&lt;/record&gt;&lt;/Cite&gt;&lt;/EndNote&gt;</w:instrText>
      </w:r>
      <w:r w:rsidR="00E266DB">
        <w:fldChar w:fldCharType="separate"/>
      </w:r>
      <w:r w:rsidR="009545A8" w:rsidRPr="009545A8">
        <w:rPr>
          <w:noProof/>
          <w:vertAlign w:val="superscript"/>
        </w:rPr>
        <w:t>2,4</w:t>
      </w:r>
      <w:r w:rsidR="00E266DB">
        <w:fldChar w:fldCharType="end"/>
      </w:r>
      <w:r w:rsidR="00933531">
        <w:t xml:space="preserve"> in real</w:t>
      </w:r>
      <w:r w:rsidR="006C084D">
        <w:t>-</w:t>
      </w:r>
      <w:r w:rsidR="00933531">
        <w:t xml:space="preserve">world practice these women are </w:t>
      </w:r>
      <w:r w:rsidR="00F16D63">
        <w:t xml:space="preserve">often </w:t>
      </w:r>
      <w:r w:rsidR="00596A7B">
        <w:t>missed as they</w:t>
      </w:r>
      <w:r w:rsidR="00E25164">
        <w:t xml:space="preserve"> fall between </w:t>
      </w:r>
      <w:r w:rsidR="00C74FE0">
        <w:t>primary and secondary care teams</w:t>
      </w:r>
      <w:r w:rsidR="00160668">
        <w:t>.</w:t>
      </w:r>
      <w:r w:rsidR="004C1043">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 </w:instrText>
      </w:r>
      <w:r w:rsidR="005B0E53">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DATA </w:instrText>
      </w:r>
      <w:r w:rsidR="005B0E53">
        <w:fldChar w:fldCharType="end"/>
      </w:r>
      <w:r w:rsidR="004C1043">
        <w:fldChar w:fldCharType="separate"/>
      </w:r>
      <w:r w:rsidR="007F071F" w:rsidRPr="007F071F">
        <w:rPr>
          <w:noProof/>
          <w:vertAlign w:val="superscript"/>
        </w:rPr>
        <w:t>8</w:t>
      </w:r>
      <w:r w:rsidR="004C1043">
        <w:fldChar w:fldCharType="end"/>
      </w:r>
      <w:r w:rsidR="004C1043">
        <w:t xml:space="preserve"> </w:t>
      </w:r>
      <w:r w:rsidR="00381FB2">
        <w:t xml:space="preserve">In addition, none of these international guidelines recommend </w:t>
      </w:r>
      <w:r w:rsidR="008637B9">
        <w:t xml:space="preserve">screening for </w:t>
      </w:r>
      <w:r w:rsidR="00552C62">
        <w:t>other cardiovascular risk factors</w:t>
      </w:r>
      <w:r w:rsidR="009E62D7">
        <w:t xml:space="preserve">. </w:t>
      </w:r>
      <w:r w:rsidR="0023153C">
        <w:t>Hence, a</w:t>
      </w:r>
      <w:r w:rsidR="008D59D7">
        <w:t xml:space="preserve"> clear pathway for identifying and managing women with </w:t>
      </w:r>
      <w:r w:rsidR="00F74755">
        <w:t xml:space="preserve">a </w:t>
      </w:r>
      <w:r w:rsidR="008D59D7">
        <w:t xml:space="preserve">previous history of GDM in the early postnatal period is needed. </w:t>
      </w:r>
      <w:r w:rsidR="00F56093">
        <w:t xml:space="preserve">A simple intervention of </w:t>
      </w:r>
      <w:r w:rsidR="00447FD9">
        <w:t xml:space="preserve">a </w:t>
      </w:r>
      <w:r w:rsidR="007546F1">
        <w:t xml:space="preserve">GDM recall register or </w:t>
      </w:r>
      <w:r w:rsidR="00F56093">
        <w:t xml:space="preserve">appointment of </w:t>
      </w:r>
      <w:r w:rsidR="003D76CD">
        <w:t xml:space="preserve">a </w:t>
      </w:r>
      <w:r w:rsidR="00F56093">
        <w:t xml:space="preserve">dedicated </w:t>
      </w:r>
      <w:r w:rsidR="00F16D63">
        <w:t xml:space="preserve">cardiovascular </w:t>
      </w:r>
      <w:r w:rsidR="00F56093">
        <w:t>coordinator, for example, would improve the follow-up</w:t>
      </w:r>
      <w:r w:rsidR="00280D1E">
        <w:t>.</w:t>
      </w:r>
      <w:r w:rsidR="00280D1E">
        <w:fldChar w:fldCharType="begin">
          <w:fldData xml:space="preserve">PEVuZE5vdGU+PENpdGU+PEF1dGhvcj5CZW5oYWxpbWE8L0F1dGhvcj48WWVhcj4yMDE3PC9ZZWFy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=
</w:fldData>
        </w:fldChar>
      </w:r>
      <w:r w:rsidR="00587767">
        <w:instrText xml:space="preserve"> ADDIN EN.CITE </w:instrText>
      </w:r>
      <w:r w:rsidR="00587767">
        <w:fldChar w:fldCharType="begin">
          <w:fldData xml:space="preserve">PEVuZE5vdGU+PENpdGU+PEF1dGhvcj5CZW5oYWxpbWE8L0F1dGhvcj48WWVhcj4yMDE3PC9ZZWFy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=
</w:fldData>
        </w:fldChar>
      </w:r>
      <w:r w:rsidR="00587767">
        <w:instrText xml:space="preserve"> ADDIN EN.CITE.DATA </w:instrText>
      </w:r>
      <w:r w:rsidR="00587767">
        <w:fldChar w:fldCharType="end"/>
      </w:r>
      <w:r w:rsidR="00280D1E">
        <w:fldChar w:fldCharType="separate"/>
      </w:r>
      <w:r w:rsidR="00587767" w:rsidRPr="00587767">
        <w:rPr>
          <w:noProof/>
          <w:vertAlign w:val="superscript"/>
        </w:rPr>
        <w:t>30,31</w:t>
      </w:r>
      <w:r w:rsidR="00280D1E">
        <w:fldChar w:fldCharType="end"/>
      </w:r>
      <w:r w:rsidR="00F56093">
        <w:t xml:space="preserve"> </w:t>
      </w:r>
      <w:r w:rsidR="002A7602">
        <w:t>Incentive</w:t>
      </w:r>
      <w:r w:rsidR="00596A7B">
        <w:t>s</w:t>
      </w:r>
      <w:r w:rsidR="002A7602">
        <w:t xml:space="preserve"> for primary care teams could be another approach</w:t>
      </w:r>
      <w:r w:rsidR="00F021E5">
        <w:t xml:space="preserve"> as </w:t>
      </w:r>
      <w:r w:rsidR="00F34A14">
        <w:t xml:space="preserve">the </w:t>
      </w:r>
      <w:r w:rsidR="00F021E5">
        <w:t xml:space="preserve">bulk of these </w:t>
      </w:r>
      <w:r w:rsidR="006F3784">
        <w:t>women will be and can be managed in the community</w:t>
      </w:r>
      <w:r w:rsidR="002A7602">
        <w:t xml:space="preserve">. </w:t>
      </w:r>
      <w:r w:rsidR="008D59D7">
        <w:t xml:space="preserve">This should also incorporate a concerted effort for </w:t>
      </w:r>
      <w:r w:rsidR="0021086F">
        <w:t xml:space="preserve">educating </w:t>
      </w:r>
      <w:r w:rsidR="008D59D7">
        <w:t>patient</w:t>
      </w:r>
      <w:r w:rsidR="0021086F">
        <w:t>s</w:t>
      </w:r>
      <w:r w:rsidR="008D59D7">
        <w:t xml:space="preserve"> and healthcare professional</w:t>
      </w:r>
      <w:r w:rsidR="0021086F">
        <w:t>s</w:t>
      </w:r>
      <w:r w:rsidR="008D59D7">
        <w:t xml:space="preserve"> on the future risk of type 2 diabetes and </w:t>
      </w:r>
      <w:r w:rsidR="00F16D63">
        <w:t>cardiovascular</w:t>
      </w:r>
      <w:r w:rsidR="00F16D63" w:rsidDel="00F16D63">
        <w:t xml:space="preserve"> </w:t>
      </w:r>
      <w:r w:rsidR="004C274D">
        <w:t>disorders</w:t>
      </w:r>
      <w:r w:rsidR="001D58C1">
        <w:t>.</w:t>
      </w:r>
      <w:r w:rsidR="001046A9">
        <w:t xml:space="preserve"> An update of NICE </w:t>
      </w:r>
      <w:r w:rsidR="004C274D">
        <w:t xml:space="preserve">and other international </w:t>
      </w:r>
      <w:r w:rsidR="001046A9">
        <w:t xml:space="preserve">guidelines, recognising GDM </w:t>
      </w:r>
      <w:r w:rsidR="00F74755">
        <w:t>a</w:t>
      </w:r>
      <w:r w:rsidR="001046A9">
        <w:t>s a pre-</w:t>
      </w:r>
      <w:r w:rsidR="00F16D63">
        <w:t>cardiovascular</w:t>
      </w:r>
      <w:r w:rsidR="00F16D63" w:rsidDel="00F16D63">
        <w:t xml:space="preserve"> </w:t>
      </w:r>
      <w:r w:rsidR="00F16D63">
        <w:t>disease</w:t>
      </w:r>
      <w:r w:rsidR="001046A9">
        <w:t xml:space="preserve"> state is warr</w:t>
      </w:r>
      <w:r w:rsidR="00654579">
        <w:t>a</w:t>
      </w:r>
      <w:r w:rsidR="001046A9">
        <w:t>nted.</w:t>
      </w:r>
    </w:p>
    <w:p w14:paraId="4D8F5B42" w14:textId="0D50E56A" w:rsidR="00C46636" w:rsidRDefault="00C46636">
      <w:pPr>
        <w:rPr>
          <w:b/>
          <w:bCs/>
        </w:rPr>
      </w:pPr>
    </w:p>
    <w:p w14:paraId="3B6934CA" w14:textId="7A84A3DD" w:rsidR="00625806" w:rsidRPr="004F36BC" w:rsidRDefault="00A46005" w:rsidP="00B82D5C">
      <w:pPr>
        <w:spacing w:line="360" w:lineRule="auto"/>
        <w:rPr>
          <w:b/>
          <w:bCs/>
        </w:rPr>
      </w:pPr>
      <w:r w:rsidRPr="004F36BC">
        <w:rPr>
          <w:b/>
          <w:bCs/>
        </w:rPr>
        <w:t xml:space="preserve">Panel 1: Long-term complications </w:t>
      </w:r>
      <w:r w:rsidR="00D46C38" w:rsidRPr="004F36BC">
        <w:rPr>
          <w:b/>
          <w:bCs/>
        </w:rPr>
        <w:t>of GDM</w:t>
      </w:r>
    </w:p>
    <w:tbl>
      <w:tblPr>
        <w:tblStyle w:val="TableGrid"/>
        <w:tblW w:w="8784" w:type="dxa"/>
        <w:tblLook w:val="04A0" w:firstRow="1" w:lastRow="0" w:firstColumn="1" w:lastColumn="0" w:noHBand="0" w:noVBand="1"/>
      </w:tblPr>
      <w:tblGrid>
        <w:gridCol w:w="3964"/>
        <w:gridCol w:w="4820"/>
      </w:tblGrid>
      <w:tr w:rsidR="00AC16F9" w:rsidRPr="00A60959" w14:paraId="4CEAE0F2" w14:textId="77777777" w:rsidTr="007B7CDF">
        <w:tc>
          <w:tcPr>
            <w:tcW w:w="3964" w:type="dxa"/>
          </w:tcPr>
          <w:p w14:paraId="5B9AE09F" w14:textId="6C94F5EE" w:rsidR="00AC16F9" w:rsidRPr="00A60959" w:rsidRDefault="00AC16F9" w:rsidP="001827BB">
            <w:pPr>
              <w:rPr>
                <w:rFonts w:ascii="Times New Roman" w:hAnsi="Times New Roman" w:cs="Times New Roman"/>
                <w:b/>
                <w:bCs/>
              </w:rPr>
            </w:pPr>
            <w:r w:rsidRPr="00902A0D">
              <w:rPr>
                <w:rFonts w:ascii="Times New Roman" w:hAnsi="Times New Roman" w:cs="Times New Roman"/>
                <w:b/>
                <w:bCs/>
              </w:rPr>
              <w:t xml:space="preserve">Complications </w:t>
            </w:r>
            <w:r w:rsidR="006C084D" w:rsidRPr="00902A0D">
              <w:rPr>
                <w:rFonts w:ascii="Times New Roman" w:hAnsi="Times New Roman" w:cs="Times New Roman"/>
                <w:b/>
                <w:bCs/>
              </w:rPr>
              <w:t xml:space="preserve">for </w:t>
            </w:r>
            <w:r w:rsidRPr="00A60959">
              <w:rPr>
                <w:rFonts w:ascii="Times New Roman" w:hAnsi="Times New Roman" w:cs="Times New Roman"/>
                <w:b/>
                <w:bCs/>
              </w:rPr>
              <w:t>the women</w:t>
            </w:r>
          </w:p>
        </w:tc>
        <w:tc>
          <w:tcPr>
            <w:tcW w:w="4820" w:type="dxa"/>
          </w:tcPr>
          <w:p w14:paraId="5FA80C40" w14:textId="2C325176" w:rsidR="00AC16F9" w:rsidRPr="00A60959" w:rsidRDefault="00AC16F9" w:rsidP="001827BB">
            <w:pPr>
              <w:rPr>
                <w:rFonts w:ascii="Times New Roman" w:hAnsi="Times New Roman" w:cs="Times New Roman"/>
                <w:b/>
                <w:bCs/>
              </w:rPr>
            </w:pPr>
            <w:r w:rsidRPr="00A60959">
              <w:rPr>
                <w:rFonts w:ascii="Times New Roman" w:hAnsi="Times New Roman" w:cs="Times New Roman"/>
                <w:b/>
                <w:bCs/>
              </w:rPr>
              <w:t xml:space="preserve">Complications </w:t>
            </w:r>
            <w:r w:rsidR="006C084D" w:rsidRPr="00A60959">
              <w:rPr>
                <w:rFonts w:ascii="Times New Roman" w:hAnsi="Times New Roman" w:cs="Times New Roman"/>
                <w:b/>
                <w:bCs/>
              </w:rPr>
              <w:t xml:space="preserve">for </w:t>
            </w:r>
            <w:r w:rsidRPr="00A60959">
              <w:rPr>
                <w:rFonts w:ascii="Times New Roman" w:hAnsi="Times New Roman" w:cs="Times New Roman"/>
                <w:b/>
                <w:bCs/>
              </w:rPr>
              <w:t>the offspring</w:t>
            </w:r>
          </w:p>
        </w:tc>
      </w:tr>
      <w:tr w:rsidR="00EA0FFD" w:rsidRPr="00A60959" w14:paraId="4EF13AC8" w14:textId="77777777" w:rsidTr="007B7CDF">
        <w:tc>
          <w:tcPr>
            <w:tcW w:w="3964" w:type="dxa"/>
          </w:tcPr>
          <w:p w14:paraId="69C47AC1" w14:textId="5495FE59" w:rsidR="00EA0FFD" w:rsidRPr="00902A0D" w:rsidRDefault="00EA0FFD" w:rsidP="00443FAF">
            <w:pPr>
              <w:rPr>
                <w:rFonts w:ascii="Times New Roman" w:hAnsi="Times New Roman" w:cs="Times New Roman"/>
              </w:rPr>
            </w:pPr>
            <w:r w:rsidRPr="00A60959">
              <w:rPr>
                <w:rFonts w:ascii="Times New Roman" w:hAnsi="Times New Roman" w:cs="Times New Roman"/>
              </w:rPr>
              <w:t>Hypertension</w:t>
            </w:r>
            <w:r w:rsidR="00AB6C4B" w:rsidRPr="00A60959">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 </w:instrText>
            </w:r>
            <w:r w:rsidR="005B0E53">
              <w:fldChar w:fldCharType="begin">
                <w:fldData xml:space="preserve">PEVuZE5vdGU+PENpdGU+PEF1dGhvcj5EYWx5PC9BdXRob3I+PFllYXI+MjAxODwvWWVhcj48UmVj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</w:fldData>
              </w:fldChar>
            </w:r>
            <w:r w:rsidR="005B0E53">
              <w:instrText xml:space="preserve"> ADDIN EN.CITE.DATA </w:instrText>
            </w:r>
            <w:r w:rsidR="005B0E53">
              <w:fldChar w:fldCharType="end"/>
            </w:r>
            <w:r w:rsidR="00AB6C4B" w:rsidRPr="00A60959">
              <w:fldChar w:fldCharType="separate"/>
            </w:r>
            <w:r w:rsidR="007F071F" w:rsidRPr="00A60959">
              <w:rPr>
                <w:rFonts w:ascii="Times New Roman" w:hAnsi="Times New Roman" w:cs="Times New Roman"/>
                <w:noProof/>
                <w:vertAlign w:val="superscript"/>
              </w:rPr>
              <w:t>8</w:t>
            </w:r>
            <w:r w:rsidR="00AB6C4B" w:rsidRPr="00A60959">
              <w:fldChar w:fldCharType="end"/>
            </w:r>
          </w:p>
        </w:tc>
        <w:tc>
          <w:tcPr>
            <w:tcW w:w="4820" w:type="dxa"/>
          </w:tcPr>
          <w:p w14:paraId="31A62BF6" w14:textId="129B8AF2" w:rsidR="00EA0FFD" w:rsidRPr="00902A0D" w:rsidRDefault="00EA0FFD" w:rsidP="001827BB">
            <w:pPr>
              <w:rPr>
                <w:rFonts w:ascii="Times New Roman" w:hAnsi="Times New Roman" w:cs="Times New Roman"/>
              </w:rPr>
            </w:pPr>
            <w:r w:rsidRPr="00902A0D">
              <w:rPr>
                <w:rFonts w:ascii="Times New Roman" w:hAnsi="Times New Roman" w:cs="Times New Roman"/>
                <w:lang w:val="en-US"/>
              </w:rPr>
              <w:t>Childhood obesity</w:t>
            </w:r>
            <w:r w:rsidR="00123603" w:rsidRPr="00A60959">
              <w:rPr>
                <w:lang w:val="en-US"/>
              </w:rPr>
              <w:fldChar w:fldCharType="begin">
                <w:fldData xml:space="preserve">PEVuZE5vdGU+PENpdGU+PEF1dGhvcj5Mb3dlPC9BdXRob3I+PFllYXI+MjAxOTwvWWVhcj48UmVj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</w:fldData>
              </w:fldChar>
            </w:r>
            <w:r w:rsidR="00587767">
              <w:rPr>
                <w:lang w:val="en-US"/>
              </w:rPr>
              <w:instrText xml:space="preserve"> ADDIN EN.CITE </w:instrText>
            </w:r>
            <w:r w:rsidR="00587767">
              <w:rPr>
                <w:lang w:val="en-US"/>
              </w:rPr>
              <w:fldChar w:fldCharType="begin">
                <w:fldData xml:space="preserve">PEVuZE5vdGU+PENpdGU+PEF1dGhvcj5Mb3dlPC9BdXRob3I+PFllYXI+MjAxOTwvWWVhcj48UmVj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</w:fldData>
              </w:fldChar>
            </w:r>
            <w:r w:rsidR="00587767">
              <w:rPr>
                <w:lang w:val="en-US"/>
              </w:rPr>
              <w:instrText xml:space="preserve"> ADDIN EN.CITE.DATA </w:instrText>
            </w:r>
            <w:r w:rsidR="00587767">
              <w:rPr>
                <w:lang w:val="en-US"/>
              </w:rPr>
            </w:r>
            <w:r w:rsidR="00587767">
              <w:rPr>
                <w:lang w:val="en-US"/>
              </w:rPr>
              <w:fldChar w:fldCharType="end"/>
            </w:r>
            <w:r w:rsidR="00123603" w:rsidRPr="00A60959">
              <w:rPr>
                <w:lang w:val="en-US"/>
              </w:rPr>
            </w:r>
            <w:r w:rsidR="00123603" w:rsidRPr="00A60959">
              <w:rPr>
                <w:lang w:val="en-US"/>
              </w:rPr>
              <w:fldChar w:fldCharType="separate"/>
            </w:r>
            <w:r w:rsidR="00587767" w:rsidRPr="00587767">
              <w:rPr>
                <w:noProof/>
                <w:vertAlign w:val="superscript"/>
                <w:lang w:val="en-US"/>
              </w:rPr>
              <w:t>10,25</w:t>
            </w:r>
            <w:r w:rsidR="00123603" w:rsidRPr="00A60959">
              <w:rPr>
                <w:lang w:val="en-US"/>
              </w:rPr>
              <w:fldChar w:fldCharType="end"/>
            </w:r>
          </w:p>
        </w:tc>
      </w:tr>
      <w:tr w:rsidR="00EA0FFD" w:rsidRPr="00A60959" w14:paraId="3ED1A86C" w14:textId="77777777" w:rsidTr="007B7CDF">
        <w:tc>
          <w:tcPr>
            <w:tcW w:w="3964" w:type="dxa"/>
          </w:tcPr>
          <w:p w14:paraId="1768F043" w14:textId="2B2B8A3C" w:rsidR="00EA0FFD" w:rsidRPr="00902A0D" w:rsidRDefault="00EA0FFD" w:rsidP="001827BB">
            <w:pPr>
              <w:rPr>
                <w:rFonts w:ascii="Times New Roman" w:hAnsi="Times New Roman" w:cs="Times New Roman"/>
              </w:rPr>
            </w:pPr>
            <w:r w:rsidRPr="00A60959">
              <w:rPr>
                <w:rFonts w:ascii="Times New Roman" w:hAnsi="Times New Roman" w:cs="Times New Roman"/>
              </w:rPr>
              <w:t>Type 2 Diabetes</w:t>
            </w:r>
            <w:r w:rsidR="008C00F4" w:rsidRPr="00A60959">
              <w:fldChar w:fldCharType="begin">
                <w:fldData xml:space="preserve">PEVuZE5vdGU+PENpdGU+PEF1dGhvcj5CZWxsYW15PC9BdXRob3I+PFllYXI+MjAwOTwvWWVhcj48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</w:fldData>
              </w:fldChar>
            </w:r>
            <w:r w:rsidR="005B0E53">
              <w:instrText xml:space="preserve"> ADDIN EN.CITE </w:instrText>
            </w:r>
            <w:r w:rsidR="005B0E53">
              <w:fldChar w:fldCharType="begin">
                <w:fldData xml:space="preserve">PEVuZE5vdGU+PENpdGU+PEF1dGhvcj5CZWxsYW15PC9BdXRob3I+PFllYXI+MjAwOTwvWWVhcj48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</w:fldData>
              </w:fldChar>
            </w:r>
            <w:r w:rsidR="005B0E53">
              <w:instrText xml:space="preserve"> ADDIN EN.CITE.DATA </w:instrText>
            </w:r>
            <w:r w:rsidR="005B0E53">
              <w:fldChar w:fldCharType="end"/>
            </w:r>
            <w:r w:rsidR="008C00F4" w:rsidRPr="00A60959">
              <w:fldChar w:fldCharType="separate"/>
            </w:r>
            <w:r w:rsidR="00587767" w:rsidRPr="00587767">
              <w:rPr>
                <w:noProof/>
                <w:vertAlign w:val="superscript"/>
              </w:rPr>
              <w:t>8,24,25</w:t>
            </w:r>
            <w:r w:rsidR="008C00F4" w:rsidRPr="00A60959">
              <w:fldChar w:fldCharType="end"/>
            </w:r>
          </w:p>
        </w:tc>
        <w:tc>
          <w:tcPr>
            <w:tcW w:w="4820" w:type="dxa"/>
          </w:tcPr>
          <w:p w14:paraId="2FD5F981" w14:textId="65FAFBAC" w:rsidR="00EA0FFD" w:rsidRPr="00902A0D" w:rsidRDefault="00EA0FFD" w:rsidP="001827BB">
            <w:pPr>
              <w:rPr>
                <w:rFonts w:ascii="Times New Roman" w:hAnsi="Times New Roman" w:cs="Times New Roman"/>
              </w:rPr>
            </w:pPr>
            <w:r w:rsidRPr="00902A0D">
              <w:rPr>
                <w:rFonts w:ascii="Times New Roman" w:hAnsi="Times New Roman" w:cs="Times New Roman"/>
              </w:rPr>
              <w:t>Excess abdominal adiposity</w:t>
            </w:r>
            <w:r w:rsidR="00316F5F" w:rsidRPr="00A60959">
              <w:fldChar w:fldCharType="begin">
                <w:fldData xml:space="preserve">PEVuZE5vdGU+PENpdGU+PEF1dGhvcj5QaXJrb2xhPC9BdXRob3I+PFllYXI+MjAxMDwvWWVhcj48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xMTUtMjE8L3BhZ2VzPjx2b2x1bWU+MzM8L3ZvbHVtZT48bnVtYmVyPjU8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</w:fldData>
              </w:fldChar>
            </w:r>
            <w:r w:rsidR="00587767">
              <w:instrText xml:space="preserve"> ADDIN EN.CITE </w:instrText>
            </w:r>
            <w:r w:rsidR="00587767">
              <w:fldChar w:fldCharType="begin">
                <w:fldData xml:space="preserve">PEVuZE5vdGU+PENpdGU+PEF1dGhvcj5QaXJrb2xhPC9BdXRob3I+PFllYXI+MjAxMDwvWWVhcj48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xMTUtMjE8L3BhZ2VzPjx2b2x1bWU+MzM8L3ZvbHVtZT48bnVtYmVyPjU8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</w:fldData>
              </w:fldChar>
            </w:r>
            <w:r w:rsidR="00587767">
              <w:instrText xml:space="preserve"> ADDIN EN.CITE.DATA </w:instrText>
            </w:r>
            <w:r w:rsidR="00587767">
              <w:fldChar w:fldCharType="end"/>
            </w:r>
            <w:r w:rsidR="00316F5F" w:rsidRPr="00A60959">
              <w:fldChar w:fldCharType="separate"/>
            </w:r>
            <w:r w:rsidR="00587767" w:rsidRPr="00587767">
              <w:rPr>
                <w:noProof/>
                <w:vertAlign w:val="superscript"/>
              </w:rPr>
              <w:t>32</w:t>
            </w:r>
            <w:r w:rsidR="00316F5F" w:rsidRPr="00A60959">
              <w:fldChar w:fldCharType="end"/>
            </w:r>
          </w:p>
        </w:tc>
      </w:tr>
      <w:tr w:rsidR="00EA0FFD" w:rsidRPr="00A60959" w14:paraId="054DCAE5" w14:textId="77777777" w:rsidTr="007B7CDF">
        <w:tc>
          <w:tcPr>
            <w:tcW w:w="3964" w:type="dxa"/>
          </w:tcPr>
          <w:p w14:paraId="0C3719EB" w14:textId="671A7EB0" w:rsidR="00EA0FFD" w:rsidRPr="00902A0D" w:rsidRDefault="00EA0FFD" w:rsidP="001827BB">
            <w:pPr>
              <w:rPr>
                <w:rFonts w:ascii="Times New Roman" w:hAnsi="Times New Roman" w:cs="Times New Roman"/>
              </w:rPr>
            </w:pPr>
            <w:r w:rsidRPr="00A60959">
              <w:rPr>
                <w:rFonts w:ascii="Times New Roman" w:hAnsi="Times New Roman" w:cs="Times New Roman"/>
              </w:rPr>
              <w:t>Vascular dysfunction</w:t>
            </w:r>
            <w:r w:rsidR="004876F9" w:rsidRPr="00A60959">
              <w:fldChar w:fldCharType="begin"/>
            </w:r>
            <w:r w:rsidR="00587767">
              <w:instrText xml:space="preserve"> ADDIN EN.CITE &lt;EndNote&gt;&lt;Cite&gt;&lt;Author&gt;Heitritter&lt;/Author&gt;&lt;Year&gt;2005&lt;/Year&gt;&lt;RecNum&gt;1288&lt;/RecNum&gt;&lt;DisplayText&gt;&lt;style face="superscript"&gt;33&lt;/style&gt;&lt;/DisplayText&gt;&lt;record&gt;&lt;rec-number&gt;1288&lt;/rec-number&gt;&lt;foreign-keys&gt;&lt;key app="EN" db-id="5a0es95shrewwuee2wa55vrdrexdzw5ra2da" timestamp="1580489184"&gt;1288&lt;/key&gt;&lt;/foreign-keys&gt;&lt;ref-type name="Journal Article"&gt;17&lt;/ref-type&gt;&lt;contributors&gt;&lt;authors&gt;&lt;author&gt;Heitritter, S. M.&lt;/author&gt;&lt;author&gt;Solomon, C. G.&lt;/author&gt;&lt;author&gt;Mitchell, G. F.&lt;/author&gt;&lt;author&gt;Skali-Ounis, N.&lt;/author&gt;&lt;author&gt;Seely, E. W.&lt;/author&gt;&lt;/authors&gt;&lt;/contributors&gt;&lt;auth-address&gt;Division of Endocrinology, Diabetes, and Hypertension, Brigham and Women&amp;apos;s Hospital and Harvard Medical School, Boston, Massachusetts 02115, USA. sheitritter@partners.org.&lt;/auth-address&gt;&lt;titles&gt;&lt;title&gt;Subclinical inflammation and vascular dysfunction in women with previous gestational diabetes mellitus&lt;/title&gt;&lt;secondary-title&gt;J Clin Endocrinol Metab&lt;/secondary-title&gt;&lt;/titles&gt;&lt;pages&gt;3983-8&lt;/pages&gt;&lt;volume&gt;90&lt;/volume&gt;&lt;number&gt;7&lt;/number&gt;&lt;edition&gt;2005/04/21&lt;/edition&gt;&lt;keywords&gt;&lt;keyword&gt;Adiponectin&lt;/keyword&gt;&lt;keyword&gt;Adult&lt;/keyword&gt;&lt;keyword&gt;Blood Pressure&lt;/keyword&gt;&lt;keyword&gt;C-Reactive Protein/analysis&lt;/keyword&gt;&lt;keyword&gt;Cardiovascular Diseases/*etiology&lt;/keyword&gt;&lt;keyword&gt;Cross-Sectional Studies&lt;/keyword&gt;&lt;keyword&gt;Diabetes, Gestational/*complications/physiopathology&lt;/keyword&gt;&lt;keyword&gt;Female&lt;/keyword&gt;&lt;keyword&gt;Humans&lt;/keyword&gt;&lt;keyword&gt;Inflammation/*etiology&lt;/keyword&gt;&lt;keyword&gt;Intercellular Signaling Peptides and Proteins/blood&lt;/keyword&gt;&lt;keyword&gt;Interleukin-6/blood&lt;/keyword&gt;&lt;keyword&gt;Plasminogen Activator Inhibitor 1/blood&lt;/keyword&gt;&lt;keyword&gt;Pregnancy&lt;/keyword&gt;&lt;keyword&gt;Vascular Resistance&lt;/keyword&gt;&lt;/keywords&gt;&lt;dates&gt;&lt;year&gt;2005&lt;/year&gt;&lt;pub-dates&gt;&lt;date&gt;Jul&lt;/date&gt;&lt;/pub-dates&gt;&lt;/dates&gt;&lt;isbn&gt;0021-972X (Print)&amp;#xD;0021-972X (Linking)&lt;/isbn&gt;&lt;accession-num&gt;15840749&lt;/accession-num&gt;&lt;urls&gt;&lt;related-urls&gt;&lt;url&gt;https://www.ncbi.nlm.nih.gov/pubmed/15840749&lt;/url&gt;&lt;/related-urls&gt;&lt;/urls&gt;&lt;electronic-resource-num&gt;10.1210/jc.2004-2494&lt;/electronic-resource-num&gt;&lt;/record&gt;&lt;/Cite&gt;&lt;/EndNote&gt;</w:instrText>
            </w:r>
            <w:r w:rsidR="004876F9" w:rsidRPr="00A60959">
              <w:fldChar w:fldCharType="separate"/>
            </w:r>
            <w:r w:rsidR="00587767" w:rsidRPr="00587767">
              <w:rPr>
                <w:noProof/>
                <w:vertAlign w:val="superscript"/>
              </w:rPr>
              <w:t>33</w:t>
            </w:r>
            <w:r w:rsidR="004876F9" w:rsidRPr="00A60959">
              <w:fldChar w:fldCharType="end"/>
            </w:r>
          </w:p>
        </w:tc>
        <w:tc>
          <w:tcPr>
            <w:tcW w:w="4820" w:type="dxa"/>
          </w:tcPr>
          <w:p w14:paraId="38EA0851" w14:textId="356F20ED" w:rsidR="00EA0FFD" w:rsidRPr="00902A0D" w:rsidRDefault="00EA0FFD" w:rsidP="001827BB">
            <w:pPr>
              <w:rPr>
                <w:rFonts w:ascii="Times New Roman" w:hAnsi="Times New Roman" w:cs="Times New Roman"/>
              </w:rPr>
            </w:pPr>
            <w:r w:rsidRPr="00902A0D">
              <w:rPr>
                <w:rFonts w:ascii="Times New Roman" w:hAnsi="Times New Roman" w:cs="Times New Roman"/>
              </w:rPr>
              <w:t>Metabolic syndrome</w:t>
            </w:r>
            <w:r w:rsidR="00194802" w:rsidRPr="00A60959">
              <w:fldChar w:fldCharType="begin">
                <w:fldData xml:space="preserve">PEVuZE5vdGU+PENpdGU+PEF1dGhvcj5Cb25leTwvQXV0aG9yPjxZZWFyPjIwMDU8L1llYXI+PFJl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yOTAtNjwv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3NDEzNTQ8L3VybD48L3Jl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</w:fldData>
              </w:fldChar>
            </w:r>
            <w:r w:rsidR="00587767">
              <w:instrText xml:space="preserve"> ADDIN EN.CITE </w:instrText>
            </w:r>
            <w:r w:rsidR="00587767">
              <w:fldChar w:fldCharType="begin">
                <w:fldData xml:space="preserve">PEVuZE5vdGU+PENpdGU+PEF1dGhvcj5Cb25leTwvQXV0aG9yPjxZZWFyPjIwMDU8L1llYXI+PFJl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yOTAtNjwv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3NDEzNTQ8L3VybD48L3Jl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</w:fldData>
              </w:fldChar>
            </w:r>
            <w:r w:rsidR="00587767">
              <w:instrText xml:space="preserve"> ADDIN EN.CITE.DATA </w:instrText>
            </w:r>
            <w:r w:rsidR="00587767">
              <w:fldChar w:fldCharType="end"/>
            </w:r>
            <w:r w:rsidR="00194802" w:rsidRPr="00A60959">
              <w:fldChar w:fldCharType="separate"/>
            </w:r>
            <w:r w:rsidR="00587767" w:rsidRPr="00587767">
              <w:rPr>
                <w:noProof/>
                <w:vertAlign w:val="superscript"/>
              </w:rPr>
              <w:t>34,35</w:t>
            </w:r>
            <w:r w:rsidR="00194802" w:rsidRPr="00A60959">
              <w:fldChar w:fldCharType="end"/>
            </w:r>
          </w:p>
        </w:tc>
      </w:tr>
      <w:tr w:rsidR="00EA0FFD" w:rsidRPr="00A60959" w14:paraId="69ED8E8D" w14:textId="77777777" w:rsidTr="007B7CDF">
        <w:tc>
          <w:tcPr>
            <w:tcW w:w="3964" w:type="dxa"/>
          </w:tcPr>
          <w:p w14:paraId="146D60E7" w14:textId="52C08AAA" w:rsidR="00EA0FFD" w:rsidRPr="00902A0D" w:rsidRDefault="00EA0FFD" w:rsidP="001827BB">
            <w:pPr>
              <w:rPr>
                <w:rFonts w:ascii="Times New Roman" w:hAnsi="Times New Roman" w:cs="Times New Roman"/>
              </w:rPr>
            </w:pPr>
            <w:r w:rsidRPr="00A60959">
              <w:rPr>
                <w:rFonts w:ascii="Times New Roman" w:hAnsi="Times New Roman" w:cs="Times New Roman"/>
              </w:rPr>
              <w:t>Non-Alcoholic Fatty Liver Disease</w:t>
            </w:r>
            <w:r w:rsidR="001A61F9" w:rsidRPr="00A60959">
              <w:fldChar w:fldCharType="begin">
                <w:fldData xml:space="preserve">PEVuZE5vdGU+PENpdGU+PEF1dGhvcj5MYXZyZW50YWtpPC9BdXRob3I+PFllYXI+MjAxOTwvWWVh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</w:fldData>
              </w:fldChar>
            </w:r>
            <w:r w:rsidR="00587767">
              <w:instrText xml:space="preserve"> ADDIN EN.CITE </w:instrText>
            </w:r>
            <w:r w:rsidR="00587767">
              <w:fldChar w:fldCharType="begin">
                <w:fldData xml:space="preserve">PEVuZE5vdGU+PENpdGU+PEF1dGhvcj5MYXZyZW50YWtpPC9BdXRob3I+PFllYXI+MjAxOTwvWWVh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</w:fldData>
              </w:fldChar>
            </w:r>
            <w:r w:rsidR="00587767">
              <w:instrText xml:space="preserve"> ADDIN EN.CITE.DATA </w:instrText>
            </w:r>
            <w:r w:rsidR="00587767">
              <w:fldChar w:fldCharType="end"/>
            </w:r>
            <w:r w:rsidR="001A61F9" w:rsidRPr="00A60959">
              <w:fldChar w:fldCharType="separate"/>
            </w:r>
            <w:r w:rsidR="00587767" w:rsidRPr="00587767">
              <w:rPr>
                <w:noProof/>
                <w:vertAlign w:val="superscript"/>
              </w:rPr>
              <w:t>36,37</w:t>
            </w:r>
            <w:r w:rsidR="001A61F9" w:rsidRPr="00A60959">
              <w:fldChar w:fldCharType="end"/>
            </w:r>
          </w:p>
        </w:tc>
        <w:tc>
          <w:tcPr>
            <w:tcW w:w="4820" w:type="dxa"/>
          </w:tcPr>
          <w:p w14:paraId="432B29C0" w14:textId="2CF006D9" w:rsidR="00EA0FFD" w:rsidRPr="00902A0D" w:rsidRDefault="00EA0FFD" w:rsidP="001827BB">
            <w:pPr>
              <w:rPr>
                <w:rFonts w:ascii="Times New Roman" w:hAnsi="Times New Roman" w:cs="Times New Roman"/>
              </w:rPr>
            </w:pPr>
            <w:r w:rsidRPr="00902A0D">
              <w:rPr>
                <w:rFonts w:ascii="Times New Roman" w:hAnsi="Times New Roman" w:cs="Times New Roman"/>
              </w:rPr>
              <w:t>Hyperinsulinaemia</w:t>
            </w:r>
            <w:r w:rsidR="00123603" w:rsidRPr="00A60959">
              <w:fldChar w:fldCharType="begin">
                <w:fldData xml:space="preserve">PEVuZE5vdGU+PENpdGU+PEF1dGhvcj5Mb3dlPC9BdXRob3I+PFllYXI+MjAxOTwvWWVhcj48UmVj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</w:fldData>
              </w:fldChar>
            </w:r>
            <w:r w:rsidR="00587767">
              <w:instrText xml:space="preserve"> ADDIN EN.CITE </w:instrText>
            </w:r>
            <w:r w:rsidR="00587767">
              <w:fldChar w:fldCharType="begin">
                <w:fldData xml:space="preserve">PEVuZE5vdGU+PENpdGU+PEF1dGhvcj5Mb3dlPC9BdXRob3I+PFllYXI+MjAxOTwvWWVhcj48UmVj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</w:fldData>
              </w:fldChar>
            </w:r>
            <w:r w:rsidR="00587767">
              <w:instrText xml:space="preserve"> ADDIN EN.CITE.DATA </w:instrText>
            </w:r>
            <w:r w:rsidR="00587767">
              <w:fldChar w:fldCharType="end"/>
            </w:r>
            <w:r w:rsidR="00123603" w:rsidRPr="00A60959">
              <w:fldChar w:fldCharType="separate"/>
            </w:r>
            <w:r w:rsidR="00587767" w:rsidRPr="00587767">
              <w:rPr>
                <w:noProof/>
                <w:vertAlign w:val="superscript"/>
              </w:rPr>
              <w:t>38</w:t>
            </w:r>
            <w:r w:rsidR="00123603" w:rsidRPr="00A60959">
              <w:fldChar w:fldCharType="end"/>
            </w:r>
            <w:r w:rsidR="00B70A42" w:rsidRPr="00902A0D">
              <w:rPr>
                <w:rFonts w:ascii="Times New Roman" w:hAnsi="Times New Roman" w:cs="Times New Roman"/>
              </w:rPr>
              <w:t xml:space="preserve"> </w:t>
            </w:r>
          </w:p>
        </w:tc>
      </w:tr>
      <w:tr w:rsidR="00EA0FFD" w:rsidRPr="00A60959" w14:paraId="0A817585" w14:textId="77777777" w:rsidTr="007B7CDF">
        <w:tc>
          <w:tcPr>
            <w:tcW w:w="3964" w:type="dxa"/>
          </w:tcPr>
          <w:p w14:paraId="5982B553" w14:textId="25FB7A2B" w:rsidR="00EA0FFD" w:rsidRPr="00902A0D" w:rsidRDefault="00EA0FFD" w:rsidP="001827BB">
            <w:pPr>
              <w:rPr>
                <w:rFonts w:ascii="Times New Roman" w:hAnsi="Times New Roman" w:cs="Times New Roman"/>
              </w:rPr>
            </w:pPr>
            <w:r w:rsidRPr="00A60959">
              <w:rPr>
                <w:rFonts w:ascii="Times New Roman" w:hAnsi="Times New Roman" w:cs="Times New Roman"/>
              </w:rPr>
              <w:t>Dyslipidaemia</w:t>
            </w:r>
            <w:r w:rsidR="008C00F4" w:rsidRPr="00A60959">
              <w:fldChar w:fldCharType="begin">
                <w:fldData xml:space="preserve">PEVuZE5vdGU+PENpdGU+PEF1dGhvcj5CZWxsYW15PC9BdXRob3I+PFllYXI+MjAwOTwvWWVhcj48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</w:fldData>
              </w:fldChar>
            </w:r>
            <w:r w:rsidR="005B0E53">
              <w:instrText xml:space="preserve"> ADDIN EN.CITE </w:instrText>
            </w:r>
            <w:r w:rsidR="005B0E53">
              <w:fldChar w:fldCharType="begin">
                <w:fldData xml:space="preserve">PEVuZE5vdGU+PENpdGU+PEF1dGhvcj5CZWxsYW15PC9BdXRob3I+PFllYXI+MjAwOTwvWWVhcj48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</w:fldData>
              </w:fldChar>
            </w:r>
            <w:r w:rsidR="005B0E53">
              <w:instrText xml:space="preserve"> ADDIN EN.CITE.DATA </w:instrText>
            </w:r>
            <w:r w:rsidR="005B0E53">
              <w:fldChar w:fldCharType="end"/>
            </w:r>
            <w:r w:rsidR="008C00F4" w:rsidRPr="00A60959">
              <w:fldChar w:fldCharType="separate"/>
            </w:r>
            <w:r w:rsidR="00587767" w:rsidRPr="00587767">
              <w:rPr>
                <w:noProof/>
                <w:vertAlign w:val="superscript"/>
              </w:rPr>
              <w:t>8,24,25</w:t>
            </w:r>
            <w:r w:rsidR="008C00F4" w:rsidRPr="00A60959">
              <w:fldChar w:fldCharType="end"/>
            </w:r>
          </w:p>
        </w:tc>
        <w:tc>
          <w:tcPr>
            <w:tcW w:w="4820" w:type="dxa"/>
          </w:tcPr>
          <w:p w14:paraId="067325E5" w14:textId="6D3C09D3" w:rsidR="00EA0FFD" w:rsidRPr="00A60959" w:rsidRDefault="00EA0FFD" w:rsidP="00443FAF">
            <w:pPr>
              <w:rPr>
                <w:rFonts w:ascii="Times New Roman" w:hAnsi="Times New Roman" w:cs="Times New Roman"/>
              </w:rPr>
            </w:pPr>
            <w:r w:rsidRPr="00A60959">
              <w:rPr>
                <w:rFonts w:ascii="Times New Roman" w:hAnsi="Times New Roman" w:cs="Times New Roman"/>
              </w:rPr>
              <w:t>Disordered glucose regulation in adolescents</w:t>
            </w:r>
            <w:r w:rsidR="00B70A42" w:rsidRPr="00A60959">
              <w:rPr>
                <w:rFonts w:ascii="Times New Roman" w:hAnsi="Times New Roman" w:cs="Times New Roman"/>
                <w:noProof/>
                <w:vertAlign w:val="superscript"/>
              </w:rPr>
              <w:t>26</w:t>
            </w:r>
          </w:p>
        </w:tc>
      </w:tr>
      <w:tr w:rsidR="00EA0FFD" w:rsidRPr="00A60959" w14:paraId="27FA7F89" w14:textId="77777777" w:rsidTr="007B7CDF">
        <w:tc>
          <w:tcPr>
            <w:tcW w:w="3964" w:type="dxa"/>
          </w:tcPr>
          <w:p w14:paraId="2386330E" w14:textId="5712E26B" w:rsidR="00EA0FFD" w:rsidRPr="00902A0D" w:rsidRDefault="00EA0FFD" w:rsidP="001827BB">
            <w:pPr>
              <w:rPr>
                <w:rFonts w:ascii="Times New Roman" w:hAnsi="Times New Roman" w:cs="Times New Roman"/>
              </w:rPr>
            </w:pPr>
            <w:r w:rsidRPr="00A60959">
              <w:rPr>
                <w:rFonts w:ascii="Times New Roman" w:hAnsi="Times New Roman" w:cs="Times New Roman"/>
              </w:rPr>
              <w:t>Chronic inflammation</w:t>
            </w:r>
            <w:r w:rsidR="004876F9" w:rsidRPr="00A60959">
              <w:fldChar w:fldCharType="begin">
                <w:fldData xml:space="preserve">PEVuZE5vdGU+PENpdGU+PEF1dGhvcj5IZWl0cml0dGVyPC9BdXRob3I+PFllYXI+MjAwNTwvWWVh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==
</w:fldData>
              </w:fldChar>
            </w:r>
            <w:r w:rsidR="00587767">
              <w:instrText xml:space="preserve"> ADDIN EN.CITE </w:instrText>
            </w:r>
            <w:r w:rsidR="00587767">
              <w:fldChar w:fldCharType="begin">
                <w:fldData xml:space="preserve">PEVuZE5vdGU+PENpdGU+PEF1dGhvcj5IZWl0cml0dGVyPC9BdXRob3I+PFllYXI+MjAwNTwvWWVh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==
</w:fldData>
              </w:fldChar>
            </w:r>
            <w:r w:rsidR="00587767">
              <w:instrText xml:space="preserve"> ADDIN EN.CITE.DATA </w:instrText>
            </w:r>
            <w:r w:rsidR="00587767">
              <w:fldChar w:fldCharType="end"/>
            </w:r>
            <w:r w:rsidR="004876F9" w:rsidRPr="00A60959">
              <w:fldChar w:fldCharType="separate"/>
            </w:r>
            <w:r w:rsidR="00587767" w:rsidRPr="00587767">
              <w:rPr>
                <w:noProof/>
                <w:vertAlign w:val="superscript"/>
              </w:rPr>
              <w:t>33,39</w:t>
            </w:r>
            <w:r w:rsidR="004876F9" w:rsidRPr="00A60959">
              <w:fldChar w:fldCharType="end"/>
            </w:r>
          </w:p>
        </w:tc>
        <w:tc>
          <w:tcPr>
            <w:tcW w:w="4820" w:type="dxa"/>
          </w:tcPr>
          <w:p w14:paraId="6E615B5A" w14:textId="3CDD1108" w:rsidR="00EA0FFD" w:rsidRPr="00902A0D" w:rsidRDefault="001F5E9C" w:rsidP="001827BB">
            <w:pPr>
              <w:rPr>
                <w:rFonts w:ascii="Times New Roman" w:hAnsi="Times New Roman" w:cs="Times New Roman"/>
              </w:rPr>
            </w:pPr>
            <w:r w:rsidRPr="00902A0D">
              <w:rPr>
                <w:rFonts w:ascii="Times New Roman" w:hAnsi="Times New Roman" w:cs="Times New Roman"/>
              </w:rPr>
              <w:t>Higher blood pressure</w:t>
            </w:r>
            <w:r w:rsidR="008E16B9" w:rsidRPr="00A60959">
              <w:fldChar w:fldCharType="begin">
                <w:fldData xml:space="preserve">PEVuZE5vdGU+PENpdGU+PEF1dGhvcj5MdTwvQXV0aG9yPjxZZWFyPjIwMTk8L1llYXI+PFJlY051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</w:fldData>
              </w:fldChar>
            </w:r>
            <w:r w:rsidR="00587767">
              <w:instrText xml:space="preserve"> ADDIN EN.CITE </w:instrText>
            </w:r>
            <w:r w:rsidR="00587767">
              <w:fldChar w:fldCharType="begin">
                <w:fldData xml:space="preserve">PEVuZE5vdGU+PENpdGU+PEF1dGhvcj5MdTwvQXV0aG9yPjxZZWFyPjIwMTk8L1llYXI+PFJlY051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</w:fldData>
              </w:fldChar>
            </w:r>
            <w:r w:rsidR="00587767">
              <w:instrText xml:space="preserve"> ADDIN EN.CITE.DATA </w:instrText>
            </w:r>
            <w:r w:rsidR="00587767">
              <w:fldChar w:fldCharType="end"/>
            </w:r>
            <w:r w:rsidR="008E16B9" w:rsidRPr="00A60959">
              <w:fldChar w:fldCharType="separate"/>
            </w:r>
            <w:r w:rsidR="00587767" w:rsidRPr="00587767">
              <w:rPr>
                <w:noProof/>
                <w:vertAlign w:val="superscript"/>
              </w:rPr>
              <w:t>40,41</w:t>
            </w:r>
            <w:r w:rsidR="008E16B9" w:rsidRPr="00A60959">
              <w:fldChar w:fldCharType="end"/>
            </w:r>
          </w:p>
        </w:tc>
      </w:tr>
      <w:tr w:rsidR="00EA0FFD" w:rsidRPr="00A60959" w14:paraId="2E4CC96B" w14:textId="77777777" w:rsidTr="007B7CDF">
        <w:tc>
          <w:tcPr>
            <w:tcW w:w="3964" w:type="dxa"/>
          </w:tcPr>
          <w:p w14:paraId="4FFB7DB7" w14:textId="2BB26E42" w:rsidR="00EA0FFD" w:rsidRPr="00902A0D" w:rsidRDefault="00EA0FFD" w:rsidP="001827BB">
            <w:pPr>
              <w:rPr>
                <w:rFonts w:ascii="Times New Roman" w:hAnsi="Times New Roman" w:cs="Times New Roman"/>
              </w:rPr>
            </w:pPr>
            <w:r w:rsidRPr="00A60959">
              <w:rPr>
                <w:rFonts w:ascii="Times New Roman" w:hAnsi="Times New Roman" w:cs="Times New Roman"/>
              </w:rPr>
              <w:t>Chronic Kidney Disease</w:t>
            </w:r>
            <w:r w:rsidR="00126ADB" w:rsidRPr="00A60959">
              <w:fldChar w:fldCharType="begin">
                <w:fldData xml:space="preserve">PEVuZE5vdGU+PENpdGU+PEF1dGhvcj5SYXdhbDwvQXV0aG9yPjxZZWFyPjIwMTg8L1llYXI+PFJl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</w:fldData>
              </w:fldChar>
            </w:r>
            <w:r w:rsidR="00587767">
              <w:instrText xml:space="preserve"> ADDIN EN.CITE </w:instrText>
            </w:r>
            <w:r w:rsidR="00587767">
              <w:fldChar w:fldCharType="begin">
                <w:fldData xml:space="preserve">PEVuZE5vdGU+PENpdGU+PEF1dGhvcj5SYXdhbDwvQXV0aG9yPjxZZWFyPjIwMTg8L1llYXI+PFJl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</w:fldData>
              </w:fldChar>
            </w:r>
            <w:r w:rsidR="00587767">
              <w:instrText xml:space="preserve"> ADDIN EN.CITE.DATA </w:instrText>
            </w:r>
            <w:r w:rsidR="00587767">
              <w:fldChar w:fldCharType="end"/>
            </w:r>
            <w:r w:rsidR="00126ADB" w:rsidRPr="00A60959">
              <w:fldChar w:fldCharType="separate"/>
            </w:r>
            <w:r w:rsidR="00587767" w:rsidRPr="00587767">
              <w:rPr>
                <w:noProof/>
                <w:vertAlign w:val="superscript"/>
              </w:rPr>
              <w:t>42,43</w:t>
            </w:r>
            <w:r w:rsidR="00126ADB" w:rsidRPr="00A60959">
              <w:fldChar w:fldCharType="end"/>
            </w:r>
          </w:p>
        </w:tc>
        <w:tc>
          <w:tcPr>
            <w:tcW w:w="4820" w:type="dxa"/>
          </w:tcPr>
          <w:p w14:paraId="7E12B23D" w14:textId="096E2300" w:rsidR="00EA0FFD" w:rsidRPr="00902A0D" w:rsidRDefault="0019391F" w:rsidP="001827BB">
            <w:pPr>
              <w:rPr>
                <w:rFonts w:ascii="Times New Roman" w:hAnsi="Times New Roman" w:cs="Times New Roman"/>
              </w:rPr>
            </w:pPr>
            <w:r w:rsidRPr="00902A0D">
              <w:rPr>
                <w:rFonts w:ascii="Times New Roman" w:hAnsi="Times New Roman" w:cs="Times New Roman"/>
              </w:rPr>
              <w:t xml:space="preserve">Possible early onset of </w:t>
            </w:r>
            <w:r w:rsidR="00F16D63" w:rsidRPr="00A60959">
              <w:rPr>
                <w:rFonts w:ascii="Times New Roman" w:hAnsi="Times New Roman" w:cs="Times New Roman"/>
              </w:rPr>
              <w:t>cardiovascular</w:t>
            </w:r>
            <w:r w:rsidR="00F16D63" w:rsidRPr="00A60959" w:rsidDel="00F16D63">
              <w:rPr>
                <w:rFonts w:ascii="Times New Roman" w:hAnsi="Times New Roman" w:cs="Times New Roman"/>
              </w:rPr>
              <w:t xml:space="preserve"> </w:t>
            </w:r>
            <w:r w:rsidR="00F16D63" w:rsidRPr="00A60959">
              <w:rPr>
                <w:rFonts w:ascii="Times New Roman" w:hAnsi="Times New Roman" w:cs="Times New Roman"/>
              </w:rPr>
              <w:t>disease</w:t>
            </w:r>
            <w:r w:rsidR="00C47286" w:rsidRPr="00A60959">
              <w:fldChar w:fldCharType="begin">
                <w:fldData xml:space="preserve">PEVuZE5vdGU+PENpdGU+PEF1dGhvcj5ZdTwvQXV0aG9yPjxZZWFyPjIwMTk8L1llYXI+PFJlY051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</w:fldData>
              </w:fldChar>
            </w:r>
            <w:r w:rsidR="00587767">
              <w:instrText xml:space="preserve"> ADDIN EN.CITE </w:instrText>
            </w:r>
            <w:r w:rsidR="00587767">
              <w:fldChar w:fldCharType="begin">
                <w:fldData xml:space="preserve">PEVuZE5vdGU+PENpdGU+PEF1dGhvcj5ZdTwvQXV0aG9yPjxZZWFyPjIwMTk8L1llYXI+PFJlY051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</w:fldData>
              </w:fldChar>
            </w:r>
            <w:r w:rsidR="00587767">
              <w:instrText xml:space="preserve"> ADDIN EN.CITE.DATA </w:instrText>
            </w:r>
            <w:r w:rsidR="00587767">
              <w:fldChar w:fldCharType="end"/>
            </w:r>
            <w:r w:rsidR="00C47286" w:rsidRPr="00A60959">
              <w:fldChar w:fldCharType="separate"/>
            </w:r>
            <w:r w:rsidR="00587767" w:rsidRPr="00587767">
              <w:rPr>
                <w:noProof/>
                <w:vertAlign w:val="superscript"/>
              </w:rPr>
              <w:t>44</w:t>
            </w:r>
            <w:r w:rsidR="00C47286" w:rsidRPr="00A60959">
              <w:fldChar w:fldCharType="end"/>
            </w:r>
          </w:p>
        </w:tc>
      </w:tr>
      <w:tr w:rsidR="00EA0FFD" w:rsidRPr="00A60959" w14:paraId="4626A7ED" w14:textId="77777777" w:rsidTr="007B7CDF">
        <w:tc>
          <w:tcPr>
            <w:tcW w:w="3964" w:type="dxa"/>
          </w:tcPr>
          <w:p w14:paraId="52D7E011" w14:textId="624C6621" w:rsidR="00EA0FFD" w:rsidRPr="00902A0D" w:rsidRDefault="00EA0FFD" w:rsidP="00443FAF">
            <w:pPr>
              <w:rPr>
                <w:rFonts w:ascii="Times New Roman" w:hAnsi="Times New Roman" w:cs="Times New Roman"/>
              </w:rPr>
            </w:pPr>
            <w:r w:rsidRPr="00A60959">
              <w:rPr>
                <w:rFonts w:ascii="Times New Roman" w:hAnsi="Times New Roman" w:cs="Times New Roman"/>
              </w:rPr>
              <w:t>Ischemic Heart Disease</w:t>
            </w:r>
            <w:r w:rsidR="00A5431E" w:rsidRPr="00A60959">
              <w:fldChar w:fldCharType="begin">
                <w:fldData xml:space="preserve">PEVuZE5vdGU+PENpdGU+PEF1dGhvcj5EYWx5PC9BdXRob3I+PFllYXI+MjAxODwvWWVhcj48UmVj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8L3RpdGxlPjxzZWNvbmRhcnktdGl0bGU+RGlhYmV0b2xvZ2lh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</w:fldData>
              </w:fldChar>
            </w:r>
            <w:r w:rsidR="005B0E53">
              <w:instrText xml:space="preserve"> ADDIN EN.CITE </w:instrText>
            </w:r>
            <w:r w:rsidR="005B0E53">
              <w:fldChar w:fldCharType="begin">
                <w:fldData xml:space="preserve">PEVuZE5vdGU+PENpdGU+PEF1dGhvcj5EYWx5PC9BdXRob3I+PFllYXI+MjAxODwvWWVhcj48UmVj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</w:fldData>
              </w:fldChar>
            </w:r>
            <w:r w:rsidR="005B0E53">
              <w:instrText xml:space="preserve"> ADDIN EN.CITE.DATA </w:instrText>
            </w:r>
            <w:r w:rsidR="005B0E53">
              <w:fldChar w:fldCharType="end"/>
            </w:r>
            <w:r w:rsidR="00A5431E" w:rsidRPr="00A60959">
              <w:fldChar w:fldCharType="separate"/>
            </w:r>
            <w:r w:rsidR="007F071F" w:rsidRPr="00A60959">
              <w:rPr>
                <w:rFonts w:ascii="Times New Roman" w:hAnsi="Times New Roman" w:cs="Times New Roman"/>
                <w:noProof/>
                <w:vertAlign w:val="superscript"/>
              </w:rPr>
              <w:t>8,9</w:t>
            </w:r>
            <w:r w:rsidR="00A5431E" w:rsidRPr="00A60959">
              <w:fldChar w:fldCharType="end"/>
            </w:r>
          </w:p>
        </w:tc>
        <w:tc>
          <w:tcPr>
            <w:tcW w:w="4820" w:type="dxa"/>
          </w:tcPr>
          <w:p w14:paraId="3EBBCFFB" w14:textId="4F063DD3" w:rsidR="00EA0FFD" w:rsidRPr="00902A0D" w:rsidRDefault="00DE13FA" w:rsidP="001827BB">
            <w:pPr>
              <w:rPr>
                <w:rFonts w:ascii="Times New Roman" w:hAnsi="Times New Roman" w:cs="Times New Roman"/>
              </w:rPr>
            </w:pPr>
            <w:r w:rsidRPr="00A60959">
              <w:rPr>
                <w:rFonts w:ascii="Times New Roman" w:hAnsi="Times New Roman" w:cs="Times New Roman"/>
              </w:rPr>
              <w:t>Possible attention-deficit hyperactivity disorder (ADHD)</w:t>
            </w:r>
            <w:r w:rsidR="00EC241A" w:rsidRPr="00A60959">
              <w:rPr>
                <w:rFonts w:ascii="Times New Roman" w:hAnsi="Times New Roman" w:cs="Times New Roman"/>
              </w:rPr>
              <w:t xml:space="preserve"> and</w:t>
            </w:r>
            <w:r w:rsidRPr="00A60959">
              <w:rPr>
                <w:rFonts w:ascii="Times New Roman" w:hAnsi="Times New Roman" w:cs="Times New Roman"/>
              </w:rPr>
              <w:t xml:space="preserve"> autism spectrum disorders</w:t>
            </w:r>
            <w:r w:rsidRPr="00A60959">
              <w:fldChar w:fldCharType="begin">
                <w:fldData xml:space="preserve">PEVuZE5vdGU+PENpdGU+PEF1dGhvcj5Ob211cmE8L0F1dGhvcj48WWVhcj4yMDEyPC9ZZWFyPjxS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</w:fldData>
              </w:fldChar>
            </w:r>
            <w:r w:rsidR="00587767">
              <w:instrText xml:space="preserve"> ADDIN EN.CITE </w:instrText>
            </w:r>
            <w:r w:rsidR="00587767">
              <w:fldChar w:fldCharType="begin">
                <w:fldData xml:space="preserve">PEVuZE5vdGU+PENpdGU+PEF1dGhvcj5Ob211cmE8L0F1dGhvcj48WWVhcj4yMDEyPC9ZZWFyPjxS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</w:fldData>
              </w:fldChar>
            </w:r>
            <w:r w:rsidR="00587767">
              <w:instrText xml:space="preserve"> ADDIN EN.CITE.DATA </w:instrText>
            </w:r>
            <w:r w:rsidR="00587767">
              <w:fldChar w:fldCharType="end"/>
            </w:r>
            <w:r w:rsidRPr="00A60959">
              <w:fldChar w:fldCharType="separate"/>
            </w:r>
            <w:r w:rsidR="00587767" w:rsidRPr="00587767">
              <w:rPr>
                <w:noProof/>
                <w:vertAlign w:val="superscript"/>
              </w:rPr>
              <w:t>41,45,46</w:t>
            </w:r>
            <w:r w:rsidRPr="00A60959">
              <w:fldChar w:fldCharType="end"/>
            </w:r>
          </w:p>
        </w:tc>
      </w:tr>
    </w:tbl>
    <w:p w14:paraId="4E5E539D" w14:textId="77777777" w:rsidR="00AC4200" w:rsidRDefault="00AC4200" w:rsidP="00B82D5C">
      <w:pPr>
        <w:pStyle w:val="ListParagraph"/>
        <w:spacing w:line="360" w:lineRule="auto"/>
        <w:ind w:left="0"/>
        <w:rPr>
          <w:b/>
        </w:rPr>
      </w:pPr>
    </w:p>
    <w:p w14:paraId="2224A257" w14:textId="6CC14AC5" w:rsidR="00A03502" w:rsidRDefault="00A03502" w:rsidP="00B82D5C">
      <w:pPr>
        <w:pStyle w:val="ListParagraph"/>
        <w:spacing w:line="360" w:lineRule="auto"/>
        <w:ind w:left="0"/>
        <w:rPr>
          <w:b/>
          <w:caps/>
        </w:rPr>
      </w:pPr>
      <w:r>
        <w:rPr>
          <w:b/>
        </w:rPr>
        <w:t>L</w:t>
      </w:r>
      <w:r w:rsidRPr="000001F7">
        <w:rPr>
          <w:b/>
        </w:rPr>
        <w:t xml:space="preserve">ong-term implications of </w:t>
      </w:r>
      <w:r>
        <w:rPr>
          <w:b/>
        </w:rPr>
        <w:t>GDM</w:t>
      </w:r>
      <w:r w:rsidRPr="000001F7">
        <w:rPr>
          <w:b/>
        </w:rPr>
        <w:t xml:space="preserve"> for the </w:t>
      </w:r>
      <w:r>
        <w:rPr>
          <w:b/>
        </w:rPr>
        <w:t>offspring</w:t>
      </w:r>
    </w:p>
    <w:p w14:paraId="7274B799" w14:textId="77777777" w:rsidR="00A03502" w:rsidRPr="000001F7" w:rsidRDefault="00A03502" w:rsidP="00B82D5C">
      <w:pPr>
        <w:pStyle w:val="ListParagraph"/>
        <w:spacing w:line="360" w:lineRule="auto"/>
        <w:ind w:left="0"/>
        <w:rPr>
          <w:b/>
          <w:caps/>
        </w:rPr>
      </w:pPr>
    </w:p>
    <w:p w14:paraId="2F3DDF50" w14:textId="27CA623F" w:rsidR="00FC4F9E" w:rsidRDefault="00BC2526" w:rsidP="00B82D5C">
      <w:pPr>
        <w:spacing w:line="360" w:lineRule="auto"/>
      </w:pPr>
      <w:r>
        <w:t>The combination of maternal obesity</w:t>
      </w:r>
      <w:r w:rsidR="006C1D33">
        <w:t>, excess gestational weight gain</w:t>
      </w:r>
      <w:r>
        <w:t xml:space="preserve"> and </w:t>
      </w:r>
      <w:r w:rsidR="00D31AE6">
        <w:t>GDM</w:t>
      </w:r>
      <w:r>
        <w:t xml:space="preserve"> contributes to the development of accelerated </w:t>
      </w:r>
      <w:r w:rsidR="00A804ED">
        <w:t>fetal</w:t>
      </w:r>
      <w:r>
        <w:t xml:space="preserve"> growth</w:t>
      </w:r>
      <w:r w:rsidR="008B3C70">
        <w:t xml:space="preserve"> and</w:t>
      </w:r>
      <w:r>
        <w:t xml:space="preserve"> </w:t>
      </w:r>
      <w:r w:rsidR="00693C9D">
        <w:t>accumulation of</w:t>
      </w:r>
      <w:r w:rsidR="00357EA0">
        <w:t xml:space="preserve"> </w:t>
      </w:r>
      <w:r w:rsidR="00735741">
        <w:t xml:space="preserve">adipose tissue </w:t>
      </w:r>
      <w:r w:rsidR="002B010A">
        <w:t xml:space="preserve">resulting in </w:t>
      </w:r>
      <w:r w:rsidR="007E56A7">
        <w:t xml:space="preserve">infants with </w:t>
      </w:r>
      <w:r w:rsidR="00C348C1">
        <w:t xml:space="preserve">higher </w:t>
      </w:r>
      <w:r w:rsidR="00F16D63">
        <w:t xml:space="preserve">birthweight that </w:t>
      </w:r>
      <w:r w:rsidR="0059018D">
        <w:t xml:space="preserve">are </w:t>
      </w:r>
      <w:r w:rsidR="00F16D63">
        <w:t xml:space="preserve">classified as </w:t>
      </w:r>
      <w:r w:rsidR="00D57790">
        <w:t>LGA</w:t>
      </w:r>
      <w:r>
        <w:t>.</w:t>
      </w:r>
      <w:r>
        <w:fldChar w:fldCharType="begin">
          <w:fldData xml:space="preserve">PEVuZE5vdGU+PENpdGU+PEF1dGhvcj5NZXR6Z2VyPC9BdXRob3I+PFllYXI+MjAwODwvWWVhcj48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OTEtMjAwMjwvcGFn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DQ1LTUxPC9wYWdl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</w:fldData>
        </w:fldChar>
      </w:r>
      <w:r w:rsidR="00BC5EE1">
        <w:instrText xml:space="preserve"> ADDIN EN.CITE </w:instrText>
      </w:r>
      <w:r w:rsidR="00BC5EE1">
        <w:fldChar w:fldCharType="begin">
          <w:fldData xml:space="preserve">PEVuZE5vdGU+PENpdGU+PEF1dGhvcj5NZXR6Z2VyPC9BdXRob3I+PFllYXI+MjAwODwvWWVhcj48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OTEtMjAwMjwvcGFn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DQ1LTUxPC9wYWdl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</w:fldData>
        </w:fldChar>
      </w:r>
      <w:r w:rsidR="00BC5EE1">
        <w:instrText xml:space="preserve"> ADDIN EN.CITE.DATA </w:instrText>
      </w:r>
      <w:r w:rsidR="00BC5EE1">
        <w:fldChar w:fldCharType="end"/>
      </w:r>
      <w:r>
        <w:fldChar w:fldCharType="separate"/>
      </w:r>
      <w:r w:rsidR="00BC5EE1" w:rsidRPr="00BC5EE1">
        <w:rPr>
          <w:noProof/>
          <w:vertAlign w:val="superscript"/>
        </w:rPr>
        <w:t>7,47-49</w:t>
      </w:r>
      <w:r>
        <w:fldChar w:fldCharType="end"/>
      </w:r>
      <w:r>
        <w:t xml:space="preserve"> </w:t>
      </w:r>
      <w:r w:rsidR="00D41D53">
        <w:t xml:space="preserve">In addition, </w:t>
      </w:r>
      <w:r w:rsidR="007B6C35">
        <w:t xml:space="preserve">it should be recognised that </w:t>
      </w:r>
      <w:r w:rsidR="009F20D2">
        <w:t xml:space="preserve">excess adiposity in the offspring </w:t>
      </w:r>
      <w:r w:rsidR="00697AD1">
        <w:t>can be</w:t>
      </w:r>
      <w:r w:rsidR="009F20D2">
        <w:t xml:space="preserve"> independent of birthweight.</w:t>
      </w:r>
      <w:r w:rsidR="009F20D2">
        <w:fldChar w:fldCharType="begin">
          <w:fldData xml:space="preserve">PEVuZE5vdGU+PENpdGU+PEF1dGhvcj5DYXRhbGFubzwvQXV0aG9yPjxZZWFyPjIwMDk8L1llYXI+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</w:fldData>
        </w:fldChar>
      </w:r>
      <w:r w:rsidR="00BC5EE1">
        <w:instrText xml:space="preserve"> ADDIN EN.CITE </w:instrText>
      </w:r>
      <w:r w:rsidR="00BC5EE1">
        <w:fldChar w:fldCharType="begin">
          <w:fldData xml:space="preserve">PEVuZE5vdGU+PENpdGU+PEF1dGhvcj5DYXRhbGFubzwvQXV0aG9yPjxZZWFyPjIwMDk8L1llYXI+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</w:fldData>
        </w:fldChar>
      </w:r>
      <w:r w:rsidR="00BC5EE1">
        <w:instrText xml:space="preserve"> ADDIN EN.CITE.DATA </w:instrText>
      </w:r>
      <w:r w:rsidR="00BC5EE1">
        <w:fldChar w:fldCharType="end"/>
      </w:r>
      <w:r w:rsidR="009F20D2">
        <w:fldChar w:fldCharType="separate"/>
      </w:r>
      <w:r w:rsidR="00BC5EE1" w:rsidRPr="00BC5EE1">
        <w:rPr>
          <w:noProof/>
          <w:vertAlign w:val="superscript"/>
        </w:rPr>
        <w:t>50</w:t>
      </w:r>
      <w:r w:rsidR="009F20D2">
        <w:fldChar w:fldCharType="end"/>
      </w:r>
      <w:r w:rsidR="00A35D0E">
        <w:t xml:space="preserve"> </w:t>
      </w:r>
      <w:r w:rsidR="00586ECA">
        <w:t>The effects of</w:t>
      </w:r>
      <w:r w:rsidR="00A03502">
        <w:t xml:space="preserve"> </w:t>
      </w:r>
      <w:r w:rsidR="002D43C1">
        <w:t xml:space="preserve">LGA </w:t>
      </w:r>
      <w:r w:rsidR="00586ECA">
        <w:t xml:space="preserve">in GDM </w:t>
      </w:r>
      <w:r w:rsidR="00F16D63">
        <w:t xml:space="preserve">offspring </w:t>
      </w:r>
      <w:r w:rsidR="00A03502">
        <w:t xml:space="preserve">extend well beyond </w:t>
      </w:r>
      <w:r w:rsidR="00F16D63">
        <w:t xml:space="preserve">the immediate </w:t>
      </w:r>
      <w:r w:rsidR="00A03502">
        <w:t xml:space="preserve">concerns </w:t>
      </w:r>
      <w:r w:rsidR="00F16D63">
        <w:t xml:space="preserve">of </w:t>
      </w:r>
      <w:r w:rsidR="00A03502">
        <w:t xml:space="preserve">birth injury and neonatal </w:t>
      </w:r>
      <w:r w:rsidR="00F16D63">
        <w:t>hypoglycaemia</w:t>
      </w:r>
      <w:r w:rsidR="00A03502">
        <w:t>, to those of childhood obesity, the rising rate of which is a global concern</w:t>
      </w:r>
      <w:r w:rsidR="00190BA3">
        <w:t>.</w:t>
      </w:r>
      <w:r w:rsidR="00E14B61">
        <w:fldChar w:fldCharType="begin">
          <w:fldData xml:space="preserve">PEVuZE5vdGU+PENpdGU+PFllYXI+MjAxODwvWWVhcj48UmVjTnVtPjEzNTc8L1JlY051bT48RGlz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</w:fldData>
        </w:fldChar>
      </w:r>
      <w:r w:rsidR="00BC5EE1">
        <w:instrText xml:space="preserve"> ADDIN EN.CITE </w:instrText>
      </w:r>
      <w:r w:rsidR="00BC5EE1">
        <w:fldChar w:fldCharType="begin">
          <w:fldData xml:space="preserve">PEVuZE5vdGU+PENpdGU+PFllYXI+MjAxODwvWWVhcj48UmVjTnVtPjEzNTc8L1JlY051bT48RGlz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</w:fldData>
        </w:fldChar>
      </w:r>
      <w:r w:rsidR="00BC5EE1">
        <w:instrText xml:space="preserve"> ADDIN EN.CITE.DATA </w:instrText>
      </w:r>
      <w:r w:rsidR="00BC5EE1">
        <w:fldChar w:fldCharType="end"/>
      </w:r>
      <w:r w:rsidR="00E14B61">
        <w:fldChar w:fldCharType="separate"/>
      </w:r>
      <w:r w:rsidR="00BC5EE1" w:rsidRPr="00BC5EE1">
        <w:rPr>
          <w:noProof/>
          <w:vertAlign w:val="superscript"/>
        </w:rPr>
        <w:t>51-53</w:t>
      </w:r>
      <w:r w:rsidR="00E14B61">
        <w:fldChar w:fldCharType="end"/>
      </w:r>
      <w:r w:rsidR="00A03502">
        <w:t xml:space="preserve"> Current estimates are that by the age of two years, one in ten children is obese and more than half will be obese by the age of 35 years</w:t>
      </w:r>
      <w:r w:rsidR="00190BA3">
        <w:t>.</w:t>
      </w:r>
      <w:r w:rsidR="00E14B61">
        <w:fldChar w:fldCharType="begin">
          <w:fldData xml:space="preserve">PEVuZE5vdGU+PENpdGU+PEF1dGhvcj5XYXJkPC9BdXRob3I+PFllYXI+MjAxNzwvWWVhcj48UmVj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</w:fldData>
        </w:fldChar>
      </w:r>
      <w:r w:rsidR="00BC5EE1">
        <w:instrText xml:space="preserve"> ADDIN EN.CITE </w:instrText>
      </w:r>
      <w:r w:rsidR="00BC5EE1">
        <w:fldChar w:fldCharType="begin">
          <w:fldData xml:space="preserve">PEVuZE5vdGU+PENpdGU+PEF1dGhvcj5XYXJkPC9BdXRob3I+PFllYXI+MjAxNzwvWWVhcj48UmVj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</w:fldData>
        </w:fldChar>
      </w:r>
      <w:r w:rsidR="00BC5EE1">
        <w:instrText xml:space="preserve"> ADDIN EN.CITE.DATA </w:instrText>
      </w:r>
      <w:r w:rsidR="00BC5EE1">
        <w:fldChar w:fldCharType="end"/>
      </w:r>
      <w:r w:rsidR="00E14B61">
        <w:fldChar w:fldCharType="separate"/>
      </w:r>
      <w:r w:rsidR="00BC5EE1" w:rsidRPr="00BC5EE1">
        <w:rPr>
          <w:noProof/>
          <w:vertAlign w:val="superscript"/>
        </w:rPr>
        <w:t>54</w:t>
      </w:r>
      <w:r w:rsidR="00E14B61">
        <w:fldChar w:fldCharType="end"/>
      </w:r>
      <w:r w:rsidR="00A03502">
        <w:t xml:space="preserve"> </w:t>
      </w:r>
      <w:r w:rsidR="00FC4F9E">
        <w:t xml:space="preserve">This persistence of obesity into early adulthood </w:t>
      </w:r>
      <w:r w:rsidR="00654579">
        <w:t xml:space="preserve">is </w:t>
      </w:r>
      <w:r w:rsidR="00C97537">
        <w:t xml:space="preserve">likely to </w:t>
      </w:r>
      <w:r w:rsidR="00FC4F9E">
        <w:t>increase the risk of type 2 diabetes</w:t>
      </w:r>
      <w:r w:rsidR="00C97537">
        <w:t xml:space="preserve"> and </w:t>
      </w:r>
      <w:r w:rsidR="00F16D63">
        <w:t>cardiovascular</w:t>
      </w:r>
      <w:r w:rsidR="00F16D63" w:rsidDel="00F16D63">
        <w:t xml:space="preserve"> </w:t>
      </w:r>
      <w:r w:rsidR="00F16D63">
        <w:t>disease</w:t>
      </w:r>
      <w:r w:rsidR="00C97537">
        <w:t>.</w:t>
      </w:r>
      <w:r w:rsidR="00E60397">
        <w:t xml:space="preserve"> The long-term complications </w:t>
      </w:r>
      <w:r w:rsidR="000D7164">
        <w:t xml:space="preserve">in the women and their offspring following </w:t>
      </w:r>
      <w:r w:rsidR="00E270FC">
        <w:t>GDM are summarised in panel 1.</w:t>
      </w:r>
    </w:p>
    <w:p w14:paraId="7F89D9D9" w14:textId="77777777" w:rsidR="00C97537" w:rsidRDefault="00C97537" w:rsidP="00B82D5C">
      <w:pPr>
        <w:spacing w:line="360" w:lineRule="auto"/>
      </w:pPr>
    </w:p>
    <w:p w14:paraId="7FD2A95E" w14:textId="4CB59420" w:rsidR="00337168" w:rsidRDefault="005B1E02" w:rsidP="00B82D5C">
      <w:pPr>
        <w:spacing w:line="360" w:lineRule="auto"/>
      </w:pPr>
      <w:r>
        <w:t>E</w:t>
      </w:r>
      <w:r w:rsidR="001D50BA" w:rsidRPr="00D54D22">
        <w:t>arly life exposure</w:t>
      </w:r>
      <w:r w:rsidR="001D50BA">
        <w:t>s</w:t>
      </w:r>
      <w:r w:rsidR="001D50BA" w:rsidRPr="00D54D22">
        <w:t xml:space="preserve"> </w:t>
      </w:r>
      <w:r>
        <w:t xml:space="preserve">are known to </w:t>
      </w:r>
      <w:r w:rsidR="001D50BA" w:rsidRPr="00D54D22">
        <w:t xml:space="preserve">influence </w:t>
      </w:r>
      <w:r w:rsidR="001D50BA">
        <w:t xml:space="preserve">offspring </w:t>
      </w:r>
      <w:r w:rsidR="001D50BA" w:rsidRPr="00D54D22">
        <w:t>long-term health</w:t>
      </w:r>
      <w:r w:rsidR="001D50BA">
        <w:t xml:space="preserve">, </w:t>
      </w:r>
      <w:r w:rsidR="00642DEE">
        <w:t>as encompassed by the</w:t>
      </w:r>
      <w:r w:rsidR="001D50BA" w:rsidRPr="00D54D22">
        <w:t xml:space="preserve"> Developmental Origins of Health and Disease (DOHaD) </w:t>
      </w:r>
      <w:r w:rsidR="00642DEE">
        <w:t>concept</w:t>
      </w:r>
      <w:r w:rsidR="001D50BA" w:rsidRPr="00D54D22">
        <w:t>.</w:t>
      </w:r>
      <w:r w:rsidR="001D50BA" w:rsidRPr="001D50BA">
        <w:t xml:space="preserve"> </w:t>
      </w:r>
      <w:r w:rsidR="001D58C1">
        <w:t>Substantial e</w:t>
      </w:r>
      <w:r w:rsidR="001D50BA" w:rsidRPr="00D54D22">
        <w:t xml:space="preserve">vidence from human </w:t>
      </w:r>
      <w:r w:rsidR="001D50BA">
        <w:t>observational</w:t>
      </w:r>
      <w:r w:rsidR="001D50BA" w:rsidRPr="00D54D22">
        <w:t xml:space="preserve"> studies </w:t>
      </w:r>
      <w:r w:rsidR="001D50BA">
        <w:t xml:space="preserve">have documented an association between </w:t>
      </w:r>
      <w:r w:rsidR="00596A7B">
        <w:t xml:space="preserve">exposure to </w:t>
      </w:r>
      <w:r w:rsidR="001D50BA" w:rsidRPr="00D54D22">
        <w:t xml:space="preserve">maternal </w:t>
      </w:r>
      <w:r w:rsidR="001D58C1">
        <w:t>hyperglycaemia</w:t>
      </w:r>
      <w:r w:rsidR="001D50BA" w:rsidRPr="00D54D22">
        <w:t xml:space="preserve"> </w:t>
      </w:r>
      <w:r w:rsidR="001D50BA">
        <w:t xml:space="preserve">and </w:t>
      </w:r>
      <w:r w:rsidR="00AB11DD">
        <w:t>obesity and disordered</w:t>
      </w:r>
      <w:r w:rsidR="001D58C1">
        <w:t xml:space="preserve"> glucose regulation in the child</w:t>
      </w:r>
      <w:r w:rsidR="008E24C3">
        <w:t>ren and adolescents.</w:t>
      </w:r>
      <w:r w:rsidR="008E24C3">
        <w:fldChar w:fldCharType="begin">
          <w:fldData xml:space="preserve">PEVuZE5vdGU+PENpdGU+PEF1dGhvcj5Mb3dlPC9BdXRob3I+PFllYXI+MjAxOTwvWWVhcj48UmVj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</w:fldData>
        </w:fldChar>
      </w:r>
      <w:r w:rsidR="00BC5EE1">
        <w:instrText xml:space="preserve"> ADDIN EN.CITE </w:instrText>
      </w:r>
      <w:r w:rsidR="00BC5EE1">
        <w:fldChar w:fldCharType="begin">
          <w:fldData xml:space="preserve">PEVuZE5vdGU+PENpdGU+PEF1dGhvcj5Mb3dlPC9BdXRob3I+PFllYXI+MjAxOTwvWWVhcj48UmVj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</w:fldData>
        </w:fldChar>
      </w:r>
      <w:r w:rsidR="00BC5EE1">
        <w:instrText xml:space="preserve"> ADDIN EN.CITE.DATA </w:instrText>
      </w:r>
      <w:r w:rsidR="00BC5EE1">
        <w:fldChar w:fldCharType="end"/>
      </w:r>
      <w:r w:rsidR="008E24C3">
        <w:fldChar w:fldCharType="separate"/>
      </w:r>
      <w:r w:rsidR="00BC5EE1" w:rsidRPr="00BC5EE1">
        <w:rPr>
          <w:noProof/>
          <w:vertAlign w:val="superscript"/>
        </w:rPr>
        <w:t>10,38,55</w:t>
      </w:r>
      <w:r w:rsidR="008E24C3">
        <w:fldChar w:fldCharType="end"/>
      </w:r>
      <w:r w:rsidR="001D50BA">
        <w:t xml:space="preserve"> </w:t>
      </w:r>
      <w:r w:rsidR="008E24C3">
        <w:t>Such c</w:t>
      </w:r>
      <w:r w:rsidR="001D50BA" w:rsidRPr="00D54D22">
        <w:t xml:space="preserve">onditioning </w:t>
      </w:r>
      <w:r w:rsidR="008E24C3">
        <w:t xml:space="preserve">in girls </w:t>
      </w:r>
      <w:r w:rsidR="00642DEE">
        <w:t xml:space="preserve">could </w:t>
      </w:r>
      <w:r w:rsidR="008E24C3">
        <w:t xml:space="preserve">increase the propensity to GDM, thus </w:t>
      </w:r>
      <w:r w:rsidR="006C084D">
        <w:t xml:space="preserve">resulting in </w:t>
      </w:r>
      <w:r w:rsidR="008E24C3">
        <w:t>a vicious life cycle of cardiometabolic disorders (Figure 1)</w:t>
      </w:r>
      <w:r w:rsidR="001D50BA" w:rsidRPr="00D54D22">
        <w:t xml:space="preserve">. </w:t>
      </w:r>
      <w:r w:rsidR="001D50BA">
        <w:t xml:space="preserve">Proposed mechanisms </w:t>
      </w:r>
      <w:r w:rsidR="008E24C3">
        <w:t xml:space="preserve">derived from </w:t>
      </w:r>
      <w:r w:rsidR="00920462">
        <w:t xml:space="preserve">studies in animals and humans </w:t>
      </w:r>
      <w:r w:rsidR="001D50BA">
        <w:t xml:space="preserve">include </w:t>
      </w:r>
      <w:r w:rsidR="001D50BA" w:rsidRPr="00E639B8">
        <w:t xml:space="preserve">altered </w:t>
      </w:r>
      <w:r w:rsidR="00920462">
        <w:t xml:space="preserve">gene expression through epigenetic mechanisms leading to abnormal </w:t>
      </w:r>
      <w:r w:rsidR="001D50BA" w:rsidRPr="00E639B8">
        <w:t>cellular signalling</w:t>
      </w:r>
      <w:r w:rsidR="00E14B61">
        <w:fldChar w:fldCharType="begin">
          <w:fldData xml:space="preserve">PEVuZE5vdGU+PENpdGU+PEF1dGhvcj5Iam9ydDwvQXV0aG9yPjxZZWFyPjIwMTg8L1llYXI+PFJl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</w:fldData>
        </w:fldChar>
      </w:r>
      <w:r w:rsidR="00BC5EE1">
        <w:instrText xml:space="preserve"> ADDIN EN.CITE </w:instrText>
      </w:r>
      <w:r w:rsidR="00BC5EE1">
        <w:fldChar w:fldCharType="begin">
          <w:fldData xml:space="preserve">PEVuZE5vdGU+PENpdGU+PEF1dGhvcj5Iam9ydDwvQXV0aG9yPjxZZWFyPjIwMTg8L1llYXI+PFJl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</w:fldData>
        </w:fldChar>
      </w:r>
      <w:r w:rsidR="00BC5EE1">
        <w:instrText xml:space="preserve"> ADDIN EN.CITE.DATA </w:instrText>
      </w:r>
      <w:r w:rsidR="00BC5EE1">
        <w:fldChar w:fldCharType="end"/>
      </w:r>
      <w:r w:rsidR="00E14B61">
        <w:fldChar w:fldCharType="separate"/>
      </w:r>
      <w:r w:rsidR="00BC5EE1" w:rsidRPr="00BC5EE1">
        <w:rPr>
          <w:noProof/>
          <w:vertAlign w:val="superscript"/>
        </w:rPr>
        <w:t>56</w:t>
      </w:r>
      <w:r w:rsidR="00E14B61">
        <w:fldChar w:fldCharType="end"/>
      </w:r>
      <w:r w:rsidR="00920462">
        <w:t xml:space="preserve"> or disturbances in the development of </w:t>
      </w:r>
      <w:r w:rsidR="0051544C">
        <w:t>fetal</w:t>
      </w:r>
      <w:r w:rsidR="00920462">
        <w:t xml:space="preserve"> central pathways controlling appetite and energy balance</w:t>
      </w:r>
      <w:r w:rsidR="001D50BA">
        <w:t>.</w:t>
      </w:r>
      <w:r w:rsidR="00E14B61">
        <w:fldChar w:fldCharType="begin"/>
      </w:r>
      <w:r w:rsidR="00BC5EE1">
        <w:instrText xml:space="preserve"> ADDIN EN.CITE &lt;EndNote&gt;&lt;Cite&gt;&lt;Author&gt;Desai&lt;/Author&gt;&lt;Year&gt;2013&lt;/Year&gt;&lt;RecNum&gt;1359&lt;/RecNum&gt;&lt;DisplayText&gt;&lt;style face="superscript"&gt;57&lt;/style&gt;&lt;/DisplayText&gt;&lt;record&gt;&lt;rec-number&gt;1359&lt;/rec-number&gt;&lt;foreign-keys&gt;&lt;key app="EN" db-id="5a0es95shrewwuee2wa55vrdrexdzw5ra2da" timestamp="1553958727"&gt;1359&lt;/key&gt;&lt;/foreign-keys&gt;&lt;ref-type name="Journal Article"&gt;17&lt;/ref-type&gt;&lt;contributors&gt;&lt;authors&gt;&lt;author&gt;Desai, M.&lt;/author&gt;&lt;author&gt;Beall, M.&lt;/author&gt;&lt;author&gt;Ross, M. G.&lt;/author&gt;&lt;/authors&gt;&lt;/contributors&gt;&lt;auth-address&gt;Perinatal Research Laboratories, Department of Obstetrics and Gynecology, David Geffen School of Medicine at University of California, Los Angeles, Harbor-UCLA Medical Center, Los Angeles, CA 90502, USA. mdesai@obgyn.humc.edu&lt;/auth-address&gt;&lt;titles&gt;&lt;title&gt;Developmental origins of obesity: programmed adipogenesis&lt;/title&gt;&lt;secondary-title&gt;Curr Diab Rep&lt;/secondary-title&gt;&lt;/titles&gt;&lt;periodical&gt;&lt;full-title&gt;Curr Diab Rep&lt;/full-title&gt;&lt;/periodical&gt;&lt;pages&gt;27-33&lt;/pages&gt;&lt;volume&gt;13&lt;/volume&gt;&lt;number&gt;1&lt;/number&gt;&lt;edition&gt;2012/11/29&lt;/edition&gt;&lt;keywords&gt;&lt;keyword&gt;*Adipogenesis&lt;/keyword&gt;&lt;keyword&gt;Animals&lt;/keyword&gt;&lt;keyword&gt;Birth Weight&lt;/keyword&gt;&lt;keyword&gt;*Growth and Development&lt;/keyword&gt;&lt;keyword&gt;Humans&lt;/keyword&gt;&lt;keyword&gt;Nutritional Physiological Phenomena&lt;/keyword&gt;&lt;keyword&gt;Obesity/*pathology/physiopathology&lt;/keyword&gt;&lt;keyword&gt;Risk Factors&lt;/keyword&gt;&lt;/keywords&gt;&lt;dates&gt;&lt;year&gt;2013&lt;/year&gt;&lt;pub-dates&gt;&lt;date&gt;Feb&lt;/date&gt;&lt;/pub-dates&gt;&lt;/dates&gt;&lt;isbn&gt;1539-0829 (Electronic)&amp;#xD;1534-4827 (Linking)&lt;/isbn&gt;&lt;accession-num&gt;23188593&lt;/accession-num&gt;&lt;urls&gt;&lt;related-urls&gt;&lt;url&gt;https://www.ncbi.nlm.nih.gov/pubmed/23188593&lt;/url&gt;&lt;/related-urls&gt;&lt;/urls&gt;&lt;custom2&gt;PMC3563293&lt;/custom2&gt;&lt;electronic-resource-num&gt;10.1007/s11892-012-0344-x&lt;/electronic-resource-num&gt;&lt;/record&gt;&lt;/Cite&gt;&lt;/EndNote&gt;</w:instrText>
      </w:r>
      <w:r w:rsidR="00E14B61">
        <w:fldChar w:fldCharType="separate"/>
      </w:r>
      <w:r w:rsidR="00BC5EE1" w:rsidRPr="00BC5EE1">
        <w:rPr>
          <w:noProof/>
          <w:vertAlign w:val="superscript"/>
        </w:rPr>
        <w:t>57</w:t>
      </w:r>
      <w:r w:rsidR="00E14B61">
        <w:fldChar w:fldCharType="end"/>
      </w:r>
    </w:p>
    <w:p w14:paraId="4FB88936" w14:textId="77777777" w:rsidR="00337168" w:rsidRDefault="00337168" w:rsidP="00B82D5C">
      <w:pPr>
        <w:spacing w:line="360" w:lineRule="auto"/>
        <w:rPr>
          <w:rFonts w:asciiTheme="minorHAnsi" w:hAnsiTheme="minorHAnsi" w:cstheme="minorHAnsi"/>
          <w:b/>
        </w:rPr>
      </w:pPr>
    </w:p>
    <w:p w14:paraId="05CCF234" w14:textId="3959CA01" w:rsidR="00DD7166" w:rsidRDefault="004D0620" w:rsidP="00B82D5C">
      <w:pPr>
        <w:spacing w:line="360" w:lineRule="auto"/>
      </w:pPr>
      <w:r>
        <w:t>Therefore, w</w:t>
      </w:r>
      <w:r w:rsidRPr="004D0620">
        <w:t xml:space="preserve">e must seek solutions that mitigate these </w:t>
      </w:r>
      <w:r w:rsidR="00105D0A" w:rsidRPr="004D0620">
        <w:t>fetal</w:t>
      </w:r>
      <w:r w:rsidRPr="004D0620">
        <w:t xml:space="preserve"> programming effects, by developing interventions to prevent GDM among women at risk, and better manage</w:t>
      </w:r>
      <w:r w:rsidR="006C084D">
        <w:t>ment of</w:t>
      </w:r>
      <w:r w:rsidRPr="004D0620">
        <w:t xml:space="preserve"> hyperglycaemia when it develops</w:t>
      </w:r>
      <w:r>
        <w:t>.</w:t>
      </w:r>
      <w:r w:rsidRPr="004D0620">
        <w:t xml:space="preserve"> The approach must include optimisation of offspring cardiometabolic health to reduce the risk of childhood and adult obesity and the associated individual and population </w:t>
      </w:r>
      <w:r w:rsidR="001133B9">
        <w:t xml:space="preserve">level </w:t>
      </w:r>
      <w:r w:rsidRPr="004D0620">
        <w:t>cardiometabolic consequences</w:t>
      </w:r>
      <w:r w:rsidR="007C269F">
        <w:t>.</w:t>
      </w:r>
    </w:p>
    <w:p w14:paraId="60A8C0E7" w14:textId="44FD495D" w:rsidR="00A94045" w:rsidRDefault="00A94045" w:rsidP="00B82D5C">
      <w:pPr>
        <w:spacing w:line="360" w:lineRule="auto"/>
      </w:pPr>
    </w:p>
    <w:p w14:paraId="5D26EA81" w14:textId="77777777" w:rsidR="004D0620" w:rsidRPr="004D0620" w:rsidRDefault="004D0620" w:rsidP="00B82D5C">
      <w:pPr>
        <w:spacing w:line="360" w:lineRule="auto"/>
        <w:rPr>
          <w:b/>
        </w:rPr>
      </w:pPr>
      <w:r w:rsidRPr="004D0620">
        <w:rPr>
          <w:b/>
        </w:rPr>
        <w:t>Can we do better?</w:t>
      </w:r>
    </w:p>
    <w:p w14:paraId="38FF4C94" w14:textId="77777777" w:rsidR="004D0620" w:rsidRPr="004D0620" w:rsidRDefault="004D0620" w:rsidP="00B82D5C">
      <w:pPr>
        <w:spacing w:line="360" w:lineRule="auto"/>
        <w:rPr>
          <w:b/>
        </w:rPr>
      </w:pPr>
    </w:p>
    <w:p w14:paraId="63C8DF4D" w14:textId="01947CB5" w:rsidR="00377CA4" w:rsidRPr="004F4B6F" w:rsidRDefault="00F046DB" w:rsidP="00B82D5C">
      <w:pPr>
        <w:spacing w:line="360" w:lineRule="auto"/>
        <w:rPr>
          <w:i/>
          <w:iCs/>
        </w:rPr>
      </w:pPr>
      <w:r>
        <w:rPr>
          <w:i/>
          <w:iCs/>
        </w:rPr>
        <w:t>Preventing GDM</w:t>
      </w:r>
    </w:p>
    <w:p w14:paraId="1D72687E" w14:textId="06D4ECE0" w:rsidR="00863E84" w:rsidRPr="00DF616D" w:rsidRDefault="0006410D" w:rsidP="00B82D5C">
      <w:pPr>
        <w:spacing w:line="360" w:lineRule="auto"/>
        <w:rPr>
          <w:i/>
          <w:iCs/>
        </w:rPr>
      </w:pPr>
      <w:r>
        <w:t xml:space="preserve">Meta-analyses </w:t>
      </w:r>
      <w:r w:rsidR="00901D96">
        <w:t xml:space="preserve">of </w:t>
      </w:r>
      <w:r w:rsidR="00D6704B">
        <w:t>lifestyle</w:t>
      </w:r>
      <w:r w:rsidR="00D6704B" w:rsidDel="00222A4F">
        <w:t xml:space="preserve"> </w:t>
      </w:r>
      <w:r w:rsidR="00D6704B">
        <w:t>intervention</w:t>
      </w:r>
      <w:r w:rsidR="00703B45">
        <w:t>s</w:t>
      </w:r>
      <w:r w:rsidR="00D6704B">
        <w:t xml:space="preserve"> </w:t>
      </w:r>
      <w:r w:rsidR="00901D96">
        <w:t xml:space="preserve">studies </w:t>
      </w:r>
      <w:r w:rsidR="00EC6DE6">
        <w:t>designed to</w:t>
      </w:r>
      <w:r w:rsidR="00901D96">
        <w:t xml:space="preserve"> </w:t>
      </w:r>
      <w:r w:rsidR="00BB1DA2">
        <w:t>prevent</w:t>
      </w:r>
      <w:r w:rsidR="00901D96">
        <w:t xml:space="preserve"> GDM </w:t>
      </w:r>
      <w:r w:rsidR="00EC6DE6">
        <w:t xml:space="preserve">showed that </w:t>
      </w:r>
      <w:r w:rsidR="00821E4F">
        <w:t>these</w:t>
      </w:r>
      <w:r w:rsidR="00267228">
        <w:t xml:space="preserve"> </w:t>
      </w:r>
      <w:r>
        <w:t xml:space="preserve">can reduce hyperglycaemia, </w:t>
      </w:r>
      <w:r w:rsidR="0037262A">
        <w:t>rates of GDM</w:t>
      </w:r>
      <w:r w:rsidR="006039D6">
        <w:t xml:space="preserve">, </w:t>
      </w:r>
      <w:r>
        <w:t xml:space="preserve">gestational weight gain, and </w:t>
      </w:r>
      <w:r w:rsidR="004B3EEC">
        <w:t>c</w:t>
      </w:r>
      <w:r>
        <w:t>aesarean delivery</w:t>
      </w:r>
      <w:r w:rsidR="00AC6B0F">
        <w:t>,</w:t>
      </w:r>
      <w:r>
        <w:t xml:space="preserve"> </w:t>
      </w:r>
      <w:r w:rsidR="00AC6B0F">
        <w:t xml:space="preserve">but without consistently </w:t>
      </w:r>
      <w:r w:rsidR="00ED08D1">
        <w:t xml:space="preserve">improving </w:t>
      </w:r>
      <w:r w:rsidR="00AC6B0F">
        <w:t>perinatal outcomes.</w:t>
      </w:r>
      <w:r w:rsidR="00AC6B0F">
        <w:fldChar w:fldCharType="begin">
          <w:fldData xml:space="preserve">PEVuZE5vdGU+PENpdGU+PEF1dGhvcj5JbnRlcm5hdGlvbmFsIFdlaWdodCBNYW5hZ2VtZW50IGlu
IFByZWduYW5jeSBDb2xsYWJvcmF0aXZlPC9BdXRob3I+PFllYXI+MjAxNzwvWWVhcj48UmVjTnVt
PjEzNjA8L1JlY051bT48RGlzcGxheVRleHQ+PHN0eWxlIGZhY2U9InN1cGVyc2NyaXB0Ij41OCw1
OTwvc3R5bGU+PC9EaXNwbGF5VGV4dD48cmVjb3JkPjxyZWMtbnVtYmVyPjEzNjA8L3JlYy1udW1i
ZXI+PGZvcmVpZ24ta2V5cz48a2V5IGFwcD0iRU4iIGRiLWlkPSI1YTBlczk1c2hyZXd3dWVlMndh
NTV2cmRyZXhkenc1cmEyZGEiIHRpbWVzdGFtcD0iMTU1Mzk1OTQwNiI+MTM2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Q2l0ZT48QXV0aG9yPkVnYW48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</w:fldData>
        </w:fldChar>
      </w:r>
      <w:r w:rsidR="00BC5EE1">
        <w:instrText xml:space="preserve"> ADDIN EN.CITE </w:instrText>
      </w:r>
      <w:r w:rsidR="00BC5EE1">
        <w:fldChar w:fldCharType="begin">
          <w:fldData xml:space="preserve">PEVuZE5vdGU+PENpdGU+PEF1dGhvcj5JbnRlcm5hdGlvbmFsIFdlaWdodCBNYW5hZ2VtZW50IGlu
IFByZWduYW5jeSBDb2xsYWJvcmF0aXZlPC9BdXRob3I+PFllYXI+MjAxNzwvWWVhcj48UmVjTnVt
PjEzNjA8L1JlY051bT48RGlzcGxheVRleHQ+PHN0eWxlIGZhY2U9InN1cGVyc2NyaXB0Ij41OCw1
OTwvc3R5bGU+PC9EaXNwbGF5VGV4dD48cmVjb3JkPjxyZWMtbnVtYmVyPjEzNjA8L3JlYy1udW1i
ZXI+PGZvcmVpZ24ta2V5cz48a2V5IGFwcD0iRU4iIGRiLWlkPSI1YTBlczk1c2hyZXd3dWVlMndh
NTV2cmRyZXhkenc1cmEyZGEiIHRpbWVzdGFtcD0iMTU1Mzk1OTQwNiI+MTM2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Q2l0ZT48QXV0aG9yPkVnYW48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</w:fldData>
        </w:fldChar>
      </w:r>
      <w:r w:rsidR="00BC5EE1">
        <w:instrText xml:space="preserve"> ADDIN EN.CITE.DATA </w:instrText>
      </w:r>
      <w:r w:rsidR="00BC5EE1">
        <w:fldChar w:fldCharType="end"/>
      </w:r>
      <w:r w:rsidR="00AC6B0F">
        <w:fldChar w:fldCharType="separate"/>
      </w:r>
      <w:r w:rsidR="00BC5EE1" w:rsidRPr="00BC5EE1">
        <w:rPr>
          <w:noProof/>
          <w:vertAlign w:val="superscript"/>
        </w:rPr>
        <w:t>58,59</w:t>
      </w:r>
      <w:r w:rsidR="00AC6B0F">
        <w:fldChar w:fldCharType="end"/>
      </w:r>
      <w:r w:rsidR="00194497">
        <w:t xml:space="preserve"> The same has been true for pharmacological interventions to prevent LGA.</w:t>
      </w:r>
      <w:r w:rsidR="00E14B61">
        <w:fldChar w:fldCharType="begin">
          <w:fldData xml:space="preserve">PEVuZE5vdGU+PENpdGU+PEF1dGhvcj5DaGlzd2ljazwvQXV0aG9yPjxZZWFyPjIwMTU8L1llYXI+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Nzc4LTg2PC9wYWdlcz48dm9sdW1lPjM8L3Zv
bHVtZT48bnVtYmVyPjEwPC9udW1iZXI+PGRhdGVzPjx5ZWFyPjIwMTU8L3llYXI+PHB1Yi1kYXRl
cz48ZGF0ZT5PY3Q8L2RhdGU+PC9wdWItZGF0ZXM+PC9kYXRlcz48aXNibj4yMjEzLTg1OTUgKEVs
ZWN0cm9uaWMpPC9pc2JuPjxhY2Nlc3Npb24tbnVtPjI2MTY1Mzk4PC9hY2Nlc3Npb24tbnVtPjx1
cmxzPjxyZWxhdGVkLXVybHM+PHVybD5odHRwOi8vd3d3Lm5jYmkubmxtLm5paC5nb3YvcHVibWVk
LzI2MTY1Mzk4PC91cmw+PC9yZWxhdGVkLXVybHM+PC91cmxzPjxjdXN0b20yPjQ2NzMwODg8L2N1
c3RvbTI+PGVsZWN0cm9uaWMtcmVzb3VyY2UtbnVtPjEwLjEwMTYvUzIyMTMtODU4NygxNSkwMDIx
OS0zPC9lbGVjdHJvbmljLXJlc291cmNlLW51bT48L3JlY29yZD48L0NpdGU+PC9FbmROb3RlPgB=
</w:fldData>
        </w:fldChar>
      </w:r>
      <w:r w:rsidR="00BC5EE1">
        <w:instrText xml:space="preserve"> ADDIN EN.CITE </w:instrText>
      </w:r>
      <w:r w:rsidR="00BC5EE1">
        <w:fldChar w:fldCharType="begin">
          <w:fldData xml:space="preserve">PEVuZE5vdGU+PENpdGU+PEF1dGhvcj5DaGlzd2ljazwvQXV0aG9yPjxZZWFyPjIwMTU8L1llYXI+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Nzc4LTg2PC9wYWdlcz48dm9sdW1lPjM8L3Zv
bHVtZT48bnVtYmVyPjEwPC9udW1iZXI+PGRhdGVzPjx5ZWFyPjIwMTU8L3llYXI+PHB1Yi1kYXRl
cz48ZGF0ZT5PY3Q8L2RhdGU+PC9wdWItZGF0ZXM+PC9kYXRlcz48aXNibj4yMjEzLTg1OTUgKEVs
ZWN0cm9uaWMpPC9pc2JuPjxhY2Nlc3Npb24tbnVtPjI2MTY1Mzk4PC9hY2Nlc3Npb24tbnVtPjx1
cmxzPjxyZWxhdGVkLXVybHM+PHVybD5odHRwOi8vd3d3Lm5jYmkubmxtLm5paC5nb3YvcHVibWVk
LzI2MTY1Mzk4PC91cmw+PC9yZWxhdGVkLXVybHM+PC91cmxzPjxjdXN0b20yPjQ2NzMwODg8L2N1
c3RvbTI+PGVsZWN0cm9uaWMtcmVzb3VyY2UtbnVtPjEwLjEwMTYvUzIyMTMtODU4NygxNSkwMDIx
OS0zPC9lbGVjdHJvbmljLXJlc291cmNlLW51bT48L3JlY29yZD48L0NpdGU+PC9FbmROb3RlPgB=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0</w:t>
      </w:r>
      <w:r w:rsidR="00E14B61">
        <w:fldChar w:fldCharType="end"/>
      </w:r>
      <w:r w:rsidR="00863E84">
        <w:t xml:space="preserve"> </w:t>
      </w:r>
      <w:r w:rsidR="00E03E82">
        <w:t xml:space="preserve">However, </w:t>
      </w:r>
      <w:r w:rsidR="006C24E6">
        <w:t xml:space="preserve">many </w:t>
      </w:r>
      <w:r w:rsidR="00DC3FD3">
        <w:t xml:space="preserve">multi-centre studies </w:t>
      </w:r>
      <w:r w:rsidR="006039D6">
        <w:t>have failed to show a reduction in GDM</w:t>
      </w:r>
      <w:r w:rsidR="00F16D63">
        <w:t>,</w:t>
      </w:r>
      <w:r w:rsidR="00C2519E">
        <w:t xml:space="preserve"> </w:t>
      </w:r>
      <w:r w:rsidR="001577EF">
        <w:t>perhaps because of participant</w:t>
      </w:r>
      <w:r w:rsidR="00863E84">
        <w:t xml:space="preserve"> </w:t>
      </w:r>
      <w:r w:rsidR="001577EF">
        <w:t>failure to adhere to trial</w:t>
      </w:r>
      <w:r w:rsidR="00F16D63">
        <w:t xml:space="preserve"> </w:t>
      </w:r>
      <w:r w:rsidR="00DB247D">
        <w:t>protocols</w:t>
      </w:r>
      <w:r w:rsidR="00287980">
        <w:t xml:space="preserve">, </w:t>
      </w:r>
      <w:r w:rsidR="00023251">
        <w:t>intervention</w:t>
      </w:r>
      <w:r w:rsidR="003D76CD">
        <w:t>s</w:t>
      </w:r>
      <w:r w:rsidR="00023251">
        <w:t xml:space="preserve"> star</w:t>
      </w:r>
      <w:r w:rsidR="00083224">
        <w:t>t</w:t>
      </w:r>
      <w:r w:rsidR="00023251">
        <w:t>ing too late in pregnancy</w:t>
      </w:r>
      <w:r w:rsidR="00325D46">
        <w:t xml:space="preserve">, </w:t>
      </w:r>
      <w:r w:rsidR="001577EF">
        <w:t>and/or</w:t>
      </w:r>
      <w:r w:rsidR="00F16D63">
        <w:t xml:space="preserve"> </w:t>
      </w:r>
      <w:r w:rsidR="00734D34">
        <w:t>not</w:t>
      </w:r>
      <w:r w:rsidR="001577EF">
        <w:t xml:space="preserve"> targeting women </w:t>
      </w:r>
      <w:r w:rsidR="00734D34">
        <w:t xml:space="preserve">most at risk of developing GDM </w:t>
      </w:r>
      <w:r w:rsidR="00BD1C0F">
        <w:t xml:space="preserve">(selective screening to identify ‘at risk’ </w:t>
      </w:r>
      <w:r w:rsidR="001577EF">
        <w:t>women</w:t>
      </w:r>
      <w:r w:rsidR="00F16D63">
        <w:t xml:space="preserve"> </w:t>
      </w:r>
      <w:r w:rsidR="00541335">
        <w:t xml:space="preserve">only picks up </w:t>
      </w:r>
      <w:r w:rsidR="00EB5432">
        <w:t xml:space="preserve">10-15% of those </w:t>
      </w:r>
      <w:r w:rsidR="00FE4418">
        <w:t xml:space="preserve">entered </w:t>
      </w:r>
      <w:r w:rsidR="001577EF">
        <w:t>in the</w:t>
      </w:r>
      <w:r w:rsidR="00596A7B">
        <w:t xml:space="preserve"> </w:t>
      </w:r>
      <w:r w:rsidR="00FE4418">
        <w:t>trial</w:t>
      </w:r>
      <w:r w:rsidR="001577EF">
        <w:t>s</w:t>
      </w:r>
      <w:r w:rsidR="00FE4418">
        <w:t>)</w:t>
      </w:r>
      <w:r w:rsidR="00F672A4">
        <w:t xml:space="preserve">, </w:t>
      </w:r>
      <w:r w:rsidR="00665611">
        <w:t xml:space="preserve">or </w:t>
      </w:r>
      <w:r w:rsidR="00863E84">
        <w:t xml:space="preserve">by taking </w:t>
      </w:r>
      <w:r w:rsidR="00654579">
        <w:t xml:space="preserve">a </w:t>
      </w:r>
      <w:r w:rsidR="00665611">
        <w:t>‘</w:t>
      </w:r>
      <w:r w:rsidR="00863E84">
        <w:t>one-size fits all approach</w:t>
      </w:r>
      <w:r w:rsidR="00665611">
        <w:t>’</w:t>
      </w:r>
      <w:r w:rsidR="00863E84">
        <w:t xml:space="preserve"> </w:t>
      </w:r>
      <w:r w:rsidR="00464386">
        <w:t xml:space="preserve">for different ethnic </w:t>
      </w:r>
      <w:r w:rsidR="007F1404">
        <w:t>group</w:t>
      </w:r>
      <w:r w:rsidR="001577EF">
        <w:t>s</w:t>
      </w:r>
      <w:r w:rsidR="00863E84">
        <w:t>.</w:t>
      </w:r>
      <w:r w:rsidR="00E14B61">
        <w:fldChar w:fldCharType="begin"/>
      </w:r>
      <w:r w:rsidR="00BC5EE1">
        <w:instrText xml:space="preserve"> ADDIN EN.CITE &lt;EndNote&gt;&lt;Cite&gt;&lt;Author&gt;Ram&lt;/Author&gt;&lt;Year&gt;2017&lt;/Year&gt;&lt;RecNum&gt;1334&lt;/RecNum&gt;&lt;DisplayText&gt;&lt;style face="superscript"&gt;49&lt;/style&gt;&lt;/DisplayText&gt;&lt;record&gt;&lt;rec-number&gt;1334&lt;/rec-number&gt;&lt;foreign-keys&gt;&lt;key app="EN" db-id="5a0es95shrewwuee2wa55vrdrexdzw5ra2da" timestamp="1588165251"&gt;1334&lt;/key&gt;&lt;/foreign-keys&gt;&lt;ref-type name="Journal Article"&gt;17&lt;/ref-type&gt;&lt;contributors&gt;&lt;authors&gt;&lt;author&gt;Ram, U.&lt;/author&gt;&lt;author&gt;Seshadri, S.&lt;/author&gt;&lt;author&gt;Saravanan, P.&lt;/author&gt;&lt;/authors&gt;&lt;/contributors&gt;&lt;auth-address&gt;Seethapathy Hospital, Chennai, India.&amp;#xD;Mediscan Systems and Fetal Care Research Foundation, Chennai, India.&amp;#xD;Populations, Evidence and Technologies, Warwick Medical School, University of Warwick, Coventry CV4 7AL, UK. Electronic address: p.saravanan@warwick.ac.uk.&lt;/auth-address&gt;&lt;titles&gt;&lt;title&gt;Hyperglycaemia in pregnancy: time to ask the hard questions?&lt;/title&gt;&lt;secondary-title&gt;Lancet Diabetes Endocrinol&lt;/secondary-title&gt;&lt;/titles&gt;&lt;periodical&gt;&lt;full-title&gt;Lancet Diabetes Endocrinol&lt;/full-title&gt;&lt;abbr-1&gt;The lancet. Diabetes &amp;amp; endocrinology&lt;/abbr-1&gt;&lt;/periodical&gt;&lt;pages&gt;578-579&lt;/pages&gt;&lt;volume&gt;5&lt;/volume&gt;&lt;number&gt;8&lt;/number&gt;&lt;edition&gt;2017/07/25&lt;/edition&gt;&lt;keywords&gt;&lt;keyword&gt;Female&lt;/keyword&gt;&lt;keyword&gt;Humans&lt;/keyword&gt;&lt;keyword&gt;*Hyperglycemia&lt;/keyword&gt;&lt;keyword&gt;Pregnancy&lt;/keyword&gt;&lt;/keywords&gt;&lt;dates&gt;&lt;year&gt;2017&lt;/year&gt;&lt;pub-dates&gt;&lt;date&gt;Aug&lt;/date&gt;&lt;/pub-dates&gt;&lt;/dates&gt;&lt;isbn&gt;2213-8595 (Electronic)&amp;#xD;2213-8587 (Linking)&lt;/isbn&gt;&lt;accession-num&gt;28732661&lt;/accession-num&gt;&lt;urls&gt;&lt;related-urls&gt;&lt;url&gt;https://www.ncbi.nlm.nih.gov/pubmed/28732661&lt;/url&gt;&lt;/related-urls&gt;&lt;/urls&gt;&lt;electronic-resource-num&gt;10.1016/S2213-8587(17)30175-4&lt;/electronic-resource-num&gt;&lt;/record&gt;&lt;/Cite&gt;&lt;/EndNote&gt;</w:instrText>
      </w:r>
      <w:r w:rsidR="00E14B61">
        <w:fldChar w:fldCharType="separate"/>
      </w:r>
      <w:r w:rsidR="00BC5EE1" w:rsidRPr="00BC5EE1">
        <w:rPr>
          <w:noProof/>
          <w:vertAlign w:val="superscript"/>
        </w:rPr>
        <w:t>49</w:t>
      </w:r>
      <w:r w:rsidR="00E14B61">
        <w:fldChar w:fldCharType="end"/>
      </w:r>
      <w:r w:rsidR="00863E84">
        <w:t xml:space="preserve"> </w:t>
      </w:r>
      <w:r w:rsidR="001577EF">
        <w:t>W</w:t>
      </w:r>
      <w:r w:rsidR="005A3773">
        <w:t xml:space="preserve">e </w:t>
      </w:r>
      <w:r w:rsidR="00CF1955">
        <w:t xml:space="preserve">believe </w:t>
      </w:r>
      <w:r w:rsidR="00133186">
        <w:t xml:space="preserve">that </w:t>
      </w:r>
      <w:r w:rsidR="005C67F7">
        <w:t>l</w:t>
      </w:r>
      <w:r w:rsidR="00133186" w:rsidRPr="00863E84">
        <w:t xml:space="preserve">ifestyle </w:t>
      </w:r>
      <w:r w:rsidR="00863E84" w:rsidRPr="00863E84">
        <w:t xml:space="preserve">interventions </w:t>
      </w:r>
      <w:r w:rsidR="002513AF">
        <w:t>could be</w:t>
      </w:r>
      <w:r w:rsidR="00863E84" w:rsidRPr="00863E84">
        <w:t xml:space="preserve"> effective when </w:t>
      </w:r>
      <w:r w:rsidR="001577EF">
        <w:t>selectively</w:t>
      </w:r>
      <w:r w:rsidR="00F16D63">
        <w:t xml:space="preserve"> </w:t>
      </w:r>
      <w:r w:rsidR="00863E84" w:rsidRPr="00863E84">
        <w:t xml:space="preserve">targeted to </w:t>
      </w:r>
      <w:r w:rsidR="00DB1696">
        <w:t>‘</w:t>
      </w:r>
      <w:r w:rsidR="00863E84" w:rsidRPr="00863E84">
        <w:t>at</w:t>
      </w:r>
      <w:r w:rsidR="00F64AD3">
        <w:t xml:space="preserve"> </w:t>
      </w:r>
      <w:r w:rsidR="00863E84" w:rsidRPr="00863E84">
        <w:t>risk</w:t>
      </w:r>
      <w:r w:rsidR="00DB1696">
        <w:t>’</w:t>
      </w:r>
      <w:r w:rsidR="00863E84" w:rsidRPr="00863E84">
        <w:t xml:space="preserve"> groups. However, as detailed below, risk assessment is currently based on clinical risk alone,</w:t>
      </w:r>
      <w:r w:rsidR="00E14B61">
        <w:fldChar w:fldCharType="begin"/>
      </w:r>
      <w:r w:rsidR="00BC5EE1">
        <w:instrText xml:space="preserve"> ADDIN EN.CITE &lt;EndNote&gt;&lt;Cite&gt;&lt;Author&gt;NICE&lt;/Author&gt;&lt;Year&gt;2015&lt;/Year&gt;&lt;RecNum&gt;978&lt;/RecNum&gt;&lt;DisplayText&gt;&lt;style face="superscript"&gt;2,61&lt;/style&gt;&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Cite&gt;&lt;Author&gt;US Department of Health and Human Services&lt;/Author&gt;&lt;Year&gt;2012&lt;/Year&gt;&lt;RecNum&gt;1290&lt;/RecNum&gt;&lt;record&gt;&lt;rec-number&gt;1290&lt;/rec-number&gt;&lt;foreign-keys&gt;&lt;key app="EN" db-id="5a0es95shrewwuee2wa55vrdrexdzw5ra2da" timestamp="1580495628"&gt;1290&lt;/key&gt;&lt;/foreign-keys&gt;&lt;ref-type name="Journal Article"&gt;17&lt;/ref-type&gt;&lt;contributors&gt;&lt;authors&gt;&lt;author&gt;US Department of Health and Human Services, National Institutes of Health &amp;amp; Eunice Kennedy Shriver National Institute of Child Health and Human Development.&lt;/author&gt;&lt;/authors&gt;&lt;/contributors&gt;&lt;titles&gt;&lt;title&gt;Am I at Risk for Gestational Diabetes?&lt;/title&gt;&lt;/titles&gt;&lt;dates&gt;&lt;year&gt;2012&lt;/year&gt;&lt;/dates&gt;&lt;urls&gt;&lt;related-urls&gt;&lt;url&gt;https://www.nichd.nih.gov/sites/default/files/publications/pubs/Documents/gestational_diabetes_2012.pdf&lt;/url&gt;&lt;/related-urls&gt;&lt;/urls&gt;&lt;/record&gt;&lt;/Cite&gt;&lt;/EndNote&gt;</w:instrText>
      </w:r>
      <w:r w:rsidR="00E14B61">
        <w:fldChar w:fldCharType="separate"/>
      </w:r>
      <w:r w:rsidR="00BC5EE1" w:rsidRPr="00BC5EE1">
        <w:rPr>
          <w:noProof/>
          <w:vertAlign w:val="superscript"/>
        </w:rPr>
        <w:t>2,61</w:t>
      </w:r>
      <w:r w:rsidR="00E14B61">
        <w:fldChar w:fldCharType="end"/>
      </w:r>
      <w:r w:rsidR="00863E84" w:rsidRPr="00863E84">
        <w:t xml:space="preserve"> </w:t>
      </w:r>
      <w:r w:rsidR="001577EF">
        <w:t xml:space="preserve">which </w:t>
      </w:r>
      <w:r w:rsidR="006C79BF">
        <w:t>is not</w:t>
      </w:r>
      <w:r w:rsidR="00863E84" w:rsidRPr="00863E84">
        <w:t xml:space="preserve"> </w:t>
      </w:r>
      <w:r w:rsidR="001577EF">
        <w:t xml:space="preserve">sufficiently </w:t>
      </w:r>
      <w:r w:rsidR="00863E84" w:rsidRPr="00863E84">
        <w:t>sensitive.</w:t>
      </w:r>
      <w:r w:rsidR="00FE538C">
        <w:t xml:space="preserve"> </w:t>
      </w:r>
      <w:r w:rsidR="005A1419">
        <w:t xml:space="preserve">Improving the risk stratification by </w:t>
      </w:r>
      <w:r w:rsidR="001267B3">
        <w:t xml:space="preserve">developing </w:t>
      </w:r>
      <w:r w:rsidR="003566FC">
        <w:t>‘personalised, composite risk score</w:t>
      </w:r>
      <w:r w:rsidR="001577EF">
        <w:t>s</w:t>
      </w:r>
      <w:r w:rsidR="00386B5D">
        <w:t>’ could overcome some of these barriers</w:t>
      </w:r>
      <w:r w:rsidR="007F2308">
        <w:t xml:space="preserve"> and </w:t>
      </w:r>
      <w:r w:rsidR="001577EF">
        <w:t>allow interventions to be tested</w:t>
      </w:r>
      <w:r w:rsidR="000E4B88">
        <w:t xml:space="preserve"> in the highest risk </w:t>
      </w:r>
      <w:r w:rsidR="001577EF">
        <w:t>women</w:t>
      </w:r>
      <w:r w:rsidR="007E0CD4">
        <w:t xml:space="preserve">. Women </w:t>
      </w:r>
      <w:r w:rsidR="003D43C5">
        <w:t xml:space="preserve">may also adhere better to </w:t>
      </w:r>
      <w:r w:rsidR="00F158EF">
        <w:t xml:space="preserve">the </w:t>
      </w:r>
      <w:r w:rsidR="00900CC8">
        <w:t xml:space="preserve"> proposed </w:t>
      </w:r>
      <w:r w:rsidR="003D43C5">
        <w:t xml:space="preserve">lifestyle interventions when they feel </w:t>
      </w:r>
      <w:r w:rsidR="00D45C1B">
        <w:rPr>
          <w:i/>
          <w:iCs/>
        </w:rPr>
        <w:t xml:space="preserve">‘this </w:t>
      </w:r>
      <w:r w:rsidR="00C233CD">
        <w:rPr>
          <w:i/>
          <w:iCs/>
        </w:rPr>
        <w:t xml:space="preserve">is specifically </w:t>
      </w:r>
      <w:r w:rsidR="009A7E03">
        <w:rPr>
          <w:i/>
          <w:iCs/>
        </w:rPr>
        <w:t>about</w:t>
      </w:r>
      <w:r w:rsidR="00C233CD">
        <w:rPr>
          <w:i/>
          <w:iCs/>
        </w:rPr>
        <w:t xml:space="preserve"> me’.</w:t>
      </w:r>
    </w:p>
    <w:p w14:paraId="2BFC4349" w14:textId="50E8A750" w:rsidR="004D0620" w:rsidRDefault="004D0620" w:rsidP="00B82D5C">
      <w:pPr>
        <w:spacing w:line="360" w:lineRule="auto"/>
      </w:pPr>
    </w:p>
    <w:p w14:paraId="08678607" w14:textId="7808D809" w:rsidR="00F046DB" w:rsidRPr="00A7247C" w:rsidRDefault="00C96FD9" w:rsidP="00B82D5C">
      <w:pPr>
        <w:spacing w:line="360" w:lineRule="auto"/>
        <w:rPr>
          <w:i/>
          <w:iCs/>
        </w:rPr>
      </w:pPr>
      <w:r>
        <w:rPr>
          <w:i/>
          <w:iCs/>
        </w:rPr>
        <w:t>Timing of screening</w:t>
      </w:r>
    </w:p>
    <w:p w14:paraId="7A81BDD0" w14:textId="5269354C" w:rsidR="00863E84" w:rsidRPr="00863E84" w:rsidRDefault="00C11BB5" w:rsidP="00B82D5C">
      <w:pPr>
        <w:spacing w:line="360" w:lineRule="auto"/>
      </w:pPr>
      <w:r>
        <w:t>As outlined above, t</w:t>
      </w:r>
      <w:r w:rsidR="00863E84" w:rsidRPr="00863E84">
        <w:t xml:space="preserve">here is also growing evidence that GDM testing should be performed earlier in pregnancy. </w:t>
      </w:r>
      <w:r w:rsidR="00931BC6">
        <w:t xml:space="preserve">Many </w:t>
      </w:r>
      <w:r w:rsidR="001577EF">
        <w:t>international</w:t>
      </w:r>
      <w:r w:rsidR="00F16D63">
        <w:t xml:space="preserve"> </w:t>
      </w:r>
      <w:r w:rsidR="00931BC6">
        <w:t xml:space="preserve">guidelines recommend </w:t>
      </w:r>
      <w:r>
        <w:t xml:space="preserve">early pregnancy </w:t>
      </w:r>
      <w:r w:rsidR="00931BC6">
        <w:t>screening for undiagnosed diabetes using standard criteria.</w:t>
      </w:r>
      <w:r w:rsidR="00931BC6">
        <w:fldChar w:fldCharType="begin"/>
      </w:r>
      <w:r w:rsidR="009545A8">
        <w:instrText xml:space="preserve"> ADDIN EN.CITE &lt;EndNote&gt;&lt;Cite&gt;&lt;Author&gt;American Diabetes&lt;/Author&gt;&lt;Year&gt;2020&lt;/Year&gt;&lt;RecNum&gt;1305&lt;/RecNum&gt;&lt;DisplayText&gt;&lt;style face="superscript"&gt;4&lt;/style&gt;&lt;/DisplayText&gt;&lt;record&gt;&lt;rec-number&gt;1305&lt;/rec-number&gt;&lt;foreign-keys&gt;&lt;key app="EN" db-id="5a0es95shrewwuee2wa55vrdrexdzw5ra2da" timestamp="1585919065"&gt;1305&lt;/key&gt;&lt;/foreign-keys&gt;&lt;ref-type name="Journal Article"&gt;17&lt;/ref-type&gt;&lt;contributors&gt;&lt;authors&gt;&lt;author&gt;American Diabetes, Association&lt;/author&gt;&lt;/authors&gt;&lt;/contributors&gt;&lt;titles&gt;&lt;title&gt;14. Management of Diabetes in Pregnancy: Standards of Medical Care in Diabetes-2020&lt;/title&gt;&lt;secondary-title&gt;Diabetes Care&lt;/secondary-title&gt;&lt;/titles&gt;&lt;periodical&gt;&lt;full-title&gt;Diabetes Care&lt;/full-title&gt;&lt;abbr-1&gt;Diabetes care&lt;/abbr-1&gt;&lt;/periodical&gt;&lt;pages&gt;S183-S192&lt;/pages&gt;&lt;volume&gt;43&lt;/volume&gt;&lt;number&gt;Suppl 1&lt;/number&gt;&lt;edition&gt;2019/12/22&lt;/edition&gt;&lt;dates&gt;&lt;year&gt;2020&lt;/year&gt;&lt;pub-dates&gt;&lt;date&gt;Jan&lt;/date&gt;&lt;/pub-dates&gt;&lt;/dates&gt;&lt;isbn&gt;1935-5548 (Electronic)&amp;#xD;0149-5992 (Linking)&lt;/isbn&gt;&lt;accession-num&gt;31862757&lt;/accession-num&gt;&lt;urls&gt;&lt;related-urls&gt;&lt;url&gt;https://www.ncbi.nlm.nih.gov/pubmed/31862757&lt;/url&gt;&lt;/related-urls&gt;&lt;/urls&gt;&lt;electronic-resource-num&gt;10.2337/dc20-S014&lt;/electronic-resource-num&gt;&lt;/record&gt;&lt;/Cite&gt;&lt;/EndNote&gt;</w:instrText>
      </w:r>
      <w:r w:rsidR="00931BC6">
        <w:fldChar w:fldCharType="separate"/>
      </w:r>
      <w:r w:rsidR="009545A8" w:rsidRPr="009545A8">
        <w:rPr>
          <w:noProof/>
          <w:vertAlign w:val="superscript"/>
        </w:rPr>
        <w:t>4</w:t>
      </w:r>
      <w:r w:rsidR="00931BC6">
        <w:fldChar w:fldCharType="end"/>
      </w:r>
      <w:r w:rsidR="00931BC6">
        <w:t xml:space="preserve"> However</w:t>
      </w:r>
      <w:r w:rsidR="00931BC6" w:rsidRPr="00863E84">
        <w:t xml:space="preserve">, </w:t>
      </w:r>
      <w:r w:rsidR="00136064">
        <w:t>others</w:t>
      </w:r>
      <w:r w:rsidR="00931BC6" w:rsidRPr="00863E84">
        <w:t xml:space="preserve"> advi</w:t>
      </w:r>
      <w:r w:rsidR="00BC2508">
        <w:t>s</w:t>
      </w:r>
      <w:r w:rsidR="00136064">
        <w:t>e</w:t>
      </w:r>
      <w:r w:rsidR="00931BC6" w:rsidRPr="00863E84">
        <w:t xml:space="preserve"> against early pregnancy testing by plasma glucose or HbA</w:t>
      </w:r>
      <w:r w:rsidR="00931BC6" w:rsidRPr="00863E84">
        <w:rPr>
          <w:vertAlign w:val="subscript"/>
        </w:rPr>
        <w:t>1c</w:t>
      </w:r>
      <w:r w:rsidR="00931BC6" w:rsidRPr="00863E84">
        <w:t>, even to rule out pre-existing type 2 diabetes, based on a lack of cost-effectiveness</w:t>
      </w:r>
      <w:r w:rsidR="00F16D63">
        <w:t xml:space="preserve"> </w:t>
      </w:r>
      <w:r w:rsidR="001577EF">
        <w:t>studies</w:t>
      </w:r>
      <w:r w:rsidR="00931BC6" w:rsidRPr="00863E84">
        <w:t>.</w:t>
      </w:r>
      <w:r w:rsidR="00931BC6">
        <w:fldChar w:fldCharType="begin"/>
      </w:r>
      <w:r w:rsidR="00931BC6">
        <w:instrText xml:space="preserve"> ADDIN EN.CITE &lt;EndNote&gt;&lt;Cite&gt;&lt;Author&gt;NICE&lt;/Author&gt;&lt;Year&gt;2015&lt;/Year&gt;&lt;RecNum&gt;978&lt;/RecNum&gt;&lt;DisplayText&gt;&lt;style face="superscript"&gt;2&lt;/style&gt;&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EndNote&gt;</w:instrText>
      </w:r>
      <w:r w:rsidR="00931BC6">
        <w:fldChar w:fldCharType="separate"/>
      </w:r>
      <w:r w:rsidR="00931BC6" w:rsidRPr="00877A40">
        <w:rPr>
          <w:noProof/>
          <w:vertAlign w:val="superscript"/>
        </w:rPr>
        <w:t>2</w:t>
      </w:r>
      <w:r w:rsidR="00931BC6">
        <w:fldChar w:fldCharType="end"/>
      </w:r>
      <w:r w:rsidR="00931BC6" w:rsidRPr="00863E84">
        <w:t xml:space="preserve"> </w:t>
      </w:r>
      <w:r w:rsidR="00863E84" w:rsidRPr="00863E84">
        <w:t xml:space="preserve">Recent </w:t>
      </w:r>
      <w:r w:rsidR="00F16D63">
        <w:t xml:space="preserve">data </w:t>
      </w:r>
      <w:r w:rsidR="00863E84" w:rsidRPr="00863E84">
        <w:t xml:space="preserve">have shown that </w:t>
      </w:r>
      <w:r w:rsidR="00C167BF" w:rsidRPr="00863E84">
        <w:t>fetal</w:t>
      </w:r>
      <w:r w:rsidR="00863E84" w:rsidRPr="00863E84">
        <w:t xml:space="preserve"> overgrowth is already present when GDM is diagnosed by OGTT at 28 weeks</w:t>
      </w:r>
      <w:r w:rsidR="00F16D63">
        <w:t>, and by 20 weeks</w:t>
      </w:r>
      <w:r w:rsidR="00CA6D32">
        <w:t xml:space="preserve"> of</w:t>
      </w:r>
      <w:r w:rsidR="00F16D63">
        <w:t xml:space="preserve"> gestation in women who are overweight and obese</w:t>
      </w:r>
      <w:r w:rsidR="002E73D0">
        <w:t>.</w:t>
      </w:r>
      <w:r w:rsidR="00E14B61">
        <w:fldChar w:fldCharType="begin">
          <w:fldData xml:space="preserve">PEVuZE5vdGU+PENpdGU+PEF1dGhvcj5Tb3ZpbzwvQXV0aG9yPjxZZWFyPjIwMTY8L1llYXI+PFJl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</w:fldData>
        </w:fldChar>
      </w:r>
      <w:r w:rsidR="00BC5EE1">
        <w:instrText xml:space="preserve"> ADDIN EN.CITE </w:instrText>
      </w:r>
      <w:r w:rsidR="00BC5EE1">
        <w:fldChar w:fldCharType="begin">
          <w:fldData xml:space="preserve">PEVuZE5vdGU+PENpdGU+PEF1dGhvcj5Tb3ZpbzwvQXV0aG9yPjxZZWFyPjIwMTY8L1llYXI+PFJl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2</w:t>
      </w:r>
      <w:r w:rsidR="00E14B61">
        <w:fldChar w:fldCharType="end"/>
      </w:r>
      <w:r w:rsidR="00863E84" w:rsidRPr="00863E84">
        <w:t xml:space="preserve"> In India, elevated </w:t>
      </w:r>
      <w:r w:rsidR="00CF07CC" w:rsidRPr="00863E84">
        <w:t>fetal</w:t>
      </w:r>
      <w:r w:rsidR="00863E84" w:rsidRPr="00863E84">
        <w:t xml:space="preserve"> adiposity has </w:t>
      </w:r>
      <w:r w:rsidR="00F16D63">
        <w:t xml:space="preserve">also </w:t>
      </w:r>
      <w:r w:rsidR="00863E84" w:rsidRPr="00863E84">
        <w:t xml:space="preserve">been demonstrated prior to the diagnosis of GDM, in women who </w:t>
      </w:r>
      <w:r w:rsidR="009F44AC">
        <w:t>did not have</w:t>
      </w:r>
      <w:r w:rsidR="00863E84" w:rsidRPr="00863E84">
        <w:t xml:space="preserve"> prediabetes or type 2 diabetes </w:t>
      </w:r>
      <w:r w:rsidR="009F44AC" w:rsidRPr="00863E84">
        <w:t xml:space="preserve">in early pregnancy </w:t>
      </w:r>
      <w:r w:rsidR="009F44AC">
        <w:t>(</w:t>
      </w:r>
      <w:r w:rsidR="00863E84" w:rsidRPr="00863E84">
        <w:t>ruled out by fasting glucose</w:t>
      </w:r>
      <w:r w:rsidR="009F44AC">
        <w:t>)</w:t>
      </w:r>
      <w:r w:rsidR="00EB3596">
        <w:t>.</w:t>
      </w:r>
      <w:r w:rsidR="00E14B61">
        <w:fldChar w:fldCharType="begin"/>
      </w:r>
      <w:r w:rsidR="00BC5EE1">
        <w:instrText xml:space="preserve"> ADDIN EN.CITE &lt;EndNote&gt;&lt;Cite&gt;&lt;Author&gt;Venkataraman&lt;/Author&gt;&lt;Year&gt;2016&lt;/Year&gt;&lt;RecNum&gt;1246&lt;/RecNum&gt;&lt;DisplayText&gt;&lt;style face="superscript"&gt;63&lt;/style&gt;&lt;/DisplayText&gt;&lt;record&gt;&lt;rec-number&gt;1246&lt;/rec-number&gt;&lt;foreign-keys&gt;&lt;key app="EN" db-id="5a0es95shrewwuee2wa55vrdrexdzw5ra2da" timestamp="1484738607"&gt;1246&lt;/key&gt;&lt;/foreign-keys&gt;&lt;ref-type name="Journal Article"&gt;17&lt;/ref-type&gt;&lt;contributors&gt;&lt;authors&gt;&lt;author&gt;Venkataraman, H.&lt;/author&gt;&lt;author&gt;Ram, U.&lt;/author&gt;&lt;author&gt;Craik, S.&lt;/author&gt;&lt;author&gt;Arungunasekaran, A.&lt;/author&gt;&lt;author&gt;Seshadri, S.&lt;/author&gt;&lt;author&gt;Saravanan, P.&lt;/author&gt;&lt;/authors&gt;&lt;/contributors&gt;&lt;auth-address&gt;Populations, Evidence and Technologies, Division of Health Sciences, Warwick Medical School, University of Warwick, Gibbet Hill, Coventry, CV4 7AL, UK.&amp;#xD;Seethapathy Clinic and Hospital, Chennai, India.&amp;#xD;Mediscan Systems, Mylapore, Chennai, India.&amp;#xD;Populations, Evidence and Technologies, Division of Health Sciences, Warwick Medical School, University of Warwick, Gibbet Hill, Coventry, CV4 7AL, UK. p.saravanan@warwick.ac.uk.&amp;#xD;Department of Diabetes, Endocrinology &amp;amp; Metabolism, George Eliot Hospital, Nuneaton, UK. p.saravanan@warwick.ac.uk.&lt;/auth-address&gt;&lt;titles&gt;&lt;title&gt;Increased fetal adiposity prior to diagnosis of gestational diabetes in South Asians: more evidence for the &amp;apos;thin-fat&amp;apos; bab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dates&gt;&lt;year&gt;2016&lt;/year&gt;&lt;pub-dates&gt;&lt;date&gt;Dec 02&lt;/date&gt;&lt;/pub-dates&gt;&lt;/dates&gt;&lt;isbn&gt;1432-0428 (Electronic)&amp;#xD;0012-186X (Linking)&lt;/isbn&gt;&lt;accession-num&gt;27913848&lt;/accession-num&gt;&lt;urls&gt;&lt;related-urls&gt;&lt;url&gt;http://www.ncbi.nlm.nih.gov/pubmed/27913848&lt;/url&gt;&lt;/related-urls&gt;&lt;/urls&gt;&lt;electronic-resource-num&gt;10.1007/s00125-016-4166-2&lt;/electronic-resource-num&gt;&lt;/record&gt;&lt;/Cite&gt;&lt;/EndNote&gt;</w:instrText>
      </w:r>
      <w:r w:rsidR="00E14B61">
        <w:fldChar w:fldCharType="separate"/>
      </w:r>
      <w:r w:rsidR="00BC5EE1" w:rsidRPr="00BC5EE1">
        <w:rPr>
          <w:noProof/>
          <w:vertAlign w:val="superscript"/>
        </w:rPr>
        <w:t>63</w:t>
      </w:r>
      <w:r w:rsidR="00E14B61">
        <w:fldChar w:fldCharType="end"/>
      </w:r>
      <w:r w:rsidR="00863E84" w:rsidRPr="00863E84">
        <w:t xml:space="preserve"> </w:t>
      </w:r>
      <w:r w:rsidR="00EB3596">
        <w:t>T</w:t>
      </w:r>
      <w:r w:rsidR="00863E84" w:rsidRPr="00863E84">
        <w:t>hese babies had higher adiposity but did not have elevated birthweight, the so-called ‘thin-fat</w:t>
      </w:r>
      <w:r w:rsidR="00EB3596">
        <w:t>’</w:t>
      </w:r>
      <w:r w:rsidR="00863E84" w:rsidRPr="00863E84">
        <w:t xml:space="preserve"> phenotype</w:t>
      </w:r>
      <w:r w:rsidR="00EB3596">
        <w:t>.</w:t>
      </w:r>
      <w:r w:rsidR="002E73D0">
        <w:fldChar w:fldCharType="begin">
          <w:fldData xml:space="preserve">PEVuZE5vdGU+PENpdGU+PEF1dGhvcj5WZW5rYXRhcmFtYW48L0F1dGhvcj48WWVhcj4yMDE2PC9Z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kYXRlcz48eWVhcj4yMDE2PC95ZWFyPjxwdWItZGF0ZXM+PGRhdGU+RGVjIDAyPC9k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1NzgtNTc5PC9w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</w:fldData>
        </w:fldChar>
      </w:r>
      <w:r w:rsidR="00BC5EE1">
        <w:instrText xml:space="preserve"> ADDIN EN.CITE </w:instrText>
      </w:r>
      <w:r w:rsidR="00BC5EE1">
        <w:fldChar w:fldCharType="begin">
          <w:fldData xml:space="preserve">PEVuZE5vdGU+PENpdGU+PEF1dGhvcj5WZW5rYXRhcmFtYW48L0F1dGhvcj48WWVhcj4yMDE2PC9Z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kYXRlcz48eWVhcj4yMDE2PC95ZWFyPjxwdWItZGF0ZXM+PGRhdGU+RGVjIDAyPC9k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1NzgtNTc5PC9w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</w:fldData>
        </w:fldChar>
      </w:r>
      <w:r w:rsidR="00BC5EE1">
        <w:instrText xml:space="preserve"> ADDIN EN.CITE.DATA </w:instrText>
      </w:r>
      <w:r w:rsidR="00BC5EE1">
        <w:fldChar w:fldCharType="end"/>
      </w:r>
      <w:r w:rsidR="002E73D0">
        <w:fldChar w:fldCharType="separate"/>
      </w:r>
      <w:r w:rsidR="00BC5EE1" w:rsidRPr="00BC5EE1">
        <w:rPr>
          <w:noProof/>
          <w:vertAlign w:val="superscript"/>
        </w:rPr>
        <w:t>49,63</w:t>
      </w:r>
      <w:r w:rsidR="002E73D0">
        <w:fldChar w:fldCharType="end"/>
      </w:r>
      <w:r w:rsidR="00244071">
        <w:t xml:space="preserve"> </w:t>
      </w:r>
      <w:r w:rsidR="00710A6C">
        <w:t>Although IADPSG and WHO reco</w:t>
      </w:r>
      <w:r w:rsidR="003C5FC1">
        <w:t>mmend to diagnose GDM in early pregnancy</w:t>
      </w:r>
      <w:r w:rsidR="00B56745">
        <w:t xml:space="preserve"> </w:t>
      </w:r>
      <w:r w:rsidR="009D0CF9">
        <w:t xml:space="preserve">using the same diagnostic threshold </w:t>
      </w:r>
      <w:r w:rsidR="00C97349">
        <w:t xml:space="preserve">used at </w:t>
      </w:r>
      <w:r w:rsidR="00DD6443">
        <w:t xml:space="preserve">24-28 weeks </w:t>
      </w:r>
      <w:r w:rsidR="009D0CF9">
        <w:t>(</w:t>
      </w:r>
      <w:r w:rsidR="00CA6D32">
        <w:t>i.e.</w:t>
      </w:r>
      <w:r w:rsidR="009D0CF9">
        <w:t>,</w:t>
      </w:r>
      <w:r w:rsidR="00B56745">
        <w:t xml:space="preserve"> fasting plasma glucose </w:t>
      </w:r>
      <w:r w:rsidR="00965CC0" w:rsidRPr="00BB3653">
        <w:t>≥</w:t>
      </w:r>
      <w:r w:rsidR="00965CC0">
        <w:t>5.1mmol/l</w:t>
      </w:r>
      <w:r w:rsidR="009D0CF9">
        <w:t>)</w:t>
      </w:r>
      <w:r w:rsidR="00965CC0">
        <w:t xml:space="preserve">, </w:t>
      </w:r>
      <w:r w:rsidR="00390BFE">
        <w:t xml:space="preserve">many have not followed this due to </w:t>
      </w:r>
      <w:r w:rsidR="00F01E99">
        <w:t>lack of interventio</w:t>
      </w:r>
      <w:r w:rsidR="007A4E9E">
        <w:t xml:space="preserve">nal evidence, </w:t>
      </w:r>
      <w:r w:rsidR="00E65440">
        <w:t>clinical capacity and/or concerns</w:t>
      </w:r>
      <w:r w:rsidR="00795DF1">
        <w:t xml:space="preserve"> </w:t>
      </w:r>
      <w:r w:rsidR="000C02E0">
        <w:t>about</w:t>
      </w:r>
      <w:r w:rsidR="00390BFE">
        <w:t xml:space="preserve"> increas</w:t>
      </w:r>
      <w:r w:rsidR="00D50B21">
        <w:t>ing medicalization of pregnancy</w:t>
      </w:r>
      <w:r w:rsidR="008A3813">
        <w:t>.</w:t>
      </w:r>
      <w:r w:rsidR="00762EAB">
        <w:t xml:space="preserve"> </w:t>
      </w:r>
      <w:r w:rsidR="008804AE">
        <w:t>An ongoing</w:t>
      </w:r>
      <w:r w:rsidR="00F16D63">
        <w:t xml:space="preserve"> </w:t>
      </w:r>
      <w:r w:rsidR="003C3207">
        <w:t>randomised controlled trial</w:t>
      </w:r>
      <w:r w:rsidR="008804AE">
        <w:t xml:space="preserve"> </w:t>
      </w:r>
      <w:r w:rsidR="00CD5F1F">
        <w:t>identifying women by early OGTT (&lt;20 weeks of pregnancy)</w:t>
      </w:r>
      <w:r w:rsidR="005C5AA4">
        <w:t xml:space="preserve"> will </w:t>
      </w:r>
      <w:r w:rsidR="008F62CB">
        <w:t>inform</w:t>
      </w:r>
      <w:r w:rsidR="005C5AA4">
        <w:t xml:space="preserve"> whether early inter</w:t>
      </w:r>
      <w:r w:rsidR="00B53208">
        <w:t xml:space="preserve">vention </w:t>
      </w:r>
      <w:r w:rsidR="00276199">
        <w:t xml:space="preserve">can improve </w:t>
      </w:r>
      <w:r w:rsidR="0025095C">
        <w:t>pregnancy</w:t>
      </w:r>
      <w:r w:rsidR="00F16D63">
        <w:t xml:space="preserve"> </w:t>
      </w:r>
      <w:r w:rsidR="00B53208">
        <w:t>outcome</w:t>
      </w:r>
      <w:r w:rsidR="0025095C">
        <w:t>s</w:t>
      </w:r>
      <w:r w:rsidR="00243125">
        <w:t>.</w:t>
      </w:r>
      <w:r w:rsidR="00243125">
        <w:fldChar w:fldCharType="begin">
          <w:fldData xml:space="preserve">PEVuZE5vdGU+PENpdGU+PEF1dGhvcj5TaW1tb25zPC9BdXRob3I+PFllYXI+MjAxODwvWWVhcj48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</w:fldData>
        </w:fldChar>
      </w:r>
      <w:r w:rsidR="00BC5EE1">
        <w:instrText xml:space="preserve"> ADDIN EN.CITE </w:instrText>
      </w:r>
      <w:r w:rsidR="00BC5EE1">
        <w:fldChar w:fldCharType="begin">
          <w:fldData xml:space="preserve">PEVuZE5vdGU+PENpdGU+PEF1dGhvcj5TaW1tb25zPC9BdXRob3I+PFllYXI+MjAxODwvWWVhcj48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</w:fldData>
        </w:fldChar>
      </w:r>
      <w:r w:rsidR="00BC5EE1">
        <w:instrText xml:space="preserve"> ADDIN EN.CITE.DATA </w:instrText>
      </w:r>
      <w:r w:rsidR="00BC5EE1">
        <w:fldChar w:fldCharType="end"/>
      </w:r>
      <w:r w:rsidR="00243125">
        <w:fldChar w:fldCharType="separate"/>
      </w:r>
      <w:r w:rsidR="00BC5EE1" w:rsidRPr="00BC5EE1">
        <w:rPr>
          <w:noProof/>
          <w:vertAlign w:val="superscript"/>
        </w:rPr>
        <w:t>64</w:t>
      </w:r>
      <w:r w:rsidR="00243125">
        <w:fldChar w:fldCharType="end"/>
      </w:r>
      <w:r w:rsidR="00366C44">
        <w:t xml:space="preserve"> </w:t>
      </w:r>
      <w:r w:rsidR="008A5FD9">
        <w:t>We propose</w:t>
      </w:r>
      <w:r w:rsidR="00085295">
        <w:t xml:space="preserve">, </w:t>
      </w:r>
      <w:r w:rsidR="008D03DF">
        <w:t>as detailed below</w:t>
      </w:r>
      <w:r w:rsidR="00085295">
        <w:t>,</w:t>
      </w:r>
      <w:r w:rsidR="008A5FD9">
        <w:t xml:space="preserve"> </w:t>
      </w:r>
      <w:r w:rsidR="008C2663">
        <w:t xml:space="preserve">the need for </w:t>
      </w:r>
      <w:r w:rsidR="00B608C0">
        <w:t>routine</w:t>
      </w:r>
      <w:r w:rsidR="00F16D63">
        <w:t xml:space="preserve"> </w:t>
      </w:r>
      <w:r w:rsidR="008A5FD9">
        <w:t xml:space="preserve">detection of </w:t>
      </w:r>
      <w:r w:rsidR="005777E8">
        <w:t>undiagnosed pre-existing</w:t>
      </w:r>
      <w:r w:rsidR="00364C18">
        <w:t xml:space="preserve"> type 2 diabetes</w:t>
      </w:r>
      <w:r w:rsidR="00E23CE8">
        <w:t xml:space="preserve"> </w:t>
      </w:r>
      <w:r w:rsidR="00204D2B">
        <w:t xml:space="preserve">at </w:t>
      </w:r>
      <w:r w:rsidR="008D03DF">
        <w:t>the antenatal</w:t>
      </w:r>
      <w:r w:rsidR="006C084D">
        <w:t xml:space="preserve"> </w:t>
      </w:r>
      <w:r w:rsidR="00204D2B">
        <w:t xml:space="preserve">booking visit to ensure </w:t>
      </w:r>
      <w:r w:rsidR="00921EEA">
        <w:t>that</w:t>
      </w:r>
      <w:r w:rsidR="00F16D63">
        <w:t xml:space="preserve"> </w:t>
      </w:r>
      <w:r w:rsidR="00921EEA">
        <w:t xml:space="preserve">women </w:t>
      </w:r>
      <w:r w:rsidR="001158D9">
        <w:t>with more severe hyperglycaemia</w:t>
      </w:r>
      <w:r w:rsidR="00F16D63">
        <w:t xml:space="preserve"> </w:t>
      </w:r>
      <w:r w:rsidR="003958E3">
        <w:t>do not remain undiagnosed</w:t>
      </w:r>
      <w:r w:rsidR="0010732B">
        <w:t xml:space="preserve"> until</w:t>
      </w:r>
      <w:r w:rsidR="00F16D63">
        <w:t xml:space="preserve"> </w:t>
      </w:r>
      <w:r w:rsidR="007B2BE6">
        <w:t>24-28 weeks</w:t>
      </w:r>
      <w:r w:rsidR="00F16D63">
        <w:t xml:space="preserve"> </w:t>
      </w:r>
      <w:r w:rsidR="00C908CB">
        <w:t>of gestation</w:t>
      </w:r>
      <w:r w:rsidR="007B2BE6">
        <w:t>.</w:t>
      </w:r>
      <w:r w:rsidR="008A1A64">
        <w:t xml:space="preserve"> In addition</w:t>
      </w:r>
      <w:r w:rsidR="00543F90">
        <w:t xml:space="preserve">, we recommend </w:t>
      </w:r>
      <w:r w:rsidR="00C908CB">
        <w:t>earlier</w:t>
      </w:r>
      <w:r w:rsidR="00F16D63">
        <w:t xml:space="preserve"> </w:t>
      </w:r>
      <w:r w:rsidR="00543F90">
        <w:t xml:space="preserve">OGTT testing </w:t>
      </w:r>
      <w:r w:rsidR="00323667">
        <w:t xml:space="preserve">at 24 weeks of </w:t>
      </w:r>
      <w:r w:rsidR="00DD4278">
        <w:t>gestation</w:t>
      </w:r>
      <w:r w:rsidR="00BD01AC">
        <w:t>, especially</w:t>
      </w:r>
      <w:r w:rsidR="00F16D63">
        <w:t xml:space="preserve"> </w:t>
      </w:r>
      <w:r w:rsidR="00D30788">
        <w:t>among obese women.</w:t>
      </w:r>
    </w:p>
    <w:p w14:paraId="222444B6" w14:textId="6F7224D8" w:rsidR="00863E84" w:rsidRDefault="00863E84" w:rsidP="00B82D5C">
      <w:pPr>
        <w:spacing w:line="360" w:lineRule="auto"/>
      </w:pPr>
    </w:p>
    <w:p w14:paraId="08FC583A" w14:textId="12AD0A81" w:rsidR="00E04579" w:rsidRPr="00F839AD" w:rsidRDefault="001D5B64" w:rsidP="00B82D5C">
      <w:pPr>
        <w:spacing w:line="360" w:lineRule="auto"/>
        <w:rPr>
          <w:i/>
          <w:iCs/>
        </w:rPr>
      </w:pPr>
      <w:r>
        <w:rPr>
          <w:i/>
          <w:iCs/>
        </w:rPr>
        <w:t xml:space="preserve">Personalised </w:t>
      </w:r>
      <w:r w:rsidR="00B77494">
        <w:rPr>
          <w:i/>
          <w:iCs/>
        </w:rPr>
        <w:t>c</w:t>
      </w:r>
      <w:r w:rsidR="00E706A7">
        <w:rPr>
          <w:i/>
          <w:iCs/>
        </w:rPr>
        <w:t>omposite risk score based screening</w:t>
      </w:r>
    </w:p>
    <w:p w14:paraId="52E6B6F3" w14:textId="292E7C34" w:rsidR="00B42DA7" w:rsidRDefault="00941FB2" w:rsidP="00B82D5C">
      <w:pPr>
        <w:spacing w:line="360" w:lineRule="auto"/>
      </w:pPr>
      <w:r w:rsidRPr="00941FB2">
        <w:t xml:space="preserve">To optimise the benefits of antenatal intervention, the diagnosis of GDM must be </w:t>
      </w:r>
      <w:r w:rsidR="0041282E">
        <w:t xml:space="preserve">made </w:t>
      </w:r>
      <w:r w:rsidRPr="00941FB2">
        <w:t xml:space="preserve">more closely related to outcome. Prospective observational data have established </w:t>
      </w:r>
      <w:r w:rsidR="00A7774A">
        <w:t xml:space="preserve">that </w:t>
      </w:r>
      <w:r w:rsidRPr="00941FB2">
        <w:t xml:space="preserve">the relationship between maternal glucose and </w:t>
      </w:r>
      <w:r w:rsidR="00EA36BB">
        <w:t>LGA</w:t>
      </w:r>
      <w:r w:rsidR="00AA1C4F">
        <w:t xml:space="preserve"> is continuous</w:t>
      </w:r>
      <w:r w:rsidRPr="00941FB2">
        <w:t>, with no clear cut-point for inflection of risk.</w:t>
      </w:r>
      <w:r w:rsidR="00E14B61">
        <w:fldChar w:fldCharType="begin">
          <w:fldData xml:space="preserve">PEVuZE5vdGU+PENpdGU+PEF1dGhvcj5NZXR6Z2VyPC9BdXRob3I+PFllYXI+MjAwODwvWWVhcj48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jwvcGFnZXM+PHZv
bHVtZT4zNTg8L3ZvbHVtZT48bnVtYmVyPjE5PC9udW1iZXI+PGVkaXRpb24+MjAwOC8wNS8wOTwv
ZWRpdGlvb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AwMjgt
NDc5MzwvaXNibj48YWNjZXNzaW9uLW51bT4xODQ2MzM3NTwvYWNjZXNzaW9uLW51bT48dXJscz48
L3VybHM+PGVsZWN0cm9uaWMtcmVzb3VyY2UtbnVtPjEwLjEwNTYvTkVKTW9hMDcwNzk0MzwvZWxl
Y3Ryb25pYy1yZXNvdXJjZS1udW0+PHJlbW90ZS1kYXRhYmFzZS1wcm92aWRlcj5OTE08L3JlbW90
ZS1kYXRhYmFzZS1wcm92aWRlcj48bGFuZ3VhZ2U+ZW5nPC9sYW5ndWFnZT48L3JlY29yZD48L0Np
dGU+PC9FbmROb3RlPgB=
</w:fldData>
        </w:fldChar>
      </w:r>
      <w:r w:rsidR="007F071F">
        <w:instrText xml:space="preserve"> ADDIN EN.CITE </w:instrText>
      </w:r>
      <w:r w:rsidR="007F071F">
        <w:fldChar w:fldCharType="begin">
          <w:fldData xml:space="preserve">PEVuZE5vdGU+PENpdGU+PEF1dGhvcj5NZXR6Z2VyPC9BdXRob3I+PFllYXI+MjAwODwvWWVhcj48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jwvcGFnZXM+PHZv
bHVtZT4zNTg8L3ZvbHVtZT48bnVtYmVyPjE5PC9udW1iZXI+PGVkaXRpb24+MjAwOC8wNS8wOTwv
ZWRpdGlvb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AwMjgt
NDc5MzwvaXNibj48YWNjZXNzaW9uLW51bT4xODQ2MzM3NTwvYWNjZXNzaW9uLW51bT48dXJscz48
L3VybHM+PGVsZWN0cm9uaWMtcmVzb3VyY2UtbnVtPjEwLjEwNTYvTkVKTW9hMDcwNzk0MzwvZWxl
Y3Ryb25pYy1yZXNvdXJjZS1udW0+PHJlbW90ZS1kYXRhYmFzZS1wcm92aWRlcj5OTE08L3JlbW90
ZS1kYXRhYmFzZS1wcm92aWRlcj48bGFuZ3VhZ2U+ZW5nPC9sYW5ndWFnZT48L3JlY29yZD48L0Np
dGU+PC9FbmROb3RlPgB=
</w:fldData>
        </w:fldChar>
      </w:r>
      <w:r w:rsidR="007F071F">
        <w:instrText xml:space="preserve"> ADDIN EN.CITE.DATA </w:instrText>
      </w:r>
      <w:r w:rsidR="007F071F">
        <w:fldChar w:fldCharType="end"/>
      </w:r>
      <w:r w:rsidR="00E14B61">
        <w:fldChar w:fldCharType="separate"/>
      </w:r>
      <w:r w:rsidR="007F071F" w:rsidRPr="007F071F">
        <w:rPr>
          <w:noProof/>
          <w:vertAlign w:val="superscript"/>
        </w:rPr>
        <w:t>7</w:t>
      </w:r>
      <w:r w:rsidR="00E14B61">
        <w:fldChar w:fldCharType="end"/>
      </w:r>
      <w:r w:rsidRPr="00941FB2">
        <w:t xml:space="preserve"> Currently </w:t>
      </w:r>
      <w:r w:rsidR="001C6B2A">
        <w:t>many guidelines</w:t>
      </w:r>
      <w:r w:rsidRPr="00941FB2">
        <w:t xml:space="preserve">, use simple risk-scoring </w:t>
      </w:r>
      <w:r w:rsidR="00412221">
        <w:t xml:space="preserve">using </w:t>
      </w:r>
      <w:r w:rsidR="001A5D3C">
        <w:t>some or all of the following</w:t>
      </w:r>
      <w:r w:rsidR="00B70620" w:rsidRPr="00B70620">
        <w:t xml:space="preserve"> </w:t>
      </w:r>
      <w:r w:rsidR="00223491">
        <w:t xml:space="preserve">criteria </w:t>
      </w:r>
      <w:r w:rsidR="00B70620" w:rsidRPr="00941FB2">
        <w:t xml:space="preserve">to identify women who will develop abnormal </w:t>
      </w:r>
      <w:r w:rsidR="00D30788">
        <w:t>glucose tolerance,</w:t>
      </w:r>
      <w:r w:rsidR="00B70620" w:rsidRPr="00941FB2">
        <w:t xml:space="preserve"> rather than GDM-related complications</w:t>
      </w:r>
      <w:r w:rsidR="000C1945">
        <w:t xml:space="preserve">: </w:t>
      </w:r>
      <w:r w:rsidRPr="00941FB2">
        <w:t xml:space="preserve">BMI </w:t>
      </w:r>
      <w:r w:rsidR="00BB3653" w:rsidRPr="00BB3653">
        <w:t>≥</w:t>
      </w:r>
      <w:r w:rsidRPr="00941FB2">
        <w:t>30 kg/m</w:t>
      </w:r>
      <w:r w:rsidRPr="00941FB2">
        <w:rPr>
          <w:vertAlign w:val="superscript"/>
        </w:rPr>
        <w:t>2</w:t>
      </w:r>
      <w:r w:rsidRPr="00941FB2">
        <w:t xml:space="preserve">, previous macrosomic baby weighing </w:t>
      </w:r>
      <w:r w:rsidRPr="00BB3653">
        <w:t>≥</w:t>
      </w:r>
      <w:r w:rsidRPr="00941FB2">
        <w:t>4.5 kg, previous GDM, first‑degree relative with diabetes, minority ethnic family origin with a high prevalence of diabetes</w:t>
      </w:r>
      <w:r w:rsidR="0045320D">
        <w:t xml:space="preserve">, </w:t>
      </w:r>
      <w:r w:rsidR="00720C0B">
        <w:t xml:space="preserve">polycystic ovarian syndrome (PCOS) </w:t>
      </w:r>
      <w:r w:rsidR="003F7012">
        <w:t xml:space="preserve">and age </w:t>
      </w:r>
      <w:r w:rsidR="00EA67CF" w:rsidRPr="00BB3653">
        <w:t>≥</w:t>
      </w:r>
      <w:r w:rsidR="00562005">
        <w:t>30</w:t>
      </w:r>
      <w:r w:rsidR="00F16D63">
        <w:t xml:space="preserve"> </w:t>
      </w:r>
      <w:r w:rsidR="00D30788">
        <w:t>years</w:t>
      </w:r>
      <w:r w:rsidR="000C1945">
        <w:t>.</w:t>
      </w:r>
      <w:r w:rsidRPr="00941FB2">
        <w:t xml:space="preserve"> </w:t>
      </w:r>
      <w:r w:rsidR="00F16D63">
        <w:t xml:space="preserve">The </w:t>
      </w:r>
      <w:r w:rsidR="00881877">
        <w:t xml:space="preserve">US </w:t>
      </w:r>
      <w:r w:rsidR="006C084D">
        <w:t xml:space="preserve">Department </w:t>
      </w:r>
      <w:r w:rsidR="00881877">
        <w:t xml:space="preserve">of </w:t>
      </w:r>
      <w:r w:rsidR="006C084D">
        <w:t xml:space="preserve">Health </w:t>
      </w:r>
      <w:r w:rsidR="0095715C">
        <w:t xml:space="preserve">also </w:t>
      </w:r>
      <w:r w:rsidR="003A7B63">
        <w:t>advises</w:t>
      </w:r>
      <w:r w:rsidR="0095715C">
        <w:t xml:space="preserve"> </w:t>
      </w:r>
      <w:r w:rsidR="001827BB">
        <w:t xml:space="preserve">a </w:t>
      </w:r>
      <w:r w:rsidR="0095715C">
        <w:t xml:space="preserve">simple </w:t>
      </w:r>
      <w:r w:rsidR="003A7B63">
        <w:t xml:space="preserve">‘yes-no’ </w:t>
      </w:r>
      <w:r w:rsidR="0095715C">
        <w:t xml:space="preserve">risk scoring </w:t>
      </w:r>
      <w:r w:rsidR="00BB53BD">
        <w:t>to decide on who should be tested</w:t>
      </w:r>
      <w:r w:rsidR="003A7B63">
        <w:t xml:space="preserve"> but uses </w:t>
      </w:r>
      <w:r w:rsidR="009A466C">
        <w:t>age</w:t>
      </w:r>
      <w:r w:rsidR="00DD6A44">
        <w:t xml:space="preserve"> </w:t>
      </w:r>
      <w:r w:rsidR="00BB3653" w:rsidRPr="00BB3653">
        <w:t>≥</w:t>
      </w:r>
      <w:r w:rsidR="00DD6A44">
        <w:t>25 years</w:t>
      </w:r>
      <w:r w:rsidR="00D64637">
        <w:t>.</w:t>
      </w:r>
      <w:r w:rsidR="00DD6A44">
        <w:fldChar w:fldCharType="begin"/>
      </w:r>
      <w:r w:rsidR="00BC5EE1">
        <w:instrText xml:space="preserve"> ADDIN EN.CITE &lt;EndNote&gt;&lt;Cite&gt;&lt;Author&gt;US Department of Health and Human Services&lt;/Author&gt;&lt;Year&gt;2012&lt;/Year&gt;&lt;RecNum&gt;1290&lt;/RecNum&gt;&lt;DisplayText&gt;&lt;style face="superscript"&gt;61&lt;/style&gt;&lt;/DisplayText&gt;&lt;record&gt;&lt;rec-number&gt;1290&lt;/rec-number&gt;&lt;foreign-keys&gt;&lt;key app="EN" db-id="5a0es95shrewwuee2wa55vrdrexdzw5ra2da" timestamp="1580495628"&gt;1290&lt;/key&gt;&lt;/foreign-keys&gt;&lt;ref-type name="Journal Article"&gt;17&lt;/ref-type&gt;&lt;contributors&gt;&lt;authors&gt;&lt;author&gt;US Department of Health and Human Services, National Institutes of Health &amp;amp; Eunice Kennedy Shriver National Institute of Child Health and Human Development.&lt;/author&gt;&lt;/authors&gt;&lt;/contributors&gt;&lt;titles&gt;&lt;title&gt;Am I at Risk for Gestational Diabetes?&lt;/title&gt;&lt;/titles&gt;&lt;dates&gt;&lt;year&gt;2012&lt;/year&gt;&lt;/dates&gt;&lt;urls&gt;&lt;related-urls&gt;&lt;url&gt;https://www.nichd.nih.gov/sites/default/files/publications/pubs/Documents/gestational_diabetes_2012.pdf&lt;/url&gt;&lt;/related-urls&gt;&lt;/urls&gt;&lt;/record&gt;&lt;/Cite&gt;&lt;/EndNote&gt;</w:instrText>
      </w:r>
      <w:r w:rsidR="00DD6A44">
        <w:fldChar w:fldCharType="separate"/>
      </w:r>
      <w:r w:rsidR="00BC5EE1" w:rsidRPr="00BC5EE1">
        <w:rPr>
          <w:noProof/>
          <w:vertAlign w:val="superscript"/>
        </w:rPr>
        <w:t>61</w:t>
      </w:r>
      <w:r w:rsidR="00DD6A44">
        <w:fldChar w:fldCharType="end"/>
      </w:r>
      <w:r w:rsidR="00DD6A44">
        <w:t xml:space="preserve"> </w:t>
      </w:r>
      <w:r w:rsidRPr="00941FB2">
        <w:t>Th</w:t>
      </w:r>
      <w:r w:rsidR="002E3EFD">
        <w:t>ese strategies</w:t>
      </w:r>
      <w:r w:rsidRPr="00941FB2">
        <w:t xml:space="preserve"> do not recognise </w:t>
      </w:r>
      <w:r w:rsidR="005007CA">
        <w:t>differential</w:t>
      </w:r>
      <w:r w:rsidRPr="00941FB2">
        <w:t xml:space="preserve"> risk </w:t>
      </w:r>
      <w:r w:rsidR="00F73D8C">
        <w:t>amongst</w:t>
      </w:r>
      <w:r w:rsidR="002E6342">
        <w:t xml:space="preserve"> ethnic groups </w:t>
      </w:r>
      <w:r w:rsidRPr="00941FB2">
        <w:t>(such as South Asian</w:t>
      </w:r>
      <w:r w:rsidR="002E6342">
        <w:t>s</w:t>
      </w:r>
      <w:r w:rsidR="007A04C8">
        <w:t>)</w:t>
      </w:r>
      <w:r w:rsidR="00E14B61">
        <w:fldChar w:fldCharType="begin">
          <w:fldData xml:space="preserve">PEVuZE5vdGU+PENpdGU+PEF1dGhvcj5GYXJyYXI8L0F1dGhvcj48WWVhcj4yMDE1PC9ZZWFyPjxS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Nzk1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</w:fldData>
        </w:fldChar>
      </w:r>
      <w:r w:rsidR="00BC5EE1">
        <w:instrText xml:space="preserve"> ADDIN EN.CITE </w:instrText>
      </w:r>
      <w:r w:rsidR="00BC5EE1">
        <w:fldChar w:fldCharType="begin">
          <w:fldData xml:space="preserve">PEVuZE5vdGU+PENpdGU+PEF1dGhvcj5GYXJyYXI8L0F1dGhvcj48WWVhcj4yMDE1PC9ZZWFyPjxS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Nzk1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5</w:t>
      </w:r>
      <w:r w:rsidR="00E14B61">
        <w:fldChar w:fldCharType="end"/>
      </w:r>
      <w:r w:rsidRPr="00941FB2">
        <w:t xml:space="preserve"> or </w:t>
      </w:r>
      <w:r w:rsidR="00CC342C">
        <w:t>relative risk contribution</w:t>
      </w:r>
      <w:r w:rsidR="003C5A2C">
        <w:t xml:space="preserve"> by</w:t>
      </w:r>
      <w:r w:rsidR="008B6C50">
        <w:t xml:space="preserve"> different</w:t>
      </w:r>
      <w:r w:rsidRPr="00941FB2">
        <w:t xml:space="preserve"> predictors (e.g.</w:t>
      </w:r>
      <w:r w:rsidR="001827BB">
        <w:t xml:space="preserve"> </w:t>
      </w:r>
      <w:r w:rsidRPr="00941FB2">
        <w:t>BMI</w:t>
      </w:r>
      <w:r w:rsidR="00A543BA">
        <w:t>, age</w:t>
      </w:r>
      <w:r w:rsidR="001827BB">
        <w:t>,</w:t>
      </w:r>
      <w:r w:rsidR="00A543BA">
        <w:t xml:space="preserve"> or levels of </w:t>
      </w:r>
      <w:r w:rsidR="00EF3483">
        <w:t xml:space="preserve">fasting and post-prandial </w:t>
      </w:r>
      <w:r w:rsidR="00A543BA">
        <w:t>hyperglycaemia</w:t>
      </w:r>
      <w:r w:rsidRPr="00941FB2">
        <w:t xml:space="preserve">) </w:t>
      </w:r>
      <w:r w:rsidR="0093125F">
        <w:t>for</w:t>
      </w:r>
      <w:r w:rsidR="00292646" w:rsidRPr="00941FB2">
        <w:t xml:space="preserve"> </w:t>
      </w:r>
      <w:r w:rsidRPr="00941FB2">
        <w:t>outcomes (i.e. GDM or its complications) [</w:t>
      </w:r>
      <w:r w:rsidR="00756C18">
        <w:t xml:space="preserve">for example, </w:t>
      </w:r>
      <w:r w:rsidR="00582336">
        <w:t xml:space="preserve">the </w:t>
      </w:r>
      <w:r w:rsidRPr="00941FB2">
        <w:t>competing risks model approach</w:t>
      </w:r>
      <w:r w:rsidR="00856AC9">
        <w:t xml:space="preserve"> in preeclampsia</w:t>
      </w:r>
      <w:r w:rsidRPr="00941FB2">
        <w:t>].</w:t>
      </w:r>
      <w:r w:rsidR="00E14B61">
        <w:fldChar w:fldCharType="begin">
          <w:fldData xml:space="preserve">PEVuZE5vdGU+PENpdGU+PEF1dGhvcj5PJmFwb3M7R29ybWFuPC9BdXRob3I+PFllYXI+MjAxNjwv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</w:fldData>
        </w:fldChar>
      </w:r>
      <w:r w:rsidR="00BC5EE1">
        <w:instrText xml:space="preserve"> ADDIN EN.CITE </w:instrText>
      </w:r>
      <w:r w:rsidR="00BC5EE1">
        <w:fldChar w:fldCharType="begin">
          <w:fldData xml:space="preserve">PEVuZE5vdGU+PENpdGU+PEF1dGhvcj5PJmFwb3M7R29ybWFuPC9BdXRob3I+PFllYXI+MjAxNjwv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6</w:t>
      </w:r>
      <w:r w:rsidR="00E14B61">
        <w:fldChar w:fldCharType="end"/>
      </w:r>
      <w:r w:rsidRPr="00941FB2">
        <w:t xml:space="preserve"> </w:t>
      </w:r>
      <w:r w:rsidR="00CB10CE">
        <w:t>In addition</w:t>
      </w:r>
      <w:r w:rsidR="00635A95">
        <w:t xml:space="preserve">, the current screening strategy does not reflect the pathogenesis of GDM which is </w:t>
      </w:r>
      <w:r w:rsidR="008623B4">
        <w:t xml:space="preserve">likely to be </w:t>
      </w:r>
      <w:r w:rsidR="00635A95">
        <w:t xml:space="preserve">heterogeneous. Genome-wide association studies have identified candidate genetic </w:t>
      </w:r>
      <w:r w:rsidR="009A7E03">
        <w:t xml:space="preserve">variants </w:t>
      </w:r>
      <w:r w:rsidR="00635A95">
        <w:t xml:space="preserve">which are similar between </w:t>
      </w:r>
      <w:r w:rsidR="00CB10CE">
        <w:t>t</w:t>
      </w:r>
      <w:r w:rsidR="00635A95">
        <w:t xml:space="preserve">ype 2 diabetes and GDM. </w:t>
      </w:r>
      <w:r w:rsidR="00AE53AB">
        <w:t>Indeed, o</w:t>
      </w:r>
      <w:r w:rsidR="00635A95">
        <w:t xml:space="preserve">utside pregnancy, defects in insulin secretion (~30%) or insulin sensitivity (~50%) have been identified in women with </w:t>
      </w:r>
      <w:r w:rsidR="006053E1">
        <w:t xml:space="preserve">previous </w:t>
      </w:r>
      <w:r w:rsidR="00635A95">
        <w:t>hyperglycaemia in pregnancy.</w:t>
      </w:r>
      <w:r w:rsidR="00E14B61">
        <w:fldChar w:fldCharType="begin">
          <w:fldData xml:space="preserve">PEVuZE5vdGU+PENpdGU+PEF1dGhvcj5Qb3dlPC9BdXRob3I+PFllYXI+MjAxNjwvWWVhcj48UmVj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</w:fldData>
        </w:fldChar>
      </w:r>
      <w:r w:rsidR="00BC5EE1">
        <w:instrText xml:space="preserve"> ADDIN EN.CITE </w:instrText>
      </w:r>
      <w:r w:rsidR="00BC5EE1">
        <w:fldChar w:fldCharType="begin">
          <w:fldData xml:space="preserve">PEVuZE5vdGU+PENpdGU+PEF1dGhvcj5Qb3dlPC9BdXRob3I+PFllYXI+MjAxNjwvWWVhcj48UmVj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7</w:t>
      </w:r>
      <w:r w:rsidR="00E14B61">
        <w:fldChar w:fldCharType="end"/>
      </w:r>
      <w:r w:rsidR="00635A95">
        <w:t xml:space="preserve"> </w:t>
      </w:r>
      <w:r w:rsidR="009A7E03">
        <w:t>In turn, t</w:t>
      </w:r>
      <w:r w:rsidR="00635A95">
        <w:t xml:space="preserve">hese may also differentially </w:t>
      </w:r>
      <w:r w:rsidR="009A7E03">
        <w:t xml:space="preserve">contribute to </w:t>
      </w:r>
      <w:r w:rsidR="00635A95">
        <w:t xml:space="preserve">the adverse effects through abnormal adipocytokines, </w:t>
      </w:r>
      <w:r w:rsidR="00CB10CE">
        <w:t xml:space="preserve">fatty acids, </w:t>
      </w:r>
      <w:r w:rsidR="00635A95">
        <w:t>triglycerides or HD</w:t>
      </w:r>
      <w:r w:rsidR="00810888">
        <w:t>L</w:t>
      </w:r>
      <w:r w:rsidR="00635A95">
        <w:fldChar w:fldCharType="begin">
          <w:fldData xml:space="preserve">PEVuZE5vdGU+PENpdGU+PEF1dGhvcj5Qb3dlPC9BdXRob3I+PFllYXI+MjAxNjwvWWVhcj48UmVj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</w:fldData>
        </w:fldChar>
      </w:r>
      <w:r w:rsidR="00BC5EE1">
        <w:instrText xml:space="preserve"> ADDIN EN.CITE </w:instrText>
      </w:r>
      <w:r w:rsidR="00BC5EE1">
        <w:fldChar w:fldCharType="begin">
          <w:fldData xml:space="preserve">PEVuZE5vdGU+PENpdGU+PEF1dGhvcj5Qb3dlPC9BdXRob3I+PFllYXI+MjAxNjwvWWVhcj48UmVj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</w:fldData>
        </w:fldChar>
      </w:r>
      <w:r w:rsidR="00BC5EE1">
        <w:instrText xml:space="preserve"> ADDIN EN.CITE.DATA </w:instrText>
      </w:r>
      <w:r w:rsidR="00BC5EE1">
        <w:fldChar w:fldCharType="end"/>
      </w:r>
      <w:r w:rsidR="00635A95">
        <w:fldChar w:fldCharType="separate"/>
      </w:r>
      <w:r w:rsidR="00BC5EE1" w:rsidRPr="00BC5EE1">
        <w:rPr>
          <w:noProof/>
          <w:vertAlign w:val="superscript"/>
        </w:rPr>
        <w:t>67,68</w:t>
      </w:r>
      <w:r w:rsidR="00635A95">
        <w:fldChar w:fldCharType="end"/>
      </w:r>
      <w:r w:rsidR="00810888">
        <w:t xml:space="preserve"> </w:t>
      </w:r>
      <w:r w:rsidR="00CB10CE">
        <w:t>and/</w:t>
      </w:r>
      <w:r w:rsidR="00810888">
        <w:t>or other, currently unknown</w:t>
      </w:r>
      <w:r w:rsidR="00CB10CE">
        <w:t>,</w:t>
      </w:r>
      <w:r w:rsidR="00810888">
        <w:t xml:space="preserve"> </w:t>
      </w:r>
      <w:r w:rsidR="009A7E03">
        <w:t>factors</w:t>
      </w:r>
      <w:r w:rsidR="00810888">
        <w:t>.</w:t>
      </w:r>
      <w:r w:rsidR="00635A95">
        <w:t xml:space="preserve"> </w:t>
      </w:r>
      <w:r w:rsidR="009A7E03" w:rsidRPr="00635A95">
        <w:t>Th</w:t>
      </w:r>
      <w:r w:rsidR="009A7E03">
        <w:t>is</w:t>
      </w:r>
      <w:r w:rsidR="009A7E03" w:rsidRPr="00635A95">
        <w:t xml:space="preserve"> </w:t>
      </w:r>
      <w:r w:rsidR="00635A95" w:rsidRPr="00635A95">
        <w:t>emphasise</w:t>
      </w:r>
      <w:r w:rsidR="009A7E03">
        <w:t>s</w:t>
      </w:r>
      <w:r w:rsidR="00635A95" w:rsidRPr="00635A95">
        <w:t xml:space="preserve"> the need to develop and evaluate personalised risk scores for diagnosis and management of GDM</w:t>
      </w:r>
      <w:r w:rsidR="00E14B61">
        <w:fldChar w:fldCharType="begin">
          <w:fldData xml:space="preserve">PEVuZE5vdGU+PENpdGU+PEF1dGhvcj5JbGlvZHJvbWl0aTwvQXV0aG9yPjxZZWFyPjIwMTY8L1ll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</w:fldData>
        </w:fldChar>
      </w:r>
      <w:r w:rsidR="00BC5EE1">
        <w:instrText xml:space="preserve"> ADDIN EN.CITE </w:instrText>
      </w:r>
      <w:r w:rsidR="00BC5EE1">
        <w:fldChar w:fldCharType="begin">
          <w:fldData xml:space="preserve">PEVuZE5vdGU+PENpdGU+PEF1dGhvcj5JbGlvZHJvbWl0aTwvQXV0aG9yPjxZZWFyPjIwMTY8L1ll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</w:fldData>
        </w:fldChar>
      </w:r>
      <w:r w:rsidR="00BC5EE1">
        <w:instrText xml:space="preserve"> ADDIN EN.CITE.DATA </w:instrText>
      </w:r>
      <w:r w:rsidR="00BC5EE1">
        <w:fldChar w:fldCharType="end"/>
      </w:r>
      <w:r w:rsidR="00E14B61">
        <w:fldChar w:fldCharType="separate"/>
      </w:r>
      <w:r w:rsidR="00BC5EE1" w:rsidRPr="00BC5EE1">
        <w:rPr>
          <w:noProof/>
          <w:vertAlign w:val="superscript"/>
        </w:rPr>
        <w:t>69-71</w:t>
      </w:r>
      <w:r w:rsidR="00E14B61">
        <w:fldChar w:fldCharType="end"/>
      </w:r>
      <w:r w:rsidR="00635A95">
        <w:t xml:space="preserve"> </w:t>
      </w:r>
      <w:r w:rsidR="009A7E03">
        <w:t>to</w:t>
      </w:r>
      <w:r w:rsidR="00635A95" w:rsidRPr="00635A95">
        <w:t xml:space="preserve"> identify women who would most benefit from </w:t>
      </w:r>
      <w:r w:rsidR="009A7E03">
        <w:t xml:space="preserve">continued </w:t>
      </w:r>
      <w:r w:rsidR="00635A95" w:rsidRPr="00635A95">
        <w:t xml:space="preserve">monitoring and intervention </w:t>
      </w:r>
      <w:r w:rsidR="009A7E03">
        <w:t>and</w:t>
      </w:r>
      <w:r w:rsidR="00635A95" w:rsidRPr="00635A95">
        <w:t xml:space="preserve"> those who would benefit </w:t>
      </w:r>
      <w:r w:rsidR="009A7E03">
        <w:t xml:space="preserve">the </w:t>
      </w:r>
      <w:r w:rsidR="00635A95" w:rsidRPr="00635A95">
        <w:t>least (</w:t>
      </w:r>
      <w:r w:rsidR="009A7E03">
        <w:t>i.e.,</w:t>
      </w:r>
      <w:r w:rsidR="00635A95" w:rsidRPr="00635A95">
        <w:t xml:space="preserve"> low risk).</w:t>
      </w:r>
      <w:r w:rsidR="00635A95">
        <w:t xml:space="preserve"> </w:t>
      </w:r>
      <w:r w:rsidR="00B668DE">
        <w:t xml:space="preserve">A recent study </w:t>
      </w:r>
      <w:r w:rsidR="00B36F42">
        <w:t xml:space="preserve">highlighted the potential benefit </w:t>
      </w:r>
      <w:r w:rsidR="00AE79D5">
        <w:t>of</w:t>
      </w:r>
      <w:r w:rsidR="00673F33">
        <w:t xml:space="preserve"> </w:t>
      </w:r>
      <w:r w:rsidR="001937C2">
        <w:t>using a</w:t>
      </w:r>
      <w:r w:rsidR="001827BB">
        <w:t xml:space="preserve"> </w:t>
      </w:r>
      <w:r w:rsidR="00B94A05">
        <w:t>machine learning approach to</w:t>
      </w:r>
      <w:r w:rsidR="0021615F">
        <w:t xml:space="preserve"> </w:t>
      </w:r>
      <w:r w:rsidR="00E400E3">
        <w:t xml:space="preserve">accurately </w:t>
      </w:r>
      <w:r w:rsidR="0021615F">
        <w:t>predict GDM</w:t>
      </w:r>
      <w:r w:rsidR="00415F1D">
        <w:t xml:space="preserve">, </w:t>
      </w:r>
      <w:r w:rsidR="00E400E3">
        <w:t>thereby</w:t>
      </w:r>
      <w:r w:rsidR="0076308D">
        <w:t xml:space="preserve"> offer</w:t>
      </w:r>
      <w:r w:rsidR="001937C2">
        <w:t>ing</w:t>
      </w:r>
      <w:r w:rsidR="0076308D">
        <w:t xml:space="preserve"> potential to implement prevention st</w:t>
      </w:r>
      <w:r w:rsidR="001937C2">
        <w:t>r</w:t>
      </w:r>
      <w:r w:rsidR="0076308D">
        <w:t>ategies</w:t>
      </w:r>
      <w:r w:rsidR="00F9476E">
        <w:t xml:space="preserve"> for those at highe</w:t>
      </w:r>
      <w:r w:rsidR="00923C49">
        <w:t>r</w:t>
      </w:r>
      <w:r w:rsidR="00F9476E">
        <w:t xml:space="preserve"> </w:t>
      </w:r>
      <w:r w:rsidR="001937C2">
        <w:t>risk</w:t>
      </w:r>
      <w:r w:rsidR="001827BB">
        <w:t xml:space="preserve"> </w:t>
      </w:r>
      <w:r w:rsidR="00DB4730">
        <w:t>and</w:t>
      </w:r>
      <w:r w:rsidR="00F9476E">
        <w:t xml:space="preserve"> safely reassuring those with</w:t>
      </w:r>
      <w:r w:rsidR="00FC539F">
        <w:t xml:space="preserve"> low</w:t>
      </w:r>
      <w:r w:rsidR="00DB4730">
        <w:t>est risk</w:t>
      </w:r>
      <w:r w:rsidR="003626B7">
        <w:t>.</w:t>
      </w:r>
      <w:r w:rsidR="003D1FC0">
        <w:fldChar w:fldCharType="begin">
          <w:fldData xml:space="preserve">PEVuZE5vdGU+PENpdGU+PEF1dGhvcj5BcnR6aTwvQXV0aG9yPjxZZWFyPjIwMjA8L1llYXI+PFJl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</w:fldData>
        </w:fldChar>
      </w:r>
      <w:r w:rsidR="00BC5EE1">
        <w:instrText xml:space="preserve"> ADDIN EN.CITE </w:instrText>
      </w:r>
      <w:r w:rsidR="00BC5EE1">
        <w:fldChar w:fldCharType="begin">
          <w:fldData xml:space="preserve">PEVuZE5vdGU+PENpdGU+PEF1dGhvcj5BcnR6aTwvQXV0aG9yPjxZZWFyPjIwMjA8L1llYXI+PFJl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</w:fldData>
        </w:fldChar>
      </w:r>
      <w:r w:rsidR="00BC5EE1">
        <w:instrText xml:space="preserve"> ADDIN EN.CITE.DATA </w:instrText>
      </w:r>
      <w:r w:rsidR="00BC5EE1">
        <w:fldChar w:fldCharType="end"/>
      </w:r>
      <w:r w:rsidR="003D1FC0">
        <w:fldChar w:fldCharType="separate"/>
      </w:r>
      <w:r w:rsidR="00BC5EE1" w:rsidRPr="00BC5EE1">
        <w:rPr>
          <w:noProof/>
          <w:vertAlign w:val="superscript"/>
        </w:rPr>
        <w:t>72</w:t>
      </w:r>
      <w:r w:rsidR="003D1FC0">
        <w:fldChar w:fldCharType="end"/>
      </w:r>
      <w:r w:rsidR="003626B7">
        <w:t xml:space="preserve"> </w:t>
      </w:r>
      <w:r w:rsidR="00DB4730">
        <w:t xml:space="preserve">While the </w:t>
      </w:r>
      <w:r w:rsidR="00474E32">
        <w:t xml:space="preserve">latter </w:t>
      </w:r>
      <w:r w:rsidR="00DB4730">
        <w:t xml:space="preserve">data </w:t>
      </w:r>
      <w:r w:rsidR="001937C2">
        <w:t xml:space="preserve">are </w:t>
      </w:r>
      <w:r w:rsidR="00DB4730">
        <w:t>encouraging</w:t>
      </w:r>
      <w:r w:rsidR="00AD14FD">
        <w:t xml:space="preserve">, the applicability </w:t>
      </w:r>
      <w:r w:rsidR="001937C2">
        <w:t>is</w:t>
      </w:r>
      <w:r w:rsidR="00AD14FD">
        <w:t xml:space="preserve"> limited</w:t>
      </w:r>
      <w:r w:rsidR="00B8091A">
        <w:t xml:space="preserve"> to populations</w:t>
      </w:r>
      <w:r w:rsidR="00B81399">
        <w:t xml:space="preserve"> </w:t>
      </w:r>
      <w:r w:rsidR="00B8091A">
        <w:t xml:space="preserve">with </w:t>
      </w:r>
      <w:r w:rsidR="00ED462C">
        <w:t xml:space="preserve">a </w:t>
      </w:r>
      <w:r w:rsidR="00B8091A">
        <w:t>comprehensive health record</w:t>
      </w:r>
      <w:r w:rsidR="009A7E03">
        <w:t>s</w:t>
      </w:r>
      <w:r w:rsidR="00B8091A">
        <w:t xml:space="preserve"> of the previous pregnancy</w:t>
      </w:r>
      <w:r w:rsidR="003A498B">
        <w:t>, including the availability of glucose challenge test (GCT)</w:t>
      </w:r>
      <w:r w:rsidR="00142CC0">
        <w:t xml:space="preserve"> result</w:t>
      </w:r>
      <w:r w:rsidR="006D1221">
        <w:t xml:space="preserve">. </w:t>
      </w:r>
      <w:r w:rsidR="001E33B9">
        <w:t>Nevertheless, t</w:t>
      </w:r>
      <w:r w:rsidR="00635A95">
        <w:t>argeting resources to those most in need is a</w:t>
      </w:r>
      <w:r w:rsidR="00A164F9">
        <w:t xml:space="preserve"> pragmatic</w:t>
      </w:r>
      <w:r w:rsidR="00635A95">
        <w:t xml:space="preserve"> approach</w:t>
      </w:r>
      <w:r w:rsidR="00A164F9">
        <w:t xml:space="preserve">, likely to be </w:t>
      </w:r>
      <w:r w:rsidR="00635A95">
        <w:t xml:space="preserve">attractive to women and health systems, all of which struggle with the demands of GDM diagnosis and </w:t>
      </w:r>
      <w:r w:rsidR="004274CB">
        <w:t>management</w:t>
      </w:r>
      <w:r w:rsidR="00A164F9">
        <w:t>, particularly in low and middle</w:t>
      </w:r>
      <w:r w:rsidR="00A543BA">
        <w:t xml:space="preserve"> </w:t>
      </w:r>
      <w:r w:rsidR="00A164F9">
        <w:t>income countries (LMICs)</w:t>
      </w:r>
      <w:r w:rsidR="00635A95">
        <w:t>.</w:t>
      </w:r>
      <w:r w:rsidR="00B42DA7">
        <w:fldChar w:fldCharType="begin">
          <w:fldData xml:space="preserve">PEVuZE5vdGU+PENpdGU+PEF1dGhvcj5QYXN0YWtpYTwvQXV0aG9yPjxZZWFyPjIwMTc8L1llYXI+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</w:fldData>
        </w:fldChar>
      </w:r>
      <w:r w:rsidR="00287EC3">
        <w:instrText xml:space="preserve"> ADDIN EN.CITE </w:instrText>
      </w:r>
      <w:r w:rsidR="00287EC3">
        <w:fldChar w:fldCharType="begin">
          <w:fldData xml:space="preserve">PEVuZE5vdGU+PENpdGU+PEF1dGhvcj5QYXN0YWtpYTwvQXV0aG9yPjxZZWFyPjIwMTc8L1llYXI+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</w:fldData>
        </w:fldChar>
      </w:r>
      <w:r w:rsidR="00287EC3">
        <w:instrText xml:space="preserve"> ADDIN EN.CITE.DATA </w:instrText>
      </w:r>
      <w:r w:rsidR="00287EC3">
        <w:fldChar w:fldCharType="end"/>
      </w:r>
      <w:r w:rsidR="00B42DA7">
        <w:fldChar w:fldCharType="separate"/>
      </w:r>
      <w:r w:rsidR="00287EC3" w:rsidRPr="00287EC3">
        <w:rPr>
          <w:noProof/>
          <w:vertAlign w:val="superscript"/>
        </w:rPr>
        <w:t>19,22</w:t>
      </w:r>
      <w:r w:rsidR="00B42DA7">
        <w:fldChar w:fldCharType="end"/>
      </w:r>
    </w:p>
    <w:p w14:paraId="55413627" w14:textId="6AA2FAB3" w:rsidR="00861DC7" w:rsidRDefault="00861DC7" w:rsidP="00B82D5C">
      <w:pPr>
        <w:spacing w:line="360" w:lineRule="auto"/>
      </w:pPr>
    </w:p>
    <w:p w14:paraId="1B9E6FFD" w14:textId="293D5373" w:rsidR="00054558" w:rsidRDefault="00FA5473" w:rsidP="00B82D5C">
      <w:pPr>
        <w:spacing w:line="360" w:lineRule="auto"/>
      </w:pPr>
      <w:r>
        <w:t>A</w:t>
      </w:r>
      <w:r w:rsidR="00BD4B66" w:rsidRPr="00C47037">
        <w:t>ny new screening strategy must improve outcomes if implemented</w:t>
      </w:r>
      <w:r w:rsidR="00BD4B66">
        <w:t xml:space="preserve">. </w:t>
      </w:r>
      <w:r w:rsidR="00013F33">
        <w:t xml:space="preserve">It is clear that a diagnosis of GDM is itself associated with </w:t>
      </w:r>
      <w:r w:rsidR="00934906">
        <w:t xml:space="preserve">increased </w:t>
      </w:r>
      <w:r w:rsidR="00013F33">
        <w:t>risk</w:t>
      </w:r>
      <w:r w:rsidR="00934906">
        <w:t xml:space="preserve"> of intervention</w:t>
      </w:r>
      <w:r w:rsidR="00013F33">
        <w:t xml:space="preserve"> in clinical practice. </w:t>
      </w:r>
      <w:r w:rsidR="00A62333">
        <w:t xml:space="preserve">While randomised trials </w:t>
      </w:r>
      <w:r w:rsidR="00F13536">
        <w:t>demonstrate</w:t>
      </w:r>
      <w:r w:rsidR="00A62333">
        <w:t xml:space="preserve"> </w:t>
      </w:r>
      <w:r w:rsidR="00013F33">
        <w:t xml:space="preserve">that </w:t>
      </w:r>
      <w:r w:rsidR="0034207C">
        <w:t>management</w:t>
      </w:r>
      <w:r w:rsidR="00013F33">
        <w:t xml:space="preserve"> of GDM </w:t>
      </w:r>
      <w:r w:rsidR="00A47054">
        <w:t>does not increase</w:t>
      </w:r>
      <w:r w:rsidR="00A47054" w:rsidRPr="007F071F">
        <w:rPr>
          <w:noProof/>
          <w:vertAlign w:val="superscript"/>
        </w:rPr>
        <w:t>5</w:t>
      </w:r>
      <w:r w:rsidR="00A47054">
        <w:t xml:space="preserve"> or </w:t>
      </w:r>
      <w:r w:rsidR="00A62333">
        <w:t>reduc</w:t>
      </w:r>
      <w:r w:rsidR="00013F33">
        <w:t>e</w:t>
      </w:r>
      <w:r w:rsidR="00A62333">
        <w:t xml:space="preserve"> </w:t>
      </w:r>
      <w:r w:rsidR="00254B70">
        <w:t>c</w:t>
      </w:r>
      <w:r w:rsidR="00A62333">
        <w:t>aesarean</w:t>
      </w:r>
      <w:r w:rsidR="00662BCE">
        <w:t xml:space="preserve"> </w:t>
      </w:r>
      <w:r w:rsidR="00D30788">
        <w:t>birth</w:t>
      </w:r>
      <w:r w:rsidR="00D24A68">
        <w:t>,</w:t>
      </w:r>
      <w:r w:rsidR="00244D0E">
        <w:fldChar w:fldCharType="begin">
          <w:fldData xml:space="preserve">PEVuZE5vdGU+PENpdGU+PEF1dGhvcj5Dcm93dGhlcjwvQXV0aG9yPjxZZWFyPjIwMDU8L1llYXI+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</w:fldData>
        </w:fldChar>
      </w:r>
      <w:r w:rsidR="00A47054">
        <w:instrText xml:space="preserve"> ADDIN EN.CITE </w:instrText>
      </w:r>
      <w:r w:rsidR="00A47054">
        <w:fldChar w:fldCharType="begin">
          <w:fldData xml:space="preserve">PEVuZE5vdGU+PENpdGU+PEF1dGhvcj5Dcm93dGhlcjwvQXV0aG9yPjxZZWFyPjIwMDU8L1llYXI+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</w:fldData>
        </w:fldChar>
      </w:r>
      <w:r w:rsidR="00A47054">
        <w:instrText xml:space="preserve"> ADDIN EN.CITE.DATA </w:instrText>
      </w:r>
      <w:r w:rsidR="00A47054">
        <w:fldChar w:fldCharType="end"/>
      </w:r>
      <w:r w:rsidR="00244D0E">
        <w:fldChar w:fldCharType="separate"/>
      </w:r>
      <w:r w:rsidR="00A47054" w:rsidRPr="00A47054">
        <w:rPr>
          <w:noProof/>
          <w:vertAlign w:val="superscript"/>
        </w:rPr>
        <w:t>5,6</w:t>
      </w:r>
      <w:r w:rsidR="00244D0E">
        <w:fldChar w:fldCharType="end"/>
      </w:r>
      <w:r w:rsidR="00A62333">
        <w:t xml:space="preserve"> </w:t>
      </w:r>
      <w:r w:rsidR="004C0242">
        <w:t xml:space="preserve">implementation in </w:t>
      </w:r>
      <w:r w:rsidR="00F74755">
        <w:t xml:space="preserve">a </w:t>
      </w:r>
      <w:r w:rsidR="004C0242">
        <w:t xml:space="preserve">real-word setting resulted in two-fold higher rates of </w:t>
      </w:r>
      <w:r w:rsidR="00013F33">
        <w:t xml:space="preserve">labour induction and </w:t>
      </w:r>
      <w:r w:rsidR="00254B70">
        <w:t>c</w:t>
      </w:r>
      <w:r w:rsidR="00013F33">
        <w:t>aesarean</w:t>
      </w:r>
      <w:r>
        <w:t xml:space="preserve"> </w:t>
      </w:r>
      <w:r w:rsidR="00D30788">
        <w:t>birth</w:t>
      </w:r>
      <w:r w:rsidR="00244D0E">
        <w:t>.</w:t>
      </w:r>
      <w:r w:rsidR="00E14B61">
        <w:fldChar w:fldCharType="begin">
          <w:fldData xml:space="preserve">PEVuZE5vdGU+PENpdGU+PEF1dGhvcj5Tb3ZpbzwvQXV0aG9yPjxZZWFyPjIwMTY8L1llYXI+PFJl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</w:fldData>
        </w:fldChar>
      </w:r>
      <w:r w:rsidR="0099787F">
        <w:instrText xml:space="preserve"> ADDIN EN.CITE </w:instrText>
      </w:r>
      <w:r w:rsidR="0099787F">
        <w:fldChar w:fldCharType="begin">
          <w:fldData xml:space="preserve">PEVuZE5vdGU+PENpdGU+PEF1dGhvcj5Tb3ZpbzwvQXV0aG9yPjxZZWFyPjIwMTY8L1llYXI+PFJl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</w:fldData>
        </w:fldChar>
      </w:r>
      <w:r w:rsidR="0099787F">
        <w:instrText xml:space="preserve"> ADDIN EN.CITE.DATA </w:instrText>
      </w:r>
      <w:r w:rsidR="0099787F">
        <w:fldChar w:fldCharType="end"/>
      </w:r>
      <w:r w:rsidR="00E14B61">
        <w:fldChar w:fldCharType="separate"/>
      </w:r>
      <w:r w:rsidR="0099787F" w:rsidRPr="0099787F">
        <w:rPr>
          <w:noProof/>
          <w:vertAlign w:val="superscript"/>
        </w:rPr>
        <w:t>73,74</w:t>
      </w:r>
      <w:r w:rsidR="00E14B61">
        <w:fldChar w:fldCharType="end"/>
      </w:r>
      <w:r w:rsidR="00A62333">
        <w:t xml:space="preserve"> </w:t>
      </w:r>
    </w:p>
    <w:p w14:paraId="3E26A030" w14:textId="77777777" w:rsidR="00A303E9" w:rsidRDefault="00A303E9" w:rsidP="00B82D5C">
      <w:pPr>
        <w:spacing w:line="360" w:lineRule="auto"/>
      </w:pPr>
    </w:p>
    <w:p w14:paraId="6ADC3384" w14:textId="0896BEF0" w:rsidR="00A303E9" w:rsidRDefault="00937F49" w:rsidP="00B82D5C">
      <w:pPr>
        <w:spacing w:line="360" w:lineRule="auto"/>
      </w:pPr>
      <w:r>
        <w:t>Finally</w:t>
      </w:r>
      <w:r w:rsidR="00A303E9">
        <w:t xml:space="preserve">, it is </w:t>
      </w:r>
      <w:r>
        <w:t>probable</w:t>
      </w:r>
      <w:r w:rsidR="00A303E9">
        <w:t xml:space="preserve"> that a contextualised approach </w:t>
      </w:r>
      <w:r>
        <w:t>is required</w:t>
      </w:r>
      <w:r w:rsidR="00A303E9">
        <w:t xml:space="preserve">. </w:t>
      </w:r>
      <w:r w:rsidR="009B33E5">
        <w:t>While s</w:t>
      </w:r>
      <w:r w:rsidR="00A303E9">
        <w:t>tudies are limited on the cost-effectiveness of different GDM screening strategies and diagnostic criteria</w:t>
      </w:r>
      <w:r w:rsidR="009B33E5">
        <w:t>,</w:t>
      </w:r>
      <w:r w:rsidR="00E14B61">
        <w:fldChar w:fldCharType="begin">
          <w:fldData xml:space="preserve">PEVuZE5vdGU+PENpdGU+PEF1dGhvcj5KYWNrbGluPC9BdXRob3I+PFllYXI+MjAxNzwvWWVhcj48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A3MTIyPC9wYWdlcz48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</w:fldData>
        </w:fldChar>
      </w:r>
      <w:r w:rsidR="0099787F">
        <w:instrText xml:space="preserve"> ADDIN EN.CITE </w:instrText>
      </w:r>
      <w:r w:rsidR="0099787F">
        <w:fldChar w:fldCharType="begin">
          <w:fldData xml:space="preserve">PEVuZE5vdGU+PENpdGU+PEF1dGhvcj5KYWNrbGluPC9BdXRob3I+PFllYXI+MjAxNzwvWWVhcj48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A3MTIyPC9wYWdlcz48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</w:fldData>
        </w:fldChar>
      </w:r>
      <w:r w:rsidR="0099787F">
        <w:instrText xml:space="preserve"> ADDIN EN.CITE.DATA </w:instrText>
      </w:r>
      <w:r w:rsidR="0099787F">
        <w:fldChar w:fldCharType="end"/>
      </w:r>
      <w:r w:rsidR="00E14B61">
        <w:fldChar w:fldCharType="separate"/>
      </w:r>
      <w:r w:rsidR="0099787F" w:rsidRPr="0099787F">
        <w:rPr>
          <w:noProof/>
          <w:vertAlign w:val="superscript"/>
        </w:rPr>
        <w:t>75-77</w:t>
      </w:r>
      <w:r w:rsidR="00E14B61">
        <w:fldChar w:fldCharType="end"/>
      </w:r>
      <w:r w:rsidR="00A303E9">
        <w:t xml:space="preserve"> </w:t>
      </w:r>
      <w:r w:rsidR="009B33E5">
        <w:t>i</w:t>
      </w:r>
      <w:r w:rsidR="00A303E9">
        <w:t xml:space="preserve">t has been debated that </w:t>
      </w:r>
      <w:r w:rsidR="009B33E5">
        <w:t>universal screening for</w:t>
      </w:r>
      <w:r w:rsidR="00A303E9">
        <w:t xml:space="preserve"> GDM</w:t>
      </w:r>
      <w:r w:rsidR="009B33E5">
        <w:t xml:space="preserve"> in the UK would be</w:t>
      </w:r>
      <w:r w:rsidR="00A303E9">
        <w:t xml:space="preserve"> cost effective</w:t>
      </w:r>
      <w:r w:rsidR="009B33E5">
        <w:t>,</w:t>
      </w:r>
      <w:r w:rsidR="00A303E9">
        <w:t xml:space="preserve"> </w:t>
      </w:r>
      <w:r w:rsidR="009B33E5">
        <w:t xml:space="preserve">only </w:t>
      </w:r>
      <w:r w:rsidR="00A303E9">
        <w:t xml:space="preserve">if the purpose </w:t>
      </w:r>
      <w:r w:rsidR="009B33E5">
        <w:t>were to prevent</w:t>
      </w:r>
      <w:r w:rsidR="00A303E9">
        <w:t xml:space="preserve"> type 2 diabetes.</w:t>
      </w:r>
      <w:r w:rsidR="00E14B61">
        <w:fldChar w:fldCharType="begin">
          <w:fldData xml:space="preserve">PEVuZE5vdGU+PENpdGU+PEF1dGhvcj5KYWNrbGluPC9BdXRob3I+PFllYXI+MjAxNzwvWWVhcj48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</w:fldData>
        </w:fldChar>
      </w:r>
      <w:r w:rsidR="0099787F">
        <w:instrText xml:space="preserve"> ADDIN EN.CITE </w:instrText>
      </w:r>
      <w:r w:rsidR="0099787F">
        <w:fldChar w:fldCharType="begin">
          <w:fldData xml:space="preserve">PEVuZE5vdGU+PENpdGU+PEF1dGhvcj5KYWNrbGluPC9BdXRob3I+PFllYXI+MjAxNzwvWWVhcj48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</w:fldData>
        </w:fldChar>
      </w:r>
      <w:r w:rsidR="0099787F">
        <w:instrText xml:space="preserve"> ADDIN EN.CITE.DATA </w:instrText>
      </w:r>
      <w:r w:rsidR="0099787F">
        <w:fldChar w:fldCharType="end"/>
      </w:r>
      <w:r w:rsidR="00E14B61">
        <w:fldChar w:fldCharType="separate"/>
      </w:r>
      <w:r w:rsidR="0099787F" w:rsidRPr="0099787F">
        <w:rPr>
          <w:noProof/>
          <w:vertAlign w:val="superscript"/>
        </w:rPr>
        <w:t>75</w:t>
      </w:r>
      <w:r w:rsidR="00E14B61">
        <w:fldChar w:fldCharType="end"/>
      </w:r>
      <w:r w:rsidR="00A303E9">
        <w:t xml:space="preserve"> </w:t>
      </w:r>
      <w:r w:rsidR="009B33E5">
        <w:t>Perhaps</w:t>
      </w:r>
      <w:r w:rsidR="00A303E9">
        <w:t xml:space="preserve"> instead of making </w:t>
      </w:r>
      <w:r w:rsidR="00A303E9" w:rsidRPr="00420B5E">
        <w:rPr>
          <w:lang w:val="en"/>
        </w:rPr>
        <w:t>global recommendation</w:t>
      </w:r>
      <w:r w:rsidR="00A303E9">
        <w:rPr>
          <w:lang w:val="en"/>
        </w:rPr>
        <w:t>s</w:t>
      </w:r>
      <w:r w:rsidR="00A303E9" w:rsidRPr="00420B5E">
        <w:rPr>
          <w:lang w:val="en"/>
        </w:rPr>
        <w:t xml:space="preserve"> on cost-effectiveness</w:t>
      </w:r>
      <w:r w:rsidR="00A303E9">
        <w:rPr>
          <w:lang w:val="en"/>
        </w:rPr>
        <w:t xml:space="preserve">, population-based, local </w:t>
      </w:r>
      <w:r w:rsidR="009B33E5">
        <w:rPr>
          <w:lang w:val="en"/>
        </w:rPr>
        <w:t xml:space="preserve">recommendations </w:t>
      </w:r>
      <w:r w:rsidR="00A303E9">
        <w:rPr>
          <w:lang w:val="en"/>
        </w:rPr>
        <w:t>should be considered</w:t>
      </w:r>
      <w:r w:rsidR="00A33FE2">
        <w:rPr>
          <w:lang w:val="en"/>
        </w:rPr>
        <w:t>,</w:t>
      </w:r>
      <w:r w:rsidR="00A303E9">
        <w:rPr>
          <w:lang w:val="en"/>
        </w:rPr>
        <w:fldChar w:fldCharType="begin">
          <w:fldData xml:space="preserve">PEVuZE5vdGU+PENpdGU+PEF1dGhvcj5XZWlsZTwvQXV0aG9yPjxZZWFyPjIwMTU8L1llYXI+PFJl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</w:fldData>
        </w:fldChar>
      </w:r>
      <w:r w:rsidR="0099787F">
        <w:rPr>
          <w:lang w:val="en"/>
        </w:rPr>
        <w:instrText xml:space="preserve"> ADDIN EN.CITE </w:instrText>
      </w:r>
      <w:r w:rsidR="0099787F">
        <w:rPr>
          <w:lang w:val="en"/>
        </w:rPr>
        <w:fldChar w:fldCharType="begin">
          <w:fldData xml:space="preserve">PEVuZE5vdGU+PENpdGU+PEF1dGhvcj5XZWlsZTwvQXV0aG9yPjxZZWFyPjIwMTU8L1llYXI+PFJl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</w:fldData>
        </w:fldChar>
      </w:r>
      <w:r w:rsidR="0099787F">
        <w:rPr>
          <w:lang w:val="en"/>
        </w:rPr>
        <w:instrText xml:space="preserve"> ADDIN EN.CITE.DATA </w:instrText>
      </w:r>
      <w:r w:rsidR="0099787F">
        <w:rPr>
          <w:lang w:val="en"/>
        </w:rPr>
      </w:r>
      <w:r w:rsidR="0099787F">
        <w:rPr>
          <w:lang w:val="en"/>
        </w:rPr>
        <w:fldChar w:fldCharType="end"/>
      </w:r>
      <w:r w:rsidR="00A303E9">
        <w:rPr>
          <w:lang w:val="en"/>
        </w:rPr>
      </w:r>
      <w:r w:rsidR="00A303E9">
        <w:rPr>
          <w:lang w:val="en"/>
        </w:rPr>
        <w:fldChar w:fldCharType="separate"/>
      </w:r>
      <w:r w:rsidR="0099787F" w:rsidRPr="0099787F">
        <w:rPr>
          <w:noProof/>
          <w:vertAlign w:val="superscript"/>
          <w:lang w:val="en"/>
        </w:rPr>
        <w:t>78,79</w:t>
      </w:r>
      <w:r w:rsidR="00A303E9">
        <w:rPr>
          <w:lang w:val="en"/>
        </w:rPr>
        <w:fldChar w:fldCharType="end"/>
      </w:r>
      <w:r w:rsidR="00A303E9">
        <w:rPr>
          <w:lang w:val="en-IE"/>
        </w:rPr>
        <w:t xml:space="preserve"> as cost-effectiveness </w:t>
      </w:r>
      <w:r w:rsidR="009A7E03">
        <w:rPr>
          <w:lang w:val="en-IE"/>
        </w:rPr>
        <w:t>will</w:t>
      </w:r>
      <w:r w:rsidR="00A303E9">
        <w:rPr>
          <w:lang w:val="en-IE"/>
        </w:rPr>
        <w:t xml:space="preserve"> depend not only</w:t>
      </w:r>
      <w:r w:rsidR="00104C39">
        <w:rPr>
          <w:lang w:val="en-IE"/>
        </w:rPr>
        <w:t xml:space="preserve"> on the</w:t>
      </w:r>
      <w:r w:rsidR="00A303E9">
        <w:rPr>
          <w:lang w:val="en-IE"/>
        </w:rPr>
        <w:t xml:space="preserve"> prevalence of GDM and </w:t>
      </w:r>
      <w:r w:rsidR="00731298">
        <w:rPr>
          <w:lang w:val="en-IE"/>
        </w:rPr>
        <w:t xml:space="preserve">core </w:t>
      </w:r>
      <w:r w:rsidR="00A303E9">
        <w:rPr>
          <w:lang w:val="en-IE"/>
        </w:rPr>
        <w:t>short-term outcomes</w:t>
      </w:r>
      <w:r w:rsidR="00731298">
        <w:rPr>
          <w:lang w:val="en-IE"/>
        </w:rPr>
        <w:fldChar w:fldCharType="begin">
          <w:fldData xml:space="preserve">PEVuZE5vdGU+PENpdGU+PEF1dGhvcj5FZ2FuPC9BdXRob3I+PFllYXI+MjAyMDwvWWVhcj48UmVj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</w:fldData>
        </w:fldChar>
      </w:r>
      <w:r w:rsidR="0099787F">
        <w:rPr>
          <w:lang w:val="en-IE"/>
        </w:rPr>
        <w:instrText xml:space="preserve"> ADDIN EN.CITE </w:instrText>
      </w:r>
      <w:r w:rsidR="0099787F">
        <w:rPr>
          <w:lang w:val="en-IE"/>
        </w:rPr>
        <w:fldChar w:fldCharType="begin">
          <w:fldData xml:space="preserve">PEVuZE5vdGU+PENpdGU+PEF1dGhvcj5FZ2FuPC9BdXRob3I+PFllYXI+MjAyMDwvWWVhcj48UmVj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</w:fldData>
        </w:fldChar>
      </w:r>
      <w:r w:rsidR="0099787F">
        <w:rPr>
          <w:lang w:val="en-IE"/>
        </w:rPr>
        <w:instrText xml:space="preserve"> ADDIN EN.CITE.DATA </w:instrText>
      </w:r>
      <w:r w:rsidR="0099787F">
        <w:rPr>
          <w:lang w:val="en-IE"/>
        </w:rPr>
      </w:r>
      <w:r w:rsidR="0099787F">
        <w:rPr>
          <w:lang w:val="en-IE"/>
        </w:rPr>
        <w:fldChar w:fldCharType="end"/>
      </w:r>
      <w:r w:rsidR="00731298">
        <w:rPr>
          <w:lang w:val="en-IE"/>
        </w:rPr>
      </w:r>
      <w:r w:rsidR="00731298">
        <w:rPr>
          <w:lang w:val="en-IE"/>
        </w:rPr>
        <w:fldChar w:fldCharType="separate"/>
      </w:r>
      <w:r w:rsidR="0099787F" w:rsidRPr="0099787F">
        <w:rPr>
          <w:noProof/>
          <w:vertAlign w:val="superscript"/>
          <w:lang w:val="en-IE"/>
        </w:rPr>
        <w:t>80-82</w:t>
      </w:r>
      <w:r w:rsidR="00731298">
        <w:rPr>
          <w:lang w:val="en-IE"/>
        </w:rPr>
        <w:fldChar w:fldCharType="end"/>
      </w:r>
      <w:r w:rsidR="001A7E8F">
        <w:rPr>
          <w:lang w:val="en-IE"/>
        </w:rPr>
        <w:t>,</w:t>
      </w:r>
      <w:r w:rsidR="00A303E9">
        <w:rPr>
          <w:lang w:val="en-IE"/>
        </w:rPr>
        <w:t xml:space="preserve"> but also </w:t>
      </w:r>
      <w:r w:rsidR="001A7E8F">
        <w:rPr>
          <w:lang w:val="en"/>
        </w:rPr>
        <w:t>population/settings-dependent</w:t>
      </w:r>
      <w:r w:rsidR="00F74755">
        <w:rPr>
          <w:lang w:val="en"/>
        </w:rPr>
        <w:t xml:space="preserve"> </w:t>
      </w:r>
      <w:r w:rsidR="00A303E9">
        <w:rPr>
          <w:lang w:val="en-IE"/>
        </w:rPr>
        <w:t>long-term outcomes for women and their offspring.</w:t>
      </w:r>
      <w:r w:rsidR="00975683">
        <w:rPr>
          <w:lang w:val="en-IE"/>
        </w:rPr>
        <w:t xml:space="preserve"> </w:t>
      </w:r>
      <w:r w:rsidR="00A303E9">
        <w:rPr>
          <w:lang w:val="en"/>
        </w:rPr>
        <w:t xml:space="preserve"> </w:t>
      </w:r>
    </w:p>
    <w:p w14:paraId="7B78C57A" w14:textId="1C18A86F" w:rsidR="0044206B" w:rsidRDefault="0044206B" w:rsidP="00B82D5C">
      <w:pPr>
        <w:spacing w:line="360" w:lineRule="auto"/>
      </w:pPr>
    </w:p>
    <w:p w14:paraId="183A570F" w14:textId="4DA4B608" w:rsidR="00AA6FAA" w:rsidRPr="000001F7" w:rsidRDefault="00DD7648" w:rsidP="00B82D5C">
      <w:pPr>
        <w:spacing w:line="360" w:lineRule="auto"/>
        <w:rPr>
          <w:b/>
        </w:rPr>
      </w:pPr>
      <w:r>
        <w:rPr>
          <w:b/>
        </w:rPr>
        <w:t xml:space="preserve">Where to </w:t>
      </w:r>
      <w:r w:rsidR="00143C21">
        <w:rPr>
          <w:b/>
        </w:rPr>
        <w:t xml:space="preserve">go </w:t>
      </w:r>
      <w:r>
        <w:rPr>
          <w:b/>
        </w:rPr>
        <w:t>from here?</w:t>
      </w:r>
    </w:p>
    <w:p w14:paraId="4A3607E1" w14:textId="77777777" w:rsidR="005F3CDD" w:rsidRDefault="005F3CDD" w:rsidP="00B82D5C">
      <w:pPr>
        <w:spacing w:line="360" w:lineRule="auto"/>
      </w:pPr>
    </w:p>
    <w:p w14:paraId="19DB2F08" w14:textId="2075808E" w:rsidR="00AA6FAA" w:rsidRDefault="00CE7D97" w:rsidP="00B82D5C">
      <w:pPr>
        <w:spacing w:line="360" w:lineRule="auto"/>
      </w:pPr>
      <w:r>
        <w:t>Althou</w:t>
      </w:r>
      <w:r w:rsidR="00273C58">
        <w:t xml:space="preserve">gh not </w:t>
      </w:r>
      <w:r w:rsidR="009A7E03">
        <w:t xml:space="preserve">possible to review </w:t>
      </w:r>
      <w:r w:rsidR="00273C58">
        <w:t>all the controversies and gaps in evidence in this article</w:t>
      </w:r>
      <w:r w:rsidR="00610E8E">
        <w:t xml:space="preserve">, </w:t>
      </w:r>
      <w:r w:rsidR="005F3CDD">
        <w:t>we summarise the urgent priorities for clinical pra</w:t>
      </w:r>
      <w:r w:rsidR="00610E8E">
        <w:t>ctice and research</w:t>
      </w:r>
      <w:r w:rsidR="00077626">
        <w:t xml:space="preserve"> a</w:t>
      </w:r>
      <w:r w:rsidR="00F16D63">
        <w:t xml:space="preserve">nd </w:t>
      </w:r>
      <w:r w:rsidR="009A7E03">
        <w:t>justify</w:t>
      </w:r>
      <w:r w:rsidR="002825EA">
        <w:t xml:space="preserve"> the rationale </w:t>
      </w:r>
      <w:r w:rsidR="009A7E03">
        <w:t>behind</w:t>
      </w:r>
      <w:r w:rsidR="002825EA">
        <w:t xml:space="preserve"> </w:t>
      </w:r>
      <w:r w:rsidR="00F80315">
        <w:t>each recommendation</w:t>
      </w:r>
      <w:r w:rsidR="007448DA">
        <w:t>.</w:t>
      </w:r>
    </w:p>
    <w:p w14:paraId="30F6617A" w14:textId="77777777" w:rsidR="00077626" w:rsidRDefault="00077626" w:rsidP="00B82D5C">
      <w:pPr>
        <w:spacing w:line="360" w:lineRule="auto"/>
      </w:pPr>
    </w:p>
    <w:p w14:paraId="111D79D0" w14:textId="3B5209C7" w:rsidR="00AA6FAA" w:rsidRDefault="00793AC3" w:rsidP="00B82D5C">
      <w:pPr>
        <w:spacing w:line="360" w:lineRule="auto"/>
        <w:rPr>
          <w:b/>
        </w:rPr>
      </w:pPr>
      <w:r>
        <w:rPr>
          <w:b/>
        </w:rPr>
        <w:t>Priorities f</w:t>
      </w:r>
      <w:r w:rsidR="00AA6FAA">
        <w:rPr>
          <w:b/>
        </w:rPr>
        <w:t>or clinical practice:</w:t>
      </w:r>
    </w:p>
    <w:p w14:paraId="3FA301DC" w14:textId="38868FAB" w:rsidR="00EA5D70" w:rsidRDefault="00AA6FAA" w:rsidP="00B82D5C">
      <w:pPr>
        <w:pStyle w:val="ListParagraph"/>
        <w:numPr>
          <w:ilvl w:val="0"/>
          <w:numId w:val="5"/>
        </w:numPr>
        <w:spacing w:line="360" w:lineRule="auto"/>
      </w:pPr>
      <w:r>
        <w:t xml:space="preserve">Measure </w:t>
      </w:r>
      <w:r w:rsidR="00821E4F">
        <w:t>HbA1c</w:t>
      </w:r>
      <w:r>
        <w:t xml:space="preserve"> </w:t>
      </w:r>
      <w:r w:rsidR="00C8277E">
        <w:t>or Fasting</w:t>
      </w:r>
      <w:r w:rsidR="006D6272">
        <w:t xml:space="preserve"> </w:t>
      </w:r>
      <w:r w:rsidR="00211E51">
        <w:t xml:space="preserve">Plasma Glucose (FPG) </w:t>
      </w:r>
      <w:r>
        <w:t>in early pregnancy</w:t>
      </w:r>
      <w:r w:rsidR="00CE6DC2">
        <w:t>:</w:t>
      </w:r>
    </w:p>
    <w:p w14:paraId="32D6CC19" w14:textId="74978DD8" w:rsidR="00AA6FAA" w:rsidRDefault="00917DF3" w:rsidP="001B36AF">
      <w:pPr>
        <w:pStyle w:val="ListParagraph"/>
        <w:spacing w:line="360" w:lineRule="auto"/>
      </w:pPr>
      <w:r>
        <w:t xml:space="preserve">Rationale: </w:t>
      </w:r>
      <w:r w:rsidR="009A7E03">
        <w:t>T</w:t>
      </w:r>
      <w:r w:rsidR="009973FD">
        <w:t>o identify undiagnosed pre- and type 2 diabetes</w:t>
      </w:r>
      <w:r w:rsidR="009A7E03">
        <w:t xml:space="preserve"> and</w:t>
      </w:r>
      <w:r w:rsidR="009973FD" w:rsidRPr="00EC4F1F">
        <w:t xml:space="preserve"> improve short- and long-term outcomes</w:t>
      </w:r>
      <w:r w:rsidR="009973FD">
        <w:t xml:space="preserve">. </w:t>
      </w:r>
      <w:r w:rsidR="00700AA3">
        <w:t xml:space="preserve">While </w:t>
      </w:r>
      <w:r w:rsidR="009A7E03">
        <w:t xml:space="preserve">recommended by </w:t>
      </w:r>
      <w:r w:rsidR="00700AA3">
        <w:t xml:space="preserve">many guidelines </w:t>
      </w:r>
      <w:r w:rsidR="00883D9F">
        <w:t xml:space="preserve">this </w:t>
      </w:r>
      <w:r w:rsidR="009A7E03">
        <w:t>is</w:t>
      </w:r>
      <w:r w:rsidR="00F16D63">
        <w:t xml:space="preserve"> </w:t>
      </w:r>
      <w:r w:rsidR="00883D9F">
        <w:t xml:space="preserve">not </w:t>
      </w:r>
      <w:r w:rsidR="002A2F3F">
        <w:t>routine</w:t>
      </w:r>
      <w:r w:rsidR="009A7E03">
        <w:t>ly practiced</w:t>
      </w:r>
      <w:r w:rsidR="00F16D63">
        <w:t xml:space="preserve">, </w:t>
      </w:r>
      <w:r w:rsidR="009973FD">
        <w:t xml:space="preserve">including </w:t>
      </w:r>
      <w:r w:rsidR="009A7E03">
        <w:t xml:space="preserve">in many </w:t>
      </w:r>
      <w:r w:rsidR="009973FD">
        <w:t>high-income countries.</w:t>
      </w:r>
      <w:r w:rsidR="00466F5A">
        <w:t xml:space="preserve"> Identifying women</w:t>
      </w:r>
      <w:r w:rsidR="00982256">
        <w:t xml:space="preserve"> </w:t>
      </w:r>
      <w:r w:rsidR="009A7E03">
        <w:t>with severe hyperglycaemia in early pregnancy allows more time to intervene with diet, lifestyle</w:t>
      </w:r>
      <w:r w:rsidR="00801EA4">
        <w:t xml:space="preserve"> and medication to improve their pregnancy outcomes.</w:t>
      </w:r>
    </w:p>
    <w:p w14:paraId="15F0E6D9" w14:textId="77777777" w:rsidR="00CE6DC2" w:rsidRDefault="009043D0" w:rsidP="00B82D5C">
      <w:pPr>
        <w:pStyle w:val="ListParagraph"/>
        <w:numPr>
          <w:ilvl w:val="0"/>
          <w:numId w:val="5"/>
        </w:numPr>
        <w:spacing w:line="360" w:lineRule="auto"/>
      </w:pPr>
      <w:r>
        <w:t>Compulsory reporting of GDM</w:t>
      </w:r>
      <w:r w:rsidR="007A2708">
        <w:t xml:space="preserve"> in the maternity data systems</w:t>
      </w:r>
      <w:r w:rsidR="00CE6DC2">
        <w:t>:</w:t>
      </w:r>
      <w:r w:rsidR="007A2708">
        <w:t xml:space="preserve"> </w:t>
      </w:r>
    </w:p>
    <w:p w14:paraId="41733423" w14:textId="57C27C07" w:rsidR="00FC10DB" w:rsidRDefault="00CE6DC2" w:rsidP="00B162E9">
      <w:pPr>
        <w:pStyle w:val="ListParagraph"/>
        <w:spacing w:line="360" w:lineRule="auto"/>
      </w:pPr>
      <w:r>
        <w:t xml:space="preserve">Rationale: </w:t>
      </w:r>
      <w:r w:rsidR="00470C7A">
        <w:t xml:space="preserve">While </w:t>
      </w:r>
      <w:r w:rsidR="000A1DF1">
        <w:t>recording of data</w:t>
      </w:r>
      <w:r w:rsidR="00BF3B4E">
        <w:t xml:space="preserve"> has improved in </w:t>
      </w:r>
      <w:r w:rsidR="005E4AF1">
        <w:t>primary ca</w:t>
      </w:r>
      <w:r w:rsidR="00E12F6C">
        <w:t>re system</w:t>
      </w:r>
      <w:r w:rsidR="00466AE3">
        <w:t>s</w:t>
      </w:r>
      <w:r w:rsidR="00E12F6C">
        <w:t xml:space="preserve"> in many countries, the </w:t>
      </w:r>
      <w:r w:rsidR="00801EA4">
        <w:t xml:space="preserve">transfer-back of information by many </w:t>
      </w:r>
      <w:r w:rsidR="00330B21">
        <w:t>maternity systems</w:t>
      </w:r>
      <w:r w:rsidR="006378AB">
        <w:t xml:space="preserve"> to primary care is lacking. </w:t>
      </w:r>
      <w:r w:rsidR="00524EBF">
        <w:t>Improving the accuracy</w:t>
      </w:r>
      <w:r w:rsidR="00801EA4">
        <w:t xml:space="preserve"> of coding by</w:t>
      </w:r>
      <w:r w:rsidR="00524EBF">
        <w:t xml:space="preserve"> including eth</w:t>
      </w:r>
      <w:r w:rsidR="00C502E3">
        <w:t xml:space="preserve">nicity </w:t>
      </w:r>
      <w:r w:rsidR="00801EA4">
        <w:t>and other key variables would enable establishment of a national register for GDM to which offspring data could be linked. This would inform development of cardiometabolic prevention programmes for women and their children.</w:t>
      </w:r>
    </w:p>
    <w:p w14:paraId="0174601B" w14:textId="22B9E241" w:rsidR="001365D2" w:rsidRDefault="00AA6FAA" w:rsidP="00B82D5C">
      <w:pPr>
        <w:pStyle w:val="ListParagraph"/>
        <w:numPr>
          <w:ilvl w:val="0"/>
          <w:numId w:val="5"/>
        </w:numPr>
        <w:spacing w:line="360" w:lineRule="auto"/>
      </w:pPr>
      <w:r>
        <w:t>Develop postnatal care pathways for women with prior GDM, prioritising them in national diabetes prevention program</w:t>
      </w:r>
      <w:r w:rsidR="00D30788">
        <w:t>mes</w:t>
      </w:r>
      <w:r w:rsidR="001365D2">
        <w:t>:</w:t>
      </w:r>
    </w:p>
    <w:p w14:paraId="175A9251" w14:textId="259D0486" w:rsidR="00AA6FAA" w:rsidRDefault="001365D2" w:rsidP="00FB4E39">
      <w:pPr>
        <w:pStyle w:val="ListParagraph"/>
        <w:spacing w:line="360" w:lineRule="auto"/>
      </w:pPr>
      <w:r>
        <w:t>Rationale:</w:t>
      </w:r>
      <w:r w:rsidR="0003588A">
        <w:t xml:space="preserve"> Several cou</w:t>
      </w:r>
      <w:r w:rsidR="00CA6D32">
        <w:t>n</w:t>
      </w:r>
      <w:r w:rsidR="0003588A">
        <w:t>tries including UK, Australia and USA are setting up</w:t>
      </w:r>
      <w:r w:rsidR="002D37F7">
        <w:t xml:space="preserve"> national level diabetes prevention program</w:t>
      </w:r>
      <w:r w:rsidR="00801EA4">
        <w:t xml:space="preserve">mes. To expand on these, considerable resources are required even for </w:t>
      </w:r>
      <w:r w:rsidR="000B5EFD">
        <w:t xml:space="preserve">developed countries. </w:t>
      </w:r>
      <w:r w:rsidR="007D45AE">
        <w:t xml:space="preserve">Prioritising </w:t>
      </w:r>
      <w:r w:rsidR="000B5EFD">
        <w:t xml:space="preserve">women with </w:t>
      </w:r>
      <w:r w:rsidR="00801EA4">
        <w:t>a</w:t>
      </w:r>
      <w:r w:rsidR="001827BB">
        <w:t xml:space="preserve"> </w:t>
      </w:r>
      <w:r w:rsidR="000B5EFD">
        <w:t>previous history of GDM</w:t>
      </w:r>
      <w:r w:rsidR="009810F0">
        <w:t xml:space="preserve"> will offer value for money</w:t>
      </w:r>
      <w:r w:rsidR="00801EA4">
        <w:t>, enabling</w:t>
      </w:r>
      <w:r w:rsidR="004D42DE">
        <w:t xml:space="preserve"> </w:t>
      </w:r>
      <w:r w:rsidR="00DD0B92">
        <w:t>better preparation</w:t>
      </w:r>
      <w:r w:rsidR="00EC4F1F" w:rsidRPr="00EC4F1F">
        <w:t xml:space="preserve"> </w:t>
      </w:r>
      <w:r w:rsidR="00801EA4">
        <w:t xml:space="preserve">for subsequent pregnancies and prevention of type 2 diabetes and cardiovascular disease. </w:t>
      </w:r>
      <w:r w:rsidR="00CD7D87">
        <w:t xml:space="preserve">We suggest </w:t>
      </w:r>
      <w:r w:rsidR="00801EA4">
        <w:t xml:space="preserve">that all women with GDM </w:t>
      </w:r>
      <w:r w:rsidR="00D70FC0">
        <w:t xml:space="preserve">have </w:t>
      </w:r>
      <w:r w:rsidR="00B956FB">
        <w:t xml:space="preserve">a postnatal check </w:t>
      </w:r>
      <w:r w:rsidR="00801EA4">
        <w:t>at</w:t>
      </w:r>
      <w:r w:rsidR="00771221">
        <w:t xml:space="preserve"> </w:t>
      </w:r>
      <w:r w:rsidR="00B956FB">
        <w:t xml:space="preserve">around 12 weeks </w:t>
      </w:r>
      <w:r w:rsidR="00801EA4">
        <w:t>after birth.</w:t>
      </w:r>
      <w:r w:rsidR="00613922">
        <w:t xml:space="preserve"> </w:t>
      </w:r>
      <w:r w:rsidR="00CF484A">
        <w:t xml:space="preserve">This </w:t>
      </w:r>
      <w:r w:rsidR="00801EA4">
        <w:t>could</w:t>
      </w:r>
      <w:r w:rsidR="00CF484A">
        <w:t xml:space="preserve"> coincide with</w:t>
      </w:r>
      <w:r w:rsidR="0093661A">
        <w:t xml:space="preserve"> child health check or vaccination</w:t>
      </w:r>
      <w:r w:rsidR="00B8335C">
        <w:t xml:space="preserve"> schedule</w:t>
      </w:r>
      <w:r w:rsidR="00801EA4">
        <w:t xml:space="preserve"> in the primary care</w:t>
      </w:r>
      <w:r w:rsidR="00B8335C">
        <w:t xml:space="preserve">. </w:t>
      </w:r>
      <w:r w:rsidR="00613922">
        <w:t xml:space="preserve">In addition to postnatal </w:t>
      </w:r>
      <w:r w:rsidR="00770F22">
        <w:t>HbA1c</w:t>
      </w:r>
      <w:r w:rsidR="00F16D63">
        <w:t xml:space="preserve"> </w:t>
      </w:r>
      <w:r w:rsidR="00801EA4">
        <w:t>measurement</w:t>
      </w:r>
      <w:r w:rsidR="00770F22">
        <w:t xml:space="preserve">, comprehensive </w:t>
      </w:r>
      <w:r w:rsidR="00801EA4">
        <w:t>cardiovascular</w:t>
      </w:r>
      <w:r w:rsidR="00770F22">
        <w:t xml:space="preserve"> risk factor assessment </w:t>
      </w:r>
      <w:r w:rsidR="00801EA4">
        <w:t>should be performed</w:t>
      </w:r>
      <w:r w:rsidR="00F16D63">
        <w:t xml:space="preserve"> </w:t>
      </w:r>
      <w:r w:rsidR="00770F22">
        <w:t>(</w:t>
      </w:r>
      <w:r w:rsidR="00BB00EC">
        <w:t xml:space="preserve">e.g., </w:t>
      </w:r>
      <w:r w:rsidR="00770F22">
        <w:t>blood pressure, smoking</w:t>
      </w:r>
      <w:r w:rsidR="00566FC5">
        <w:t xml:space="preserve"> </w:t>
      </w:r>
      <w:r w:rsidR="002C2245">
        <w:t>history</w:t>
      </w:r>
      <w:r w:rsidR="00566FC5">
        <w:t xml:space="preserve"> </w:t>
      </w:r>
      <w:r w:rsidR="002F56B3">
        <w:t>and lipid management)</w:t>
      </w:r>
      <w:r w:rsidR="00801EA4">
        <w:t>,</w:t>
      </w:r>
      <w:r w:rsidR="00F16D63">
        <w:t xml:space="preserve"> </w:t>
      </w:r>
      <w:r w:rsidR="00801EA4">
        <w:t>recorded and appropriately managed</w:t>
      </w:r>
      <w:r w:rsidR="00374C89">
        <w:t>.</w:t>
      </w:r>
    </w:p>
    <w:p w14:paraId="3D1C0945" w14:textId="0CA0FC6A" w:rsidR="00F5700F" w:rsidRDefault="00690B3A" w:rsidP="00B82D5C">
      <w:pPr>
        <w:pStyle w:val="ListParagraph"/>
        <w:numPr>
          <w:ilvl w:val="0"/>
          <w:numId w:val="5"/>
        </w:numPr>
        <w:spacing w:line="360" w:lineRule="auto"/>
      </w:pPr>
      <w:r>
        <w:t xml:space="preserve">Develop </w:t>
      </w:r>
      <w:r w:rsidR="00C90AA5">
        <w:t>pathways for children</w:t>
      </w:r>
      <w:r w:rsidR="00A53DC5">
        <w:t xml:space="preserve"> born to women with GDM</w:t>
      </w:r>
      <w:r w:rsidR="00CC2985">
        <w:t>:</w:t>
      </w:r>
    </w:p>
    <w:p w14:paraId="380DDE73" w14:textId="02DE0049" w:rsidR="0037022B" w:rsidRDefault="0037022B" w:rsidP="001E1108">
      <w:pPr>
        <w:pStyle w:val="ListParagraph"/>
        <w:spacing w:line="360" w:lineRule="auto"/>
      </w:pPr>
      <w:r>
        <w:t xml:space="preserve">Rationale: Childhood obesity is rapidly increasing across the globe and </w:t>
      </w:r>
      <w:r w:rsidR="00C812DD">
        <w:t>the ‘double-burden’ of stunting and obesity</w:t>
      </w:r>
      <w:r w:rsidR="00554507">
        <w:t xml:space="preserve"> is increasing in LMICs.</w:t>
      </w:r>
      <w:r w:rsidR="007B47CA">
        <w:t xml:space="preserve"> </w:t>
      </w:r>
      <w:r w:rsidR="00F92E9E">
        <w:t xml:space="preserve">To prevent childhood obesity, intervention has to happen at pre-school age. </w:t>
      </w:r>
      <w:r w:rsidR="00CA6D32">
        <w:t>Health visitors and other health care professionals</w:t>
      </w:r>
      <w:r w:rsidR="008E7305">
        <w:t xml:space="preserve"> could be trained and </w:t>
      </w:r>
      <w:r w:rsidR="007244E5">
        <w:t xml:space="preserve">provide </w:t>
      </w:r>
      <w:r w:rsidR="00E61B8F">
        <w:t>families with</w:t>
      </w:r>
      <w:r w:rsidR="00F16D63">
        <w:t xml:space="preserve"> </w:t>
      </w:r>
      <w:r w:rsidR="007244E5">
        <w:t xml:space="preserve">advice on </w:t>
      </w:r>
      <w:r w:rsidR="00DF1D21">
        <w:t>health</w:t>
      </w:r>
      <w:r w:rsidR="00E61B8F">
        <w:t>y</w:t>
      </w:r>
      <w:r w:rsidR="00DF1D21">
        <w:t xml:space="preserve"> lifestyle interventions</w:t>
      </w:r>
      <w:r w:rsidR="00904806">
        <w:t xml:space="preserve"> from birth</w:t>
      </w:r>
      <w:r w:rsidR="00DF1D21">
        <w:t>.</w:t>
      </w:r>
    </w:p>
    <w:p w14:paraId="715BB9CB" w14:textId="77777777" w:rsidR="00AA6FAA" w:rsidRPr="0077278D" w:rsidRDefault="00AA6FAA" w:rsidP="00B82D5C">
      <w:pPr>
        <w:pStyle w:val="ListParagraph"/>
        <w:spacing w:line="360" w:lineRule="auto"/>
      </w:pPr>
    </w:p>
    <w:p w14:paraId="747D5117" w14:textId="7ACE4032" w:rsidR="00740C66" w:rsidRDefault="00793AC3" w:rsidP="00B82D5C">
      <w:pPr>
        <w:spacing w:line="360" w:lineRule="auto"/>
        <w:rPr>
          <w:b/>
        </w:rPr>
      </w:pPr>
      <w:r>
        <w:rPr>
          <w:b/>
        </w:rPr>
        <w:t>Priorities for</w:t>
      </w:r>
      <w:r w:rsidR="00740C66">
        <w:rPr>
          <w:b/>
        </w:rPr>
        <w:t xml:space="preserve"> </w:t>
      </w:r>
      <w:r w:rsidR="00740C66" w:rsidRPr="00EA51E2">
        <w:rPr>
          <w:b/>
        </w:rPr>
        <w:t>research:</w:t>
      </w:r>
    </w:p>
    <w:p w14:paraId="5D161446" w14:textId="0E486085" w:rsidR="00013F33" w:rsidRDefault="00013F33" w:rsidP="00B82D5C">
      <w:pPr>
        <w:pStyle w:val="ListParagraph"/>
        <w:numPr>
          <w:ilvl w:val="0"/>
          <w:numId w:val="4"/>
        </w:numPr>
        <w:spacing w:line="360" w:lineRule="auto"/>
      </w:pPr>
      <w:r>
        <w:t xml:space="preserve">Develop </w:t>
      </w:r>
      <w:r w:rsidR="008C2F37">
        <w:t xml:space="preserve">and examine the untility of </w:t>
      </w:r>
      <w:r>
        <w:t>risk scores in early pregnancy for risk stratification of GDM and its complications</w:t>
      </w:r>
      <w:r w:rsidR="00944FE9">
        <w:t>, particularly in LMICs</w:t>
      </w:r>
      <w:r w:rsidR="00D25E73">
        <w:t>:</w:t>
      </w:r>
    </w:p>
    <w:p w14:paraId="221CC4D7" w14:textId="30B725D7" w:rsidR="00D25E73" w:rsidRDefault="00D25E73" w:rsidP="00155E3A">
      <w:pPr>
        <w:pStyle w:val="ListParagraph"/>
        <w:spacing w:line="360" w:lineRule="auto"/>
      </w:pPr>
      <w:r>
        <w:t xml:space="preserve">Rationale: </w:t>
      </w:r>
      <w:r w:rsidR="008E2B2E">
        <w:t xml:space="preserve">Current </w:t>
      </w:r>
      <w:r w:rsidR="00BD7C6E">
        <w:t>screening strateg</w:t>
      </w:r>
      <w:r w:rsidR="00E61B8F">
        <w:t xml:space="preserve">ies for </w:t>
      </w:r>
      <w:r w:rsidR="00BD7C6E">
        <w:t xml:space="preserve">detection and </w:t>
      </w:r>
      <w:r w:rsidR="00257EE8">
        <w:t>management</w:t>
      </w:r>
      <w:r w:rsidR="00BD7C6E">
        <w:t xml:space="preserve"> </w:t>
      </w:r>
      <w:r w:rsidR="00E61B8F">
        <w:t>of GDM are suboptimal</w:t>
      </w:r>
      <w:r w:rsidR="006B0FFB">
        <w:t>:</w:t>
      </w:r>
      <w:r w:rsidR="00BD7C6E">
        <w:t xml:space="preserve"> 1) </w:t>
      </w:r>
      <w:r w:rsidR="00E61B8F">
        <w:t>p</w:t>
      </w:r>
      <w:r w:rsidR="004551F7">
        <w:t>revalence of GDM</w:t>
      </w:r>
      <w:r w:rsidR="00582DB5">
        <w:t xml:space="preserve"> by</w:t>
      </w:r>
      <w:r w:rsidR="00C61066">
        <w:t xml:space="preserve"> </w:t>
      </w:r>
      <w:r w:rsidR="000A7AEA">
        <w:t>s</w:t>
      </w:r>
      <w:r w:rsidR="008E2B2E">
        <w:t>elective screening</w:t>
      </w:r>
      <w:r w:rsidR="00F16D63">
        <w:t xml:space="preserve"> </w:t>
      </w:r>
      <w:r w:rsidR="00E61B8F">
        <w:t>of ‘at risk’ women</w:t>
      </w:r>
      <w:r w:rsidR="00F16D63">
        <w:t xml:space="preserve"> </w:t>
      </w:r>
      <w:r w:rsidR="000A7AEA">
        <w:t xml:space="preserve">is </w:t>
      </w:r>
      <w:r w:rsidR="00600425">
        <w:t>only around</w:t>
      </w:r>
      <w:r w:rsidR="008E2B2E">
        <w:t xml:space="preserve"> 10-20%</w:t>
      </w:r>
      <w:r w:rsidR="00E61B8F">
        <w:t xml:space="preserve"> and the remaining 80-90%</w:t>
      </w:r>
      <w:r w:rsidR="00A37D2B">
        <w:t xml:space="preserve"> are negative</w:t>
      </w:r>
      <w:r w:rsidR="006B0FFB">
        <w:t>;</w:t>
      </w:r>
      <w:r w:rsidR="00F5617E">
        <w:t xml:space="preserve"> 2)</w:t>
      </w:r>
      <w:r w:rsidR="00832C4E">
        <w:t xml:space="preserve"> </w:t>
      </w:r>
      <w:r w:rsidR="006B0FFB">
        <w:t>b</w:t>
      </w:r>
      <w:r w:rsidR="00E61B8F">
        <w:t>etween a third and half of all</w:t>
      </w:r>
      <w:r w:rsidR="00F16D63">
        <w:t xml:space="preserve"> </w:t>
      </w:r>
      <w:r w:rsidR="007E678A">
        <w:t>women with GDM</w:t>
      </w:r>
      <w:r w:rsidR="00832C4E">
        <w:t xml:space="preserve"> </w:t>
      </w:r>
      <w:r w:rsidR="00B33536">
        <w:t>are</w:t>
      </w:r>
      <w:r w:rsidR="00317D4A">
        <w:t xml:space="preserve"> </w:t>
      </w:r>
      <w:r w:rsidR="00E61B8F">
        <w:t>not identified in a recognised ‘at risk’ group and are not screened for GDM,</w:t>
      </w:r>
      <w:r w:rsidR="00EB4157">
        <w:fldChar w:fldCharType="begin"/>
      </w:r>
      <w:r w:rsidR="00EB4157">
        <w:instrText xml:space="preserve"> ADDIN EN.CITE &lt;EndNote&gt;&lt;Cite&gt;&lt;Author&gt;Federation&lt;/Author&gt;&lt;Year&gt;2019&lt;/Year&gt;&lt;RecNum&gt;1278&lt;/RecNum&gt;&lt;DisplayText&gt;&lt;style face="superscript"&gt;1&lt;/style&gt;&lt;/DisplayText&gt;&lt;record&gt;&lt;rec-number&gt;1278&lt;/rec-number&gt;&lt;foreign-keys&gt;&lt;key app="EN" db-id="5a0es95shrewwuee2wa55vrdrexdzw5ra2da" timestamp="1579797398"&gt;1278&lt;/key&gt;&lt;/foreign-keys&gt;&lt;ref-type name="Journal Article"&gt;17&lt;/ref-type&gt;&lt;contributors&gt;&lt;authors&gt;&lt;author&gt;International Diabetes Federation&lt;/author&gt;&lt;/authors&gt;&lt;/contributors&gt;&lt;titles&gt;&lt;title&gt;IDF Atlas 9th Edition&lt;/title&gt;&lt;/titles&gt;&lt;dates&gt;&lt;year&gt;2019&lt;/year&gt;&lt;/dates&gt;&lt;urls&gt;&lt;related-urls&gt;&lt;url&gt;https://www.diabetesatlas.org/en/resources/&lt;/url&gt;&lt;/related-urls&gt;&lt;/urls&gt;&lt;/record&gt;&lt;/Cite&gt;&lt;/EndNote&gt;</w:instrText>
      </w:r>
      <w:r w:rsidR="00EB4157">
        <w:fldChar w:fldCharType="separate"/>
      </w:r>
      <w:r w:rsidR="00EB4157" w:rsidRPr="00EB4157">
        <w:rPr>
          <w:noProof/>
          <w:vertAlign w:val="superscript"/>
        </w:rPr>
        <w:t>1</w:t>
      </w:r>
      <w:r w:rsidR="00EB4157">
        <w:fldChar w:fldCharType="end"/>
      </w:r>
      <w:r w:rsidR="00F16D63">
        <w:t xml:space="preserve"> </w:t>
      </w:r>
      <w:r w:rsidR="00E61B8F">
        <w:t>with the potential for</w:t>
      </w:r>
      <w:r w:rsidR="0063144B">
        <w:t xml:space="preserve"> higher risk of stillbirth.</w:t>
      </w:r>
      <w:r w:rsidR="0063144B">
        <w:fldChar w:fldCharType="begin">
          <w:fldData xml:space="preserve">PEVuZE5vdGU+PENpdGU+PEF1dGhvcj5TdGFjZXk8L0F1dGhvcj48WWVhcj4yMDE5PC9ZZWFyPjxS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</w:fldData>
        </w:fldChar>
      </w:r>
      <w:r w:rsidR="0099787F">
        <w:instrText xml:space="preserve"> ADDIN EN.CITE </w:instrText>
      </w:r>
      <w:r w:rsidR="0099787F">
        <w:fldChar w:fldCharType="begin">
          <w:fldData xml:space="preserve">PEVuZE5vdGU+PENpdGU+PEF1dGhvcj5TdGFjZXk8L0F1dGhvcj48WWVhcj4yMDE5PC9ZZWFyPjxS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</w:fldData>
        </w:fldChar>
      </w:r>
      <w:r w:rsidR="0099787F">
        <w:instrText xml:space="preserve"> ADDIN EN.CITE.DATA </w:instrText>
      </w:r>
      <w:r w:rsidR="0099787F">
        <w:fldChar w:fldCharType="end"/>
      </w:r>
      <w:r w:rsidR="0063144B">
        <w:fldChar w:fldCharType="separate"/>
      </w:r>
      <w:r w:rsidR="0099787F" w:rsidRPr="0099787F">
        <w:rPr>
          <w:noProof/>
          <w:vertAlign w:val="superscript"/>
        </w:rPr>
        <w:t>83,84</w:t>
      </w:r>
      <w:r w:rsidR="0063144B">
        <w:fldChar w:fldCharType="end"/>
      </w:r>
      <w:r w:rsidR="0063144B">
        <w:t xml:space="preserve"> </w:t>
      </w:r>
      <w:r w:rsidR="00E61B8F">
        <w:t>O</w:t>
      </w:r>
      <w:r w:rsidR="00A55106">
        <w:t>bese</w:t>
      </w:r>
      <w:r w:rsidR="006E248F">
        <w:t xml:space="preserve"> women </w:t>
      </w:r>
      <w:r w:rsidR="00E61B8F">
        <w:t>with a</w:t>
      </w:r>
      <w:r w:rsidR="00A55106">
        <w:t xml:space="preserve"> negative OGTT but </w:t>
      </w:r>
      <w:r w:rsidR="001120FD">
        <w:t xml:space="preserve">who </w:t>
      </w:r>
      <w:r w:rsidR="00A55106">
        <w:t>had higher HbA1c</w:t>
      </w:r>
      <w:r w:rsidR="00426587">
        <w:t xml:space="preserve"> (</w:t>
      </w:r>
      <w:r w:rsidR="00426587" w:rsidRPr="00BB3653">
        <w:t>≥</w:t>
      </w:r>
      <w:r w:rsidR="00A127E3">
        <w:t>5.7</w:t>
      </w:r>
      <w:r w:rsidR="009424C6">
        <w:t xml:space="preserve">%; </w:t>
      </w:r>
      <w:r w:rsidR="009424C6" w:rsidRPr="00BB3653">
        <w:t>≥</w:t>
      </w:r>
      <w:r w:rsidR="009424C6">
        <w:t>39mmol/mol)</w:t>
      </w:r>
      <w:r w:rsidR="00A55106">
        <w:t xml:space="preserve"> </w:t>
      </w:r>
      <w:r w:rsidR="000C2EB5">
        <w:t xml:space="preserve">at </w:t>
      </w:r>
      <w:r w:rsidR="006A3457">
        <w:t>delivery</w:t>
      </w:r>
      <w:r w:rsidR="000C2EB5">
        <w:t xml:space="preserve"> </w:t>
      </w:r>
      <w:r w:rsidR="006E248F">
        <w:t xml:space="preserve">have </w:t>
      </w:r>
      <w:r w:rsidR="00304C3C">
        <w:t xml:space="preserve">higher </w:t>
      </w:r>
      <w:r w:rsidR="00F8115F">
        <w:t xml:space="preserve">metabolic risk </w:t>
      </w:r>
      <w:r w:rsidR="009F682B">
        <w:t xml:space="preserve">4-years postpartum </w:t>
      </w:r>
      <w:r w:rsidR="00F8115F">
        <w:t>and the</w:t>
      </w:r>
      <w:r w:rsidR="00B141A3">
        <w:t>ir infants have higher risk of obesity</w:t>
      </w:r>
      <w:r w:rsidR="0058038C">
        <w:t xml:space="preserve"> </w:t>
      </w:r>
      <w:r w:rsidR="001120FD">
        <w:t>compared to</w:t>
      </w:r>
      <w:r w:rsidR="0058038C">
        <w:t xml:space="preserve"> </w:t>
      </w:r>
      <w:r w:rsidR="000E4573">
        <w:t xml:space="preserve">women </w:t>
      </w:r>
      <w:r w:rsidR="000D3D31">
        <w:t>with treated GDM</w:t>
      </w:r>
      <w:r w:rsidR="006B0FFB">
        <w:t>;</w:t>
      </w:r>
      <w:r w:rsidR="007A18FE">
        <w:fldChar w:fldCharType="begin">
          <w:fldData xml:space="preserve">PEVuZE5vdGU+PENpdGU+PEF1dGhvcj5Hb21lczwvQXV0aG9yPjxZZWFyPjIwMTg8L1llYXI+PFJl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</w:fldData>
        </w:fldChar>
      </w:r>
      <w:r w:rsidR="0099787F">
        <w:instrText xml:space="preserve"> ADDIN EN.CITE </w:instrText>
      </w:r>
      <w:r w:rsidR="0099787F">
        <w:fldChar w:fldCharType="begin">
          <w:fldData xml:space="preserve">PEVuZE5vdGU+PENpdGU+PEF1dGhvcj5Hb21lczwvQXV0aG9yPjxZZWFyPjIwMTg8L1llYXI+PFJl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</w:fldData>
        </w:fldChar>
      </w:r>
      <w:r w:rsidR="0099787F">
        <w:instrText xml:space="preserve"> ADDIN EN.CITE.DATA </w:instrText>
      </w:r>
      <w:r w:rsidR="0099787F">
        <w:fldChar w:fldCharType="end"/>
      </w:r>
      <w:r w:rsidR="007A18FE">
        <w:fldChar w:fldCharType="separate"/>
      </w:r>
      <w:r w:rsidR="0099787F" w:rsidRPr="0099787F">
        <w:rPr>
          <w:noProof/>
          <w:vertAlign w:val="superscript"/>
        </w:rPr>
        <w:t>85</w:t>
      </w:r>
      <w:r w:rsidR="007A18FE">
        <w:fldChar w:fldCharType="end"/>
      </w:r>
      <w:r w:rsidR="00F16D63">
        <w:t xml:space="preserve"> </w:t>
      </w:r>
      <w:r w:rsidR="00DC765E">
        <w:t xml:space="preserve"> </w:t>
      </w:r>
      <w:r w:rsidR="002A1289">
        <w:t xml:space="preserve">3) </w:t>
      </w:r>
      <w:r w:rsidR="006B0FFB">
        <w:t>t</w:t>
      </w:r>
      <w:r w:rsidR="00271257">
        <w:t>he</w:t>
      </w:r>
      <w:r w:rsidR="00F16D63">
        <w:t xml:space="preserve"> </w:t>
      </w:r>
      <w:r w:rsidR="00E61B8F">
        <w:t>current GDM screening</w:t>
      </w:r>
      <w:r w:rsidR="00F16D63">
        <w:t xml:space="preserve"> </w:t>
      </w:r>
      <w:r w:rsidR="00271257">
        <w:t xml:space="preserve">strategies have </w:t>
      </w:r>
      <w:r w:rsidR="000D3D31">
        <w:t>a</w:t>
      </w:r>
      <w:r w:rsidR="001827BB">
        <w:t xml:space="preserve"> </w:t>
      </w:r>
      <w:r w:rsidR="00271257">
        <w:t xml:space="preserve">glucocentric approach and other </w:t>
      </w:r>
      <w:r w:rsidR="00E61B8F">
        <w:t>novel/cardiovascular</w:t>
      </w:r>
      <w:r w:rsidR="00F16D63">
        <w:t xml:space="preserve"> </w:t>
      </w:r>
      <w:r w:rsidR="00271257">
        <w:t>risk factors</w:t>
      </w:r>
      <w:r w:rsidR="00401200">
        <w:t xml:space="preserve"> </w:t>
      </w:r>
      <w:r w:rsidR="00134196">
        <w:t>(</w:t>
      </w:r>
      <w:r w:rsidR="00CA6D32">
        <w:t>e.g.</w:t>
      </w:r>
      <w:r w:rsidR="00134196">
        <w:t xml:space="preserve"> triglycerides, adiponectin, etc)</w:t>
      </w:r>
      <w:r w:rsidR="00F16D63">
        <w:t xml:space="preserve"> </w:t>
      </w:r>
      <w:r w:rsidR="00E61B8F">
        <w:t>are not taken into account</w:t>
      </w:r>
      <w:r w:rsidR="006B0FFB">
        <w:t>;</w:t>
      </w:r>
      <w:r w:rsidR="004E2670">
        <w:t xml:space="preserve"> 4) </w:t>
      </w:r>
      <w:r w:rsidR="00CA6D32">
        <w:t>lifelong</w:t>
      </w:r>
      <w:r w:rsidR="00E61B8F">
        <w:t xml:space="preserve"> consequences of fetal exposure to hyperglycaemia (and other fuels) </w:t>
      </w:r>
      <w:r w:rsidR="004C648E">
        <w:t xml:space="preserve">may have </w:t>
      </w:r>
      <w:r w:rsidR="00E61B8F">
        <w:t xml:space="preserve">been </w:t>
      </w:r>
      <w:r w:rsidR="004C648E">
        <w:t xml:space="preserve">already </w:t>
      </w:r>
      <w:r w:rsidR="00E61B8F">
        <w:t>established</w:t>
      </w:r>
      <w:r w:rsidR="004C648E">
        <w:t xml:space="preserve"> </w:t>
      </w:r>
      <w:r w:rsidR="004F068A">
        <w:t xml:space="preserve">by the time of </w:t>
      </w:r>
      <w:r w:rsidR="008B7894">
        <w:t>screening</w:t>
      </w:r>
      <w:r w:rsidR="00FA4A32">
        <w:t xml:space="preserve">; </w:t>
      </w:r>
      <w:r w:rsidR="006B0FFB">
        <w:t xml:space="preserve">and </w:t>
      </w:r>
      <w:r w:rsidR="00FA4A32">
        <w:t>5)</w:t>
      </w:r>
      <w:r w:rsidR="00BE753D">
        <w:t xml:space="preserve"> </w:t>
      </w:r>
      <w:r w:rsidR="006B0FFB">
        <w:t>m</w:t>
      </w:r>
      <w:r w:rsidR="00950136">
        <w:t xml:space="preserve">ore than </w:t>
      </w:r>
      <w:r w:rsidR="009D4A60">
        <w:t xml:space="preserve">90% </w:t>
      </w:r>
      <w:r w:rsidR="00950136">
        <w:t xml:space="preserve">of </w:t>
      </w:r>
      <w:r w:rsidR="009D4A60">
        <w:t>GDM and 80% of maternal and infant mortality occurs</w:t>
      </w:r>
      <w:r w:rsidR="00BD3AF9">
        <w:t xml:space="preserve"> in LMICs. </w:t>
      </w:r>
      <w:r w:rsidR="006B0FFB">
        <w:t xml:space="preserve">Evidence is still lacking in many of these </w:t>
      </w:r>
      <w:r w:rsidR="00CA6D32">
        <w:t>high risk</w:t>
      </w:r>
      <w:r w:rsidR="006B0FFB">
        <w:t xml:space="preserve"> populations, a</w:t>
      </w:r>
      <w:r w:rsidR="00BD3AF9">
        <w:t xml:space="preserve">lthough </w:t>
      </w:r>
      <w:r w:rsidR="00367DA0">
        <w:t>recently completed and ongoing</w:t>
      </w:r>
      <w:r w:rsidR="006B0FFB">
        <w:t xml:space="preserve"> studies may provide some answers.</w:t>
      </w:r>
      <w:r w:rsidR="00D25CA3">
        <w:fldChar w:fldCharType="begin">
          <w:fldData xml:space="preserve">PEVuZE5vdGU+PENpdGU+PEF1dGhvcj5TaW1tb25zPC9BdXRob3I+PFllYXI+MjAxODwvWWVhcj48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==
</w:fldData>
        </w:fldChar>
      </w:r>
      <w:r w:rsidR="0099787F">
        <w:instrText xml:space="preserve"> ADDIN EN.CITE </w:instrText>
      </w:r>
      <w:r w:rsidR="0099787F">
        <w:fldChar w:fldCharType="begin">
          <w:fldData xml:space="preserve">PEVuZE5vdGU+PENpdGU+PEF1dGhvcj5TaW1tb25zPC9BdXRob3I+PFllYXI+MjAxODwvWWVhcj48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==
</w:fldData>
        </w:fldChar>
      </w:r>
      <w:r w:rsidR="0099787F">
        <w:instrText xml:space="preserve"> ADDIN EN.CITE.DATA </w:instrText>
      </w:r>
      <w:r w:rsidR="0099787F">
        <w:fldChar w:fldCharType="end"/>
      </w:r>
      <w:r w:rsidR="00D25CA3">
        <w:fldChar w:fldCharType="separate"/>
      </w:r>
      <w:r w:rsidR="0099787F" w:rsidRPr="0099787F">
        <w:rPr>
          <w:noProof/>
          <w:vertAlign w:val="superscript"/>
        </w:rPr>
        <w:t>64,86</w:t>
      </w:r>
      <w:r w:rsidR="00D25CA3">
        <w:fldChar w:fldCharType="end"/>
      </w:r>
      <w:r w:rsidR="00F86338">
        <w:t xml:space="preserve"> </w:t>
      </w:r>
      <w:r w:rsidR="00D95044">
        <w:t xml:space="preserve">Developing </w:t>
      </w:r>
      <w:r w:rsidR="00DA79E4">
        <w:t>accurate, population</w:t>
      </w:r>
      <w:r w:rsidR="00A02F8C">
        <w:t>-</w:t>
      </w:r>
      <w:r w:rsidR="00DA79E4">
        <w:t>specific, personalised composite risk scoring has the potential to</w:t>
      </w:r>
      <w:r w:rsidR="00F71374">
        <w:t xml:space="preserve"> </w:t>
      </w:r>
      <w:r w:rsidR="0061603F">
        <w:t>address</w:t>
      </w:r>
      <w:r w:rsidR="00F71374">
        <w:t xml:space="preserve"> </w:t>
      </w:r>
      <w:r w:rsidR="0061603F">
        <w:t>these concerns.</w:t>
      </w:r>
    </w:p>
    <w:p w14:paraId="259CFAEA" w14:textId="2C7B5A52" w:rsidR="00B54112" w:rsidRDefault="00013F33" w:rsidP="00B82D5C">
      <w:pPr>
        <w:pStyle w:val="ListParagraph"/>
        <w:numPr>
          <w:ilvl w:val="0"/>
          <w:numId w:val="4"/>
        </w:numPr>
        <w:spacing w:line="360" w:lineRule="auto"/>
      </w:pPr>
      <w:r>
        <w:t xml:space="preserve">Explore whether early pregnancy screening and intervention improves </w:t>
      </w:r>
      <w:r w:rsidR="00F16D63">
        <w:t>cardiometabolic</w:t>
      </w:r>
      <w:r w:rsidR="00F16D63" w:rsidRPr="00B54112">
        <w:t xml:space="preserve"> </w:t>
      </w:r>
      <w:r w:rsidR="00B54112" w:rsidRPr="00B54112">
        <w:t xml:space="preserve">outcomes for the </w:t>
      </w:r>
      <w:r w:rsidR="00B54112">
        <w:t>offspring</w:t>
      </w:r>
      <w:r w:rsidR="00F16D63">
        <w:t>, both</w:t>
      </w:r>
      <w:r w:rsidR="00B54112" w:rsidRPr="00B54112">
        <w:t xml:space="preserve"> in the short</w:t>
      </w:r>
      <w:r w:rsidR="005012A9">
        <w:t xml:space="preserve"> </w:t>
      </w:r>
      <w:r w:rsidR="00B54112" w:rsidRPr="00B54112">
        <w:t>and long</w:t>
      </w:r>
      <w:r w:rsidR="00F16D63">
        <w:t>er</w:t>
      </w:r>
      <w:r w:rsidR="00B54112" w:rsidRPr="00B54112">
        <w:t>-term</w:t>
      </w:r>
      <w:r w:rsidR="007C656E">
        <w:t>:</w:t>
      </w:r>
    </w:p>
    <w:p w14:paraId="3BA09442" w14:textId="3510AA4D" w:rsidR="00426D30" w:rsidRDefault="00426D30" w:rsidP="003D45A7">
      <w:pPr>
        <w:pStyle w:val="ListParagraph"/>
        <w:spacing w:line="360" w:lineRule="auto"/>
      </w:pPr>
      <w:r>
        <w:t>Rationale:</w:t>
      </w:r>
      <w:r w:rsidR="00BA74A0">
        <w:t xml:space="preserve"> </w:t>
      </w:r>
      <w:r w:rsidR="006B0FFB">
        <w:t>T</w:t>
      </w:r>
      <w:r w:rsidR="008A387D" w:rsidRPr="00F91D67">
        <w:t>here is</w:t>
      </w:r>
      <w:r w:rsidR="00441442" w:rsidRPr="00F91D67">
        <w:t xml:space="preserve"> little or</w:t>
      </w:r>
      <w:r w:rsidR="00F16D63" w:rsidRPr="00F91D67">
        <w:t xml:space="preserve"> </w:t>
      </w:r>
      <w:r w:rsidR="006B0FFB">
        <w:t>no evidence that</w:t>
      </w:r>
      <w:r w:rsidR="00F16D63" w:rsidRPr="00F91D67">
        <w:t xml:space="preserve"> </w:t>
      </w:r>
      <w:r w:rsidR="009B6397" w:rsidRPr="00F91D67">
        <w:t xml:space="preserve">treating </w:t>
      </w:r>
      <w:r w:rsidR="006B0FFB">
        <w:t xml:space="preserve">mild early </w:t>
      </w:r>
      <w:r w:rsidR="00441442" w:rsidRPr="00F91D67">
        <w:t xml:space="preserve">pregnancy </w:t>
      </w:r>
      <w:r w:rsidR="0008666A" w:rsidRPr="00F91D67">
        <w:t xml:space="preserve">fasting </w:t>
      </w:r>
      <w:r w:rsidR="005D208C" w:rsidRPr="00F91D67">
        <w:t xml:space="preserve">hyperglycaemia </w:t>
      </w:r>
      <w:r w:rsidR="006B0FFB">
        <w:t>reduces</w:t>
      </w:r>
      <w:r w:rsidR="009B6397" w:rsidRPr="00F91D67">
        <w:t xml:space="preserve"> </w:t>
      </w:r>
      <w:r w:rsidR="001E0166" w:rsidRPr="00F91D67">
        <w:t xml:space="preserve">adverse outcomes </w:t>
      </w:r>
      <w:r w:rsidR="00AE5088">
        <w:t>even in the</w:t>
      </w:r>
      <w:r w:rsidR="00087E08">
        <w:t xml:space="preserve"> short-term. </w:t>
      </w:r>
      <w:r w:rsidR="00E92362">
        <w:t>Studies focussing on short</w:t>
      </w:r>
      <w:r w:rsidR="00D8058C">
        <w:t xml:space="preserve"> </w:t>
      </w:r>
      <w:r w:rsidR="001E0166" w:rsidRPr="00F91D67">
        <w:t xml:space="preserve">and </w:t>
      </w:r>
      <w:r w:rsidR="00CA6D32">
        <w:t>long term</w:t>
      </w:r>
      <w:r w:rsidR="00D8058C">
        <w:t xml:space="preserve"> outcomes are needed</w:t>
      </w:r>
      <w:r w:rsidR="007B7BA6">
        <w:t xml:space="preserve">. There is a need </w:t>
      </w:r>
      <w:r w:rsidR="00F84870">
        <w:t>to</w:t>
      </w:r>
      <w:r w:rsidR="00F84870" w:rsidRPr="00CF7C46">
        <w:t xml:space="preserve"> focus on the </w:t>
      </w:r>
      <w:r w:rsidR="00F84870" w:rsidRPr="005E31B4">
        <w:t>potential benefits vs. harms of early intervention.</w:t>
      </w:r>
      <w:r w:rsidR="00A71920">
        <w:t xml:space="preserve"> Several risk prediction models have been proposed but need to be tested and validated in </w:t>
      </w:r>
      <w:r w:rsidR="00F146A6">
        <w:t>different populations</w:t>
      </w:r>
      <w:r w:rsidR="00CB5718">
        <w:t>.</w:t>
      </w:r>
    </w:p>
    <w:p w14:paraId="0B2C4A44" w14:textId="2C96E36C" w:rsidR="003B28AA" w:rsidRDefault="00AA6FAA" w:rsidP="00B82D5C">
      <w:pPr>
        <w:pStyle w:val="ListParagraph"/>
        <w:numPr>
          <w:ilvl w:val="0"/>
          <w:numId w:val="4"/>
        </w:numPr>
        <w:spacing w:line="360" w:lineRule="auto"/>
      </w:pPr>
      <w:r>
        <w:t xml:space="preserve">Find alternatives to OGTT </w:t>
      </w:r>
      <w:r w:rsidR="00AB6C1B">
        <w:t>as the diagnostic test for GDM</w:t>
      </w:r>
      <w:r>
        <w:t xml:space="preserve">, such as novel </w:t>
      </w:r>
      <w:r w:rsidR="00662BCE">
        <w:t xml:space="preserve">biomarkers or </w:t>
      </w:r>
      <w:r>
        <w:t>continuous glucose monitoring</w:t>
      </w:r>
      <w:r w:rsidR="00F16D63">
        <w:t>:</w:t>
      </w:r>
    </w:p>
    <w:p w14:paraId="23D560A4" w14:textId="7D337262" w:rsidR="00AA6FAA" w:rsidRDefault="003B28AA" w:rsidP="00F86B42">
      <w:pPr>
        <w:pStyle w:val="ListParagraph"/>
        <w:spacing w:line="360" w:lineRule="auto"/>
      </w:pPr>
      <w:r>
        <w:t>Rationale: OGTT</w:t>
      </w:r>
      <w:r w:rsidR="006B0FFB">
        <w:t>s are</w:t>
      </w:r>
      <w:r>
        <w:t xml:space="preserve"> difficult to </w:t>
      </w:r>
      <w:r w:rsidR="006B0FFB">
        <w:t>perform, have poor reproducibility and are being discontinue</w:t>
      </w:r>
      <w:r w:rsidR="001E1C6E">
        <w:t>d</w:t>
      </w:r>
      <w:r w:rsidR="006B0FFB">
        <w:t xml:space="preserve"> for diabetes diagnosis beyond pregnancy. The role of emerging biomarkers, and /or continuous glucose monitoring which measure direct fetal exposure to maternal glycaemia offer alternative solutions to identify mothers and infants at risk for complications of GDM.</w:t>
      </w:r>
      <w:r w:rsidR="00F5488F">
        <w:t xml:space="preserve"> </w:t>
      </w:r>
      <w:r w:rsidR="00995DBC">
        <w:t>Any such</w:t>
      </w:r>
      <w:r w:rsidR="000D0264">
        <w:t xml:space="preserve"> solutions should be cost effective and available </w:t>
      </w:r>
      <w:r w:rsidR="00E11471">
        <w:t>in LMICs.</w:t>
      </w:r>
    </w:p>
    <w:p w14:paraId="503A6675" w14:textId="77777777" w:rsidR="00D97100" w:rsidRDefault="00AB3192" w:rsidP="00B82D5C">
      <w:pPr>
        <w:pStyle w:val="ListParagraph"/>
        <w:numPr>
          <w:ilvl w:val="0"/>
          <w:numId w:val="4"/>
        </w:numPr>
        <w:spacing w:line="360" w:lineRule="auto"/>
      </w:pPr>
      <w:r w:rsidRPr="00AB3192">
        <w:t>Personalised</w:t>
      </w:r>
      <w:r w:rsidR="00AA6FAA" w:rsidRPr="00AB3192">
        <w:t xml:space="preserve"> GDM management strategies </w:t>
      </w:r>
      <w:r w:rsidR="005C1896">
        <w:t>for</w:t>
      </w:r>
      <w:r w:rsidR="00AA6FAA" w:rsidRPr="00AB3192">
        <w:t xml:space="preserve"> those at high- and low-risk of complications, informed by the pathogenesis of their GDM</w:t>
      </w:r>
      <w:r w:rsidR="00D97100">
        <w:t>:</w:t>
      </w:r>
    </w:p>
    <w:p w14:paraId="4DB1AFD3" w14:textId="12435051" w:rsidR="00AA6FAA" w:rsidRPr="00AB3192" w:rsidRDefault="00D97100" w:rsidP="00A4186D">
      <w:pPr>
        <w:pStyle w:val="ListParagraph"/>
        <w:spacing w:line="360" w:lineRule="auto"/>
      </w:pPr>
      <w:r>
        <w:t xml:space="preserve">Rationale: </w:t>
      </w:r>
      <w:r w:rsidR="00A435EB">
        <w:t xml:space="preserve">Only </w:t>
      </w:r>
      <w:r w:rsidR="006B0FFB">
        <w:t>~</w:t>
      </w:r>
      <w:r w:rsidR="00A435EB">
        <w:t xml:space="preserve">20% of women </w:t>
      </w:r>
      <w:r w:rsidR="00D55794">
        <w:t>with</w:t>
      </w:r>
      <w:r w:rsidR="00A435EB">
        <w:t xml:space="preserve"> GDM have </w:t>
      </w:r>
      <w:r w:rsidR="003C694D">
        <w:t>adverse pregnancy outcomes</w:t>
      </w:r>
      <w:r w:rsidR="00CB0C66">
        <w:t xml:space="preserve"> and with effective intervention, this is halved.</w:t>
      </w:r>
      <w:r w:rsidR="00752C02">
        <w:t xml:space="preserve"> </w:t>
      </w:r>
      <w:r w:rsidR="00417CA2">
        <w:t xml:space="preserve">Thus </w:t>
      </w:r>
      <w:r w:rsidR="006B0FFB">
        <w:t xml:space="preserve">the </w:t>
      </w:r>
      <w:r w:rsidR="00417CA2">
        <w:t xml:space="preserve">majority of </w:t>
      </w:r>
      <w:r w:rsidR="009009D3">
        <w:t xml:space="preserve">untreated </w:t>
      </w:r>
      <w:r w:rsidR="00417CA2">
        <w:t xml:space="preserve">GDM women </w:t>
      </w:r>
      <w:r w:rsidR="005128AA">
        <w:t xml:space="preserve">do not </w:t>
      </w:r>
      <w:r w:rsidR="00C24BF6">
        <w:t>develop</w:t>
      </w:r>
      <w:r w:rsidR="005128AA">
        <w:t xml:space="preserve"> </w:t>
      </w:r>
      <w:r w:rsidR="009E2B07">
        <w:t>adverse outcomes in pregnancy.</w:t>
      </w:r>
      <w:r w:rsidR="00752F2E">
        <w:fldChar w:fldCharType="begin">
          <w:fldData xml:space="preserve">PEVuZE5vdGU+PENpdGU+PEF1dGhvcj5NZXR6Z2VyPC9BdXRob3I+PFllYXI+MjAwODwvWWVhcj48
UmVjTnVtPjI0NTwvUmVjTnVtPjxEaXNwbGF5VGV4dD48c3R5bGUgZmFjZT0ic3VwZXJzY3JpcHQi
PjUtNzwvc3R5bGU+PC9EaXNwbGF5VGV4dD48cmVjb3JkPjxyZWMtbnVtYmVyPjI0NTwvcmVjLW51
bWJlcj48Zm9yZWlnbi1rZXlzPjxrZXkgYXBwPSJFTiIgZGItaWQ9IjVhMGVzOTVzaHJld3d1ZWUy
d2E1NXZyZHJleGR6dzVyYTJkYSIgdGltZXN0YW1wPSIxMzkwNjg4MTAyIj4yNDU8L2tleT48L2Zv
cmVpZ24ta2V5cz48cmVmLXR5cGUgbmFtZT0iSm91cm5hbCBBcnRpY2xlIj4xNzwvcmVmLXR5cGU+
PGNvbnRyaWJ1dG9ycz48YXV0aG9ycz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L3RpdGxlcz48cGFnZXM+MTk5MS0yMDAyPC9wYWdlcz48dm9sdW1l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</w:fldData>
        </w:fldChar>
      </w:r>
      <w:r w:rsidR="006B0FFB">
        <w:instrText xml:space="preserve"> ADDIN EN.CITE </w:instrText>
      </w:r>
      <w:r w:rsidR="006B0FFB">
        <w:fldChar w:fldCharType="begin">
          <w:fldData xml:space="preserve">PEVuZE5vdGU+PENpdGU+PEF1dGhvcj5NZXR6Z2VyPC9BdXRob3I+PFllYXI+MjAwODwvWWVhcj48
UmVjTnVtPjI0NTwvUmVjTnVtPjxEaXNwbGF5VGV4dD48c3R5bGUgZmFjZT0ic3VwZXJzY3JpcHQi
PjUtNzwvc3R5bGU+PC9EaXNwbGF5VGV4dD48cmVjb3JkPjxyZWMtbnVtYmVyPjI0NTwvcmVjLW51
bWJlcj48Zm9yZWlnbi1rZXlzPjxrZXkgYXBwPSJFTiIgZGItaWQ9IjVhMGVzOTVzaHJld3d1ZWUy
d2E1NXZyZHJleGR6dzVyYTJkYSIgdGltZXN0YW1wPSIxMzkwNjg4MTAyIj4yNDU8L2tleT48L2Zv
cmVpZ24ta2V5cz48cmVmLXR5cGUgbmFtZT0iSm91cm5hbCBBcnRpY2xlIj4xNzwvcmVmLXR5cGU+
PGNvbnRyaWJ1dG9ycz48YXV0aG9ycz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L3RpdGxlcz48cGFnZXM+MTk5MS0yMDAyPC9wYWdlcz48dm9sdW1l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</w:fldData>
        </w:fldChar>
      </w:r>
      <w:r w:rsidR="006B0FFB">
        <w:instrText xml:space="preserve"> ADDIN EN.CITE.DATA </w:instrText>
      </w:r>
      <w:r w:rsidR="006B0FFB">
        <w:fldChar w:fldCharType="end"/>
      </w:r>
      <w:r w:rsidR="00752F2E">
        <w:fldChar w:fldCharType="separate"/>
      </w:r>
      <w:r w:rsidR="006B0FFB" w:rsidRPr="006B0FFB">
        <w:rPr>
          <w:noProof/>
          <w:vertAlign w:val="superscript"/>
        </w:rPr>
        <w:t>5-7</w:t>
      </w:r>
      <w:r w:rsidR="00752F2E">
        <w:fldChar w:fldCharType="end"/>
      </w:r>
      <w:r w:rsidR="005128AA">
        <w:t xml:space="preserve"> </w:t>
      </w:r>
      <w:r w:rsidR="009E2B07">
        <w:t>A</w:t>
      </w:r>
      <w:r w:rsidR="00904372">
        <w:t>ccurate identification of women who have the highest and lowest risk</w:t>
      </w:r>
      <w:r w:rsidR="004E7AEF">
        <w:t xml:space="preserve"> </w:t>
      </w:r>
      <w:r w:rsidR="0084195F">
        <w:t xml:space="preserve">may </w:t>
      </w:r>
      <w:r w:rsidR="00AC679A">
        <w:t xml:space="preserve">enable </w:t>
      </w:r>
      <w:r w:rsidR="000C7AFE">
        <w:t xml:space="preserve">personalised </w:t>
      </w:r>
      <w:r w:rsidR="002E3349">
        <w:t xml:space="preserve">management strategies, ensuring </w:t>
      </w:r>
      <w:r w:rsidR="0084195F">
        <w:t>that</w:t>
      </w:r>
      <w:r w:rsidR="00483BFC">
        <w:t xml:space="preserve"> </w:t>
      </w:r>
      <w:r w:rsidR="002E3349">
        <w:t xml:space="preserve">women </w:t>
      </w:r>
      <w:r w:rsidR="0084195F">
        <w:t xml:space="preserve">at </w:t>
      </w:r>
      <w:r w:rsidR="002E3349">
        <w:t>highest risk get</w:t>
      </w:r>
      <w:r w:rsidR="004A6CC1">
        <w:t xml:space="preserve"> </w:t>
      </w:r>
      <w:r w:rsidR="0084195F">
        <w:t>increased</w:t>
      </w:r>
      <w:r w:rsidR="00F16D63">
        <w:t xml:space="preserve"> </w:t>
      </w:r>
      <w:r w:rsidR="004A6CC1">
        <w:t>attention</w:t>
      </w:r>
      <w:r w:rsidR="00FB16F9">
        <w:t>.</w:t>
      </w:r>
      <w:r w:rsidR="00AA6FAA" w:rsidRPr="00AB3192">
        <w:t xml:space="preserve"> </w:t>
      </w:r>
    </w:p>
    <w:p w14:paraId="26843B2B" w14:textId="51BC358A" w:rsidR="00B24C44" w:rsidRPr="00EF534C" w:rsidRDefault="00AA6FAA" w:rsidP="00B82D5C">
      <w:pPr>
        <w:pStyle w:val="ListParagraph"/>
        <w:numPr>
          <w:ilvl w:val="0"/>
          <w:numId w:val="4"/>
        </w:numPr>
        <w:spacing w:line="360" w:lineRule="auto"/>
        <w:rPr>
          <w:b/>
        </w:rPr>
      </w:pPr>
      <w:r w:rsidRPr="00AB3192">
        <w:t xml:space="preserve">Develop postnatal personalised risk stratification for type 2 </w:t>
      </w:r>
      <w:r w:rsidR="00FA5473" w:rsidRPr="00AB3192">
        <w:t xml:space="preserve">diabetes </w:t>
      </w:r>
      <w:r w:rsidRPr="00AB3192">
        <w:t>and the associated</w:t>
      </w:r>
      <w:r>
        <w:t xml:space="preserve"> cluster of cardiovascular risk factors </w:t>
      </w:r>
      <w:r w:rsidR="00F16D63">
        <w:t>to inform future</w:t>
      </w:r>
      <w:r>
        <w:t xml:space="preserve"> monitoring of HbA</w:t>
      </w:r>
      <w:r w:rsidRPr="00C47037">
        <w:rPr>
          <w:vertAlign w:val="subscript"/>
        </w:rPr>
        <w:t>1c</w:t>
      </w:r>
      <w:r>
        <w:t>, blood pressure, and serum lipids</w:t>
      </w:r>
      <w:r w:rsidR="001F6C73">
        <w:t>:</w:t>
      </w:r>
    </w:p>
    <w:p w14:paraId="532F68AF" w14:textId="5C5D8740" w:rsidR="001F6C73" w:rsidRPr="00B24C44" w:rsidRDefault="001F6C73" w:rsidP="00EF534C">
      <w:pPr>
        <w:pStyle w:val="ListParagraph"/>
        <w:spacing w:line="360" w:lineRule="auto"/>
        <w:rPr>
          <w:b/>
        </w:rPr>
      </w:pPr>
      <w:r>
        <w:t>Rationale:</w:t>
      </w:r>
      <w:r w:rsidR="00657E6E">
        <w:t xml:space="preserve"> Recent evidence suggest</w:t>
      </w:r>
      <w:r w:rsidR="009E03D5">
        <w:t xml:space="preserve">s that women with GDM are at </w:t>
      </w:r>
      <w:r w:rsidR="005A0D40">
        <w:t xml:space="preserve">higher risk </w:t>
      </w:r>
      <w:r w:rsidR="00E4374A">
        <w:t xml:space="preserve">of incident type 2 diabetes </w:t>
      </w:r>
      <w:r w:rsidR="009E03D5">
        <w:t>and that they develop</w:t>
      </w:r>
      <w:r w:rsidR="001827BB">
        <w:t xml:space="preserve"> </w:t>
      </w:r>
      <w:r w:rsidR="004E0D8A">
        <w:t xml:space="preserve">cardiovascular disease </w:t>
      </w:r>
      <w:r w:rsidR="009E03D5">
        <w:t xml:space="preserve">at </w:t>
      </w:r>
      <w:r w:rsidR="00CA6D32">
        <w:t>a</w:t>
      </w:r>
      <w:r w:rsidR="009E03D5">
        <w:t xml:space="preserve"> younger age.</w:t>
      </w:r>
      <w:r w:rsidR="004B5BE6">
        <w:t xml:space="preserve"> </w:t>
      </w:r>
      <w:r w:rsidR="00186564">
        <w:t xml:space="preserve">Personalised, population specific </w:t>
      </w:r>
      <w:r w:rsidR="004E0D8A">
        <w:t>cardiovascular risk s</w:t>
      </w:r>
      <w:r w:rsidR="006F2215">
        <w:t xml:space="preserve">tratification will </w:t>
      </w:r>
      <w:r w:rsidR="004E0D8A">
        <w:t xml:space="preserve">inform future monitoring and/or prevention </w:t>
      </w:r>
      <w:r w:rsidR="006F2215">
        <w:t>st</w:t>
      </w:r>
      <w:r w:rsidR="004E0D8A">
        <w:t>ra</w:t>
      </w:r>
      <w:r w:rsidR="006F2215">
        <w:t>tegies</w:t>
      </w:r>
      <w:r w:rsidR="004E0D8A">
        <w:t xml:space="preserve"> for</w:t>
      </w:r>
      <w:r w:rsidR="00F16D63">
        <w:t xml:space="preserve"> </w:t>
      </w:r>
      <w:r w:rsidR="00E75BC9">
        <w:t>these women</w:t>
      </w:r>
      <w:r w:rsidR="00F16D63">
        <w:t xml:space="preserve"> </w:t>
      </w:r>
      <w:r w:rsidR="009E03D5">
        <w:t xml:space="preserve">with potential for better adherence in the postnatal period. </w:t>
      </w:r>
    </w:p>
    <w:p w14:paraId="43A7293D" w14:textId="0698DDA0" w:rsidR="005F6DCF" w:rsidRDefault="00B24C44" w:rsidP="00B82D5C">
      <w:pPr>
        <w:pStyle w:val="ListParagraph"/>
        <w:numPr>
          <w:ilvl w:val="0"/>
          <w:numId w:val="4"/>
        </w:numPr>
        <w:spacing w:line="360" w:lineRule="auto"/>
      </w:pPr>
      <w:r w:rsidRPr="00B24C44">
        <w:t xml:space="preserve">Understand </w:t>
      </w:r>
      <w:r>
        <w:t xml:space="preserve">the </w:t>
      </w:r>
      <w:r w:rsidRPr="00B24C44">
        <w:t xml:space="preserve">barriers and facilitators to improve postnatal evaluation of glycaemic </w:t>
      </w:r>
      <w:r w:rsidR="005F6DCF">
        <w:t xml:space="preserve">and </w:t>
      </w:r>
      <w:r w:rsidR="004E0D8A">
        <w:t>cardiovascular</w:t>
      </w:r>
      <w:r w:rsidR="005F6DCF">
        <w:t xml:space="preserve"> risk </w:t>
      </w:r>
      <w:r w:rsidRPr="00B24C44">
        <w:t>status in women with a prior history of GDM</w:t>
      </w:r>
      <w:r w:rsidR="005F6DCF">
        <w:t>:</w:t>
      </w:r>
    </w:p>
    <w:p w14:paraId="67B537A1" w14:textId="3E3598D2" w:rsidR="00B24C44" w:rsidRPr="00B24C44" w:rsidRDefault="005F6DCF" w:rsidP="008F529C">
      <w:pPr>
        <w:pStyle w:val="ListParagraph"/>
        <w:spacing w:line="360" w:lineRule="auto"/>
      </w:pPr>
      <w:r>
        <w:t xml:space="preserve">Rationale: </w:t>
      </w:r>
      <w:r w:rsidR="001574B0">
        <w:t>Studies</w:t>
      </w:r>
      <w:r w:rsidR="00EF0474">
        <w:t xml:space="preserve"> that can</w:t>
      </w:r>
      <w:r w:rsidR="00341BC1">
        <w:t xml:space="preserve"> provide </w:t>
      </w:r>
      <w:r w:rsidR="00EB7859">
        <w:t xml:space="preserve">insights on barriers and facilitators </w:t>
      </w:r>
      <w:r w:rsidR="00EF0474">
        <w:t xml:space="preserve">of postnatal evaluation </w:t>
      </w:r>
      <w:r w:rsidR="00373160">
        <w:t>of</w:t>
      </w:r>
      <w:r w:rsidR="00EF0474">
        <w:t xml:space="preserve"> </w:t>
      </w:r>
      <w:r w:rsidR="004E0D8A">
        <w:t>cardiovascular</w:t>
      </w:r>
      <w:r w:rsidR="004A21AB">
        <w:t xml:space="preserve"> risk </w:t>
      </w:r>
      <w:r w:rsidR="00373160">
        <w:t>status</w:t>
      </w:r>
      <w:r w:rsidR="00336F32">
        <w:t xml:space="preserve"> </w:t>
      </w:r>
      <w:r w:rsidR="00EB7859">
        <w:t>and strategies</w:t>
      </w:r>
      <w:r w:rsidR="00373160">
        <w:t xml:space="preserve"> for improving them are required. </w:t>
      </w:r>
      <w:r w:rsidR="004E0D8A">
        <w:t>C</w:t>
      </w:r>
      <w:r w:rsidR="00373160">
        <w:t xml:space="preserve">ommunity health workers who visit </w:t>
      </w:r>
      <w:r w:rsidR="00F8568C">
        <w:t>and assess the</w:t>
      </w:r>
      <w:r w:rsidR="00FE2B28">
        <w:t xml:space="preserve"> children </w:t>
      </w:r>
      <w:r w:rsidR="00F8568C">
        <w:t>could play a role</w:t>
      </w:r>
      <w:r w:rsidR="00F82E2F">
        <w:t>. Similarly</w:t>
      </w:r>
      <w:r w:rsidR="004969F7">
        <w:t>,</w:t>
      </w:r>
      <w:r w:rsidR="00F82E2F">
        <w:t xml:space="preserve"> vaccination </w:t>
      </w:r>
      <w:r w:rsidR="009E03D5">
        <w:t xml:space="preserve">programmes </w:t>
      </w:r>
      <w:r w:rsidR="00EC09D0">
        <w:t>could incorporate health checks for women with GDM</w:t>
      </w:r>
      <w:r w:rsidR="004969F7">
        <w:t xml:space="preserve">. </w:t>
      </w:r>
      <w:r w:rsidR="009E03D5">
        <w:t>T</w:t>
      </w:r>
      <w:r w:rsidR="00AE6E84">
        <w:t xml:space="preserve">he </w:t>
      </w:r>
      <w:r w:rsidR="009E03D5">
        <w:t>accuracy of</w:t>
      </w:r>
      <w:r w:rsidR="00F16D63">
        <w:t xml:space="preserve"> </w:t>
      </w:r>
      <w:r w:rsidR="00181C25">
        <w:t xml:space="preserve">point of care </w:t>
      </w:r>
      <w:r w:rsidR="00A35633">
        <w:t xml:space="preserve">devices for </w:t>
      </w:r>
      <w:r w:rsidR="009E03D5">
        <w:t>measuring</w:t>
      </w:r>
      <w:r w:rsidR="00F16D63">
        <w:t xml:space="preserve"> </w:t>
      </w:r>
      <w:r w:rsidR="00A35633">
        <w:t>HbA1c and lipid profile</w:t>
      </w:r>
      <w:r w:rsidR="00473B5C">
        <w:t xml:space="preserve">s </w:t>
      </w:r>
      <w:r w:rsidR="0016724C">
        <w:t xml:space="preserve">have improved </w:t>
      </w:r>
      <w:r w:rsidR="009E03D5">
        <w:t xml:space="preserve">and </w:t>
      </w:r>
      <w:r w:rsidR="0016724C">
        <w:t xml:space="preserve">could </w:t>
      </w:r>
      <w:r w:rsidR="009E03D5">
        <w:t xml:space="preserve">now </w:t>
      </w:r>
      <w:r w:rsidR="0016724C">
        <w:t>be used for</w:t>
      </w:r>
      <w:r w:rsidR="00F16D63">
        <w:t xml:space="preserve"> </w:t>
      </w:r>
      <w:r w:rsidR="009E03D5">
        <w:t>routine</w:t>
      </w:r>
      <w:r w:rsidR="00F16D63">
        <w:t xml:space="preserve"> </w:t>
      </w:r>
      <w:r w:rsidR="00AD46FA">
        <w:t>cardiovascular</w:t>
      </w:r>
      <w:r w:rsidR="00265634">
        <w:t xml:space="preserve"> risk evaluation in community</w:t>
      </w:r>
      <w:r w:rsidR="00F16D63">
        <w:t xml:space="preserve"> </w:t>
      </w:r>
      <w:r w:rsidR="009E03D5">
        <w:t>care settings.</w:t>
      </w:r>
    </w:p>
    <w:p w14:paraId="5A29FCFD" w14:textId="39B80C2B" w:rsidR="008847CE" w:rsidRDefault="008847CE" w:rsidP="00B82D5C">
      <w:pPr>
        <w:numPr>
          <w:ilvl w:val="0"/>
          <w:numId w:val="4"/>
        </w:numPr>
        <w:spacing w:line="360" w:lineRule="auto"/>
      </w:pPr>
      <w:r>
        <w:t xml:space="preserve">Incorporate </w:t>
      </w:r>
      <w:r w:rsidR="00FA5473">
        <w:t xml:space="preserve">health </w:t>
      </w:r>
      <w:r>
        <w:t xml:space="preserve">economics into a wider range of screening and </w:t>
      </w:r>
      <w:r w:rsidR="00905962">
        <w:t>management</w:t>
      </w:r>
      <w:r>
        <w:t xml:space="preserve"> trials and develop models of cost-effectiveness that incorporate long</w:t>
      </w:r>
      <w:r w:rsidR="00B24C44">
        <w:t>-</w:t>
      </w:r>
      <w:r>
        <w:t xml:space="preserve">term effects on mother and child, and facilitate exploration of the transferability of results </w:t>
      </w:r>
      <w:r w:rsidR="00B24C44">
        <w:t>between</w:t>
      </w:r>
      <w:r>
        <w:t xml:space="preserve"> countries</w:t>
      </w:r>
      <w:r w:rsidR="0025694E">
        <w:t>:</w:t>
      </w:r>
    </w:p>
    <w:p w14:paraId="765634FF" w14:textId="3D185AF4" w:rsidR="000D1977" w:rsidRPr="008847CE" w:rsidRDefault="000D1977" w:rsidP="0025694E">
      <w:pPr>
        <w:spacing w:line="360" w:lineRule="auto"/>
        <w:ind w:left="720"/>
      </w:pPr>
      <w:r>
        <w:t xml:space="preserve">Rationale: </w:t>
      </w:r>
      <w:r w:rsidR="009E03D5">
        <w:t>Clinical and c</w:t>
      </w:r>
      <w:r>
        <w:t>ost-effectiven</w:t>
      </w:r>
      <w:r w:rsidR="0098772C">
        <w:t xml:space="preserve">ess of the above-mentioned priorities </w:t>
      </w:r>
      <w:r w:rsidR="003C621B">
        <w:t xml:space="preserve">are essential to inform </w:t>
      </w:r>
      <w:r w:rsidR="00A94A13">
        <w:t>policy makers across the world</w:t>
      </w:r>
      <w:r w:rsidR="002B4F21">
        <w:t xml:space="preserve">. This will enable </w:t>
      </w:r>
      <w:r w:rsidR="00AD46FA">
        <w:t xml:space="preserve">countries </w:t>
      </w:r>
      <w:r w:rsidR="002B4F21">
        <w:t xml:space="preserve">to decide on what level of intervention(s) will be suitable </w:t>
      </w:r>
      <w:r w:rsidR="009E03D5">
        <w:t>for them</w:t>
      </w:r>
      <w:r w:rsidR="002B4F21">
        <w:t xml:space="preserve">. </w:t>
      </w:r>
      <w:r w:rsidR="003B190D">
        <w:t>I</w:t>
      </w:r>
      <w:r w:rsidR="00BD7B7D">
        <w:t xml:space="preserve">t </w:t>
      </w:r>
      <w:r w:rsidR="009E03D5">
        <w:t>is not feasible</w:t>
      </w:r>
      <w:r w:rsidR="00F16D63">
        <w:t xml:space="preserve"> </w:t>
      </w:r>
      <w:r w:rsidR="00BD7B7D">
        <w:t xml:space="preserve">to replicate </w:t>
      </w:r>
      <w:r w:rsidR="003B190D">
        <w:t xml:space="preserve">studies </w:t>
      </w:r>
      <w:r w:rsidR="00BD7B7D">
        <w:t>in</w:t>
      </w:r>
      <w:r w:rsidR="00F16D63">
        <w:t xml:space="preserve"> </w:t>
      </w:r>
      <w:r w:rsidR="009E03D5">
        <w:t>all</w:t>
      </w:r>
      <w:r w:rsidR="00BD7B7D">
        <w:t xml:space="preserve"> population</w:t>
      </w:r>
      <w:r w:rsidR="009E03D5">
        <w:t>s</w:t>
      </w:r>
      <w:r w:rsidR="00771489">
        <w:t xml:space="preserve">, </w:t>
      </w:r>
      <w:r w:rsidR="002C3EE7">
        <w:t xml:space="preserve">especially </w:t>
      </w:r>
      <w:r w:rsidR="009E03D5">
        <w:t>the</w:t>
      </w:r>
      <w:r w:rsidR="000B08FB">
        <w:t xml:space="preserve"> </w:t>
      </w:r>
      <w:r w:rsidR="002C3EE7">
        <w:t>long-term</w:t>
      </w:r>
      <w:r w:rsidR="002E1814">
        <w:t xml:space="preserve"> effects</w:t>
      </w:r>
      <w:r w:rsidR="0084730D">
        <w:t xml:space="preserve">. </w:t>
      </w:r>
      <w:r w:rsidR="00884CF6">
        <w:t>Therefore</w:t>
      </w:r>
      <w:r w:rsidR="00A6097A">
        <w:t xml:space="preserve">, transferability of </w:t>
      </w:r>
      <w:r w:rsidR="0027327F">
        <w:t>such evidence across similar populations</w:t>
      </w:r>
      <w:r w:rsidR="00D56BD1">
        <w:t>, will enable evide</w:t>
      </w:r>
      <w:r w:rsidR="00DF30CC">
        <w:t>nce-based guidance</w:t>
      </w:r>
      <w:r w:rsidR="002077C3">
        <w:t xml:space="preserve"> to be followed across many LMICs.</w:t>
      </w:r>
    </w:p>
    <w:p w14:paraId="490E7BBB" w14:textId="77777777" w:rsidR="00740C66" w:rsidRDefault="00740C66" w:rsidP="00B82D5C">
      <w:pPr>
        <w:spacing w:line="360" w:lineRule="auto"/>
        <w:rPr>
          <w:b/>
        </w:rPr>
      </w:pPr>
    </w:p>
    <w:p w14:paraId="354F60AC" w14:textId="77777777" w:rsidR="0077278D" w:rsidRDefault="0077278D" w:rsidP="00B82D5C">
      <w:pPr>
        <w:spacing w:line="360" w:lineRule="auto"/>
        <w:rPr>
          <w:b/>
        </w:rPr>
      </w:pPr>
      <w:r>
        <w:rPr>
          <w:b/>
        </w:rPr>
        <w:t>Conclusion:</w:t>
      </w:r>
    </w:p>
    <w:p w14:paraId="6DDF2D92" w14:textId="64B79D1E" w:rsidR="009B4B16" w:rsidRDefault="00740C66" w:rsidP="00B82D5C">
      <w:pPr>
        <w:spacing w:line="360" w:lineRule="auto"/>
      </w:pPr>
      <w:r>
        <w:t xml:space="preserve">In summary, GDM </w:t>
      </w:r>
      <w:r w:rsidR="009B4B16">
        <w:t xml:space="preserve">provides </w:t>
      </w:r>
      <w:r>
        <w:t>a unique</w:t>
      </w:r>
      <w:r w:rsidR="009B4B16">
        <w:t xml:space="preserve"> window of opportunity to</w:t>
      </w:r>
      <w:r w:rsidR="00AA6FAA">
        <w:t xml:space="preserve"> identify women and babies at increased </w:t>
      </w:r>
      <w:r w:rsidR="009B4B16">
        <w:t xml:space="preserve">long-term risk of obesity, </w:t>
      </w:r>
      <w:r w:rsidR="00AA6FAA">
        <w:t xml:space="preserve">type 2 </w:t>
      </w:r>
      <w:r w:rsidR="00FA5473">
        <w:t>diabetes</w:t>
      </w:r>
      <w:r w:rsidR="00AA6FAA">
        <w:t xml:space="preserve"> and cardiovascular disease.</w:t>
      </w:r>
      <w:r>
        <w:t xml:space="preserve"> </w:t>
      </w:r>
      <w:r w:rsidR="00AA6FAA">
        <w:t xml:space="preserve">While short-term outcomes in GDM </w:t>
      </w:r>
      <w:r w:rsidR="000F5E3B">
        <w:t xml:space="preserve">should </w:t>
      </w:r>
      <w:r w:rsidR="00AA6FAA">
        <w:t xml:space="preserve">remain a part of the research agenda, our focus </w:t>
      </w:r>
      <w:r w:rsidR="0015517D">
        <w:t xml:space="preserve">must </w:t>
      </w:r>
      <w:r>
        <w:t xml:space="preserve">shift towards </w:t>
      </w:r>
      <w:r w:rsidR="005012A9">
        <w:t xml:space="preserve">improved earlier and more personalised diagnosis, </w:t>
      </w:r>
      <w:r w:rsidR="00F96CB5">
        <w:t xml:space="preserve">together with </w:t>
      </w:r>
      <w:r w:rsidR="00F74755">
        <w:t xml:space="preserve">the </w:t>
      </w:r>
      <w:r>
        <w:t>preventive care</w:t>
      </w:r>
      <w:r w:rsidR="00AA6FAA">
        <w:t xml:space="preserve"> and future health</w:t>
      </w:r>
      <w:r w:rsidR="00151148">
        <w:t xml:space="preserve"> of both </w:t>
      </w:r>
      <w:r w:rsidR="00A01DE7">
        <w:t>women with</w:t>
      </w:r>
      <w:r w:rsidR="00F74755">
        <w:t xml:space="preserve"> a</w:t>
      </w:r>
      <w:r w:rsidR="00A01DE7">
        <w:t xml:space="preserve"> history of GDM and their offspring</w:t>
      </w:r>
      <w:r>
        <w:t>.</w:t>
      </w:r>
    </w:p>
    <w:p w14:paraId="31E53928" w14:textId="77777777" w:rsidR="008A40A8" w:rsidRDefault="008A40A8" w:rsidP="009C1E55">
      <w:pPr>
        <w:rPr>
          <w:b/>
          <w:bCs/>
        </w:rPr>
      </w:pPr>
    </w:p>
    <w:p w14:paraId="37F49C65" w14:textId="77777777" w:rsidR="001F2E4D" w:rsidRDefault="001F2E4D">
      <w:pPr>
        <w:rPr>
          <w:b/>
          <w:bCs/>
        </w:rPr>
      </w:pPr>
      <w:r>
        <w:rPr>
          <w:b/>
          <w:bCs/>
        </w:rPr>
        <w:br w:type="page"/>
      </w:r>
    </w:p>
    <w:p w14:paraId="31224322" w14:textId="71507DBC" w:rsidR="00375B31" w:rsidRPr="009C1E55" w:rsidRDefault="00222D9B" w:rsidP="009C1E55">
      <w:r w:rsidRPr="008B7255">
        <w:rPr>
          <w:b/>
          <w:bCs/>
        </w:rPr>
        <w:t>Search strategy and selection criteria:</w:t>
      </w:r>
    </w:p>
    <w:p w14:paraId="36AE0215" w14:textId="77777777" w:rsidR="008A40A8" w:rsidRDefault="008A40A8" w:rsidP="00B82D5C">
      <w:pPr>
        <w:spacing w:line="360" w:lineRule="auto"/>
      </w:pPr>
    </w:p>
    <w:p w14:paraId="1A4BDB56" w14:textId="44CBE748" w:rsidR="00222D9B" w:rsidRDefault="00222D9B" w:rsidP="00B82D5C">
      <w:pPr>
        <w:spacing w:line="360" w:lineRule="auto"/>
      </w:pPr>
      <w:r>
        <w:t xml:space="preserve">References for this review were identified through searches </w:t>
      </w:r>
      <w:r w:rsidR="001E1F76">
        <w:t>on PubMed for articles published from January 1981</w:t>
      </w:r>
      <w:r w:rsidR="00A228C1">
        <w:t xml:space="preserve"> to Jan 2020 by use of terms, “Gestational Diabetes Mell</w:t>
      </w:r>
      <w:r w:rsidR="0059482B">
        <w:t>itus”, “Hyperglycaemia in Pregnancy”, “</w:t>
      </w:r>
      <w:r w:rsidR="00C36B6F">
        <w:t>long-term</w:t>
      </w:r>
      <w:r w:rsidR="00E814BD">
        <w:t xml:space="preserve"> </w:t>
      </w:r>
      <w:r w:rsidR="0059482B">
        <w:t xml:space="preserve">complications”, </w:t>
      </w:r>
      <w:r w:rsidR="009176E8">
        <w:t>“</w:t>
      </w:r>
      <w:r w:rsidR="00E814BD">
        <w:t>Cardiovascular Disorders”,</w:t>
      </w:r>
      <w:r w:rsidR="00831943">
        <w:t xml:space="preserve"> </w:t>
      </w:r>
      <w:r w:rsidR="00E814BD">
        <w:t>“offspring”</w:t>
      </w:r>
      <w:r w:rsidR="00455E2B">
        <w:t xml:space="preserve">, </w:t>
      </w:r>
      <w:r w:rsidR="00831943">
        <w:t xml:space="preserve">“childhood </w:t>
      </w:r>
      <w:r w:rsidR="00455E2B">
        <w:t>obesity” and “childhood complications”</w:t>
      </w:r>
      <w:r w:rsidR="007B2E14">
        <w:t xml:space="preserve">. </w:t>
      </w:r>
      <w:r w:rsidR="00DB51B3">
        <w:t>Relevant</w:t>
      </w:r>
      <w:r w:rsidR="007B2E14">
        <w:t xml:space="preserve"> articles resulting from these searches and relevant references </w:t>
      </w:r>
      <w:r w:rsidR="008B7255">
        <w:t xml:space="preserve">cited in these articles were reviewed. Articles published in English were included. To keep the </w:t>
      </w:r>
      <w:r w:rsidR="00124B36">
        <w:t>references to a minimum number, some of the original articles cited in systematic reviews were not listed.</w:t>
      </w:r>
    </w:p>
    <w:p w14:paraId="3689C2CE" w14:textId="3E209559" w:rsidR="004A69A1" w:rsidRDefault="004A69A1">
      <w:pPr>
        <w:rPr>
          <w:b/>
        </w:rPr>
      </w:pPr>
    </w:p>
    <w:p w14:paraId="58F363A5" w14:textId="77777777" w:rsidR="001F2E4D" w:rsidRDefault="001F2E4D">
      <w:pPr>
        <w:rPr>
          <w:b/>
        </w:rPr>
      </w:pPr>
      <w:r>
        <w:rPr>
          <w:b/>
        </w:rPr>
        <w:br w:type="page"/>
      </w:r>
    </w:p>
    <w:p w14:paraId="16943EE7" w14:textId="030E5C31" w:rsidR="00375B31" w:rsidRDefault="00375B31" w:rsidP="00B82D5C">
      <w:pPr>
        <w:spacing w:line="360" w:lineRule="auto"/>
        <w:rPr>
          <w:b/>
        </w:rPr>
      </w:pPr>
      <w:r>
        <w:rPr>
          <w:b/>
        </w:rPr>
        <w:t>Author contributions</w:t>
      </w:r>
      <w:r w:rsidR="00B863C8">
        <w:rPr>
          <w:b/>
        </w:rPr>
        <w:t xml:space="preserve"> and institutions</w:t>
      </w:r>
      <w:r>
        <w:rPr>
          <w:b/>
        </w:rPr>
        <w:t>:</w:t>
      </w:r>
    </w:p>
    <w:p w14:paraId="2E7750B7" w14:textId="3026CE84" w:rsidR="009B5986" w:rsidRDefault="00622B66" w:rsidP="00B82D5C">
      <w:pPr>
        <w:spacing w:line="360" w:lineRule="auto"/>
      </w:pPr>
      <w:r w:rsidRPr="004A69A1">
        <w:t>List of authors who are members of the</w:t>
      </w:r>
      <w:r>
        <w:rPr>
          <w:b/>
        </w:rPr>
        <w:t xml:space="preserve"> </w:t>
      </w:r>
      <w:r w:rsidR="004A69A1" w:rsidRPr="00017286">
        <w:t>Diabetes in Pregnancy Working Group of the Maternal Medicine Clinical Study Group, R</w:t>
      </w:r>
      <w:r w:rsidR="004A69A1">
        <w:t xml:space="preserve">oyal </w:t>
      </w:r>
      <w:r w:rsidR="004A69A1" w:rsidRPr="00017286">
        <w:t>C</w:t>
      </w:r>
      <w:r w:rsidR="004A69A1">
        <w:t xml:space="preserve">ollege of </w:t>
      </w:r>
      <w:r w:rsidR="004A69A1" w:rsidRPr="00017286">
        <w:t>O</w:t>
      </w:r>
      <w:r w:rsidR="004A69A1">
        <w:t xml:space="preserve">bstetricians and </w:t>
      </w:r>
      <w:r w:rsidR="004A69A1" w:rsidRPr="00017286">
        <w:t>G</w:t>
      </w:r>
      <w:r w:rsidR="004A69A1">
        <w:t>ynaecologist (in alphabetical order)</w:t>
      </w:r>
      <w:r w:rsidR="009B5986">
        <w:t xml:space="preserve">. </w:t>
      </w:r>
    </w:p>
    <w:p w14:paraId="5BCD7D6A" w14:textId="77777777" w:rsidR="00AE5E0D" w:rsidRPr="004A69A1" w:rsidRDefault="00AE5E0D" w:rsidP="00B82D5C">
      <w:pPr>
        <w:spacing w:line="360" w:lineRule="auto"/>
      </w:pPr>
    </w:p>
    <w:tbl>
      <w:tblPr>
        <w:tblW w:w="8354" w:type="dxa"/>
        <w:tblCellMar>
          <w:left w:w="0" w:type="dxa"/>
          <w:right w:w="0" w:type="dxa"/>
        </w:tblCellMar>
        <w:tblLook w:val="04A0" w:firstRow="1" w:lastRow="0" w:firstColumn="1" w:lastColumn="0" w:noHBand="0" w:noVBand="1"/>
      </w:tblPr>
      <w:tblGrid>
        <w:gridCol w:w="2632"/>
        <w:gridCol w:w="1003"/>
        <w:gridCol w:w="4719"/>
      </w:tblGrid>
      <w:tr w:rsidR="00B863C8" w:rsidRPr="005958B4" w14:paraId="08B9703E" w14:textId="77777777" w:rsidTr="006A4427">
        <w:tc>
          <w:tcPr>
            <w:tcW w:w="2632" w:type="dxa"/>
            <w:tcBorders>
              <w:top w:val="single" w:sz="8" w:space="0" w:color="auto"/>
              <w:left w:val="single" w:sz="8" w:space="0" w:color="auto"/>
              <w:bottom w:val="single" w:sz="8" w:space="0" w:color="auto"/>
              <w:right w:val="single" w:sz="4" w:space="0" w:color="auto"/>
            </w:tcBorders>
            <w:shd w:val="clear" w:color="auto" w:fill="D9D9D9"/>
            <w:tcMar>
              <w:top w:w="0" w:type="dxa"/>
              <w:left w:w="108" w:type="dxa"/>
              <w:bottom w:w="0" w:type="dxa"/>
              <w:right w:w="108" w:type="dxa"/>
            </w:tcMar>
            <w:hideMark/>
          </w:tcPr>
          <w:p w14:paraId="4CFF296E" w14:textId="77777777" w:rsidR="00B863C8" w:rsidRPr="005958B4" w:rsidRDefault="00B863C8" w:rsidP="00443FAF">
            <w:pPr>
              <w:rPr>
                <w:sz w:val="22"/>
                <w:szCs w:val="22"/>
              </w:rPr>
            </w:pPr>
            <w:bookmarkStart w:id="1" w:name="_Hlk7434812"/>
            <w:r w:rsidRPr="005958B4">
              <w:rPr>
                <w:b/>
                <w:bCs/>
              </w:rPr>
              <w:t>Contributing members</w:t>
            </w:r>
          </w:p>
        </w:tc>
        <w:tc>
          <w:tcPr>
            <w:tcW w:w="1003" w:type="dxa"/>
            <w:tcBorders>
              <w:top w:val="single" w:sz="4" w:space="0" w:color="auto"/>
              <w:left w:val="single" w:sz="4" w:space="0" w:color="auto"/>
              <w:bottom w:val="single" w:sz="4" w:space="0" w:color="auto"/>
              <w:right w:val="single" w:sz="4" w:space="0" w:color="auto"/>
            </w:tcBorders>
          </w:tcPr>
          <w:p w14:paraId="73E53DF2" w14:textId="77777777" w:rsidR="00B863C8" w:rsidRPr="005958B4" w:rsidRDefault="00B863C8" w:rsidP="00443FAF">
            <w:pPr>
              <w:rPr>
                <w:b/>
                <w:bCs/>
              </w:rPr>
            </w:pPr>
            <w:r>
              <w:rPr>
                <w:b/>
                <w:bCs/>
              </w:rPr>
              <w:t>Initials</w:t>
            </w:r>
          </w:p>
        </w:tc>
        <w:tc>
          <w:tcPr>
            <w:tcW w:w="4719"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3C8656B7" w14:textId="77777777" w:rsidR="00B863C8" w:rsidRPr="005958B4" w:rsidRDefault="00B863C8" w:rsidP="00443FAF">
            <w:r w:rsidRPr="005958B4">
              <w:rPr>
                <w:b/>
                <w:bCs/>
              </w:rPr>
              <w:t>Affiliation</w:t>
            </w:r>
          </w:p>
        </w:tc>
      </w:tr>
      <w:tr w:rsidR="008B3C70" w:rsidRPr="005958B4" w14:paraId="44BA3583" w14:textId="77777777" w:rsidTr="008574C5">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7DCAE664" w14:textId="31A860B6" w:rsidR="008B3C70" w:rsidRPr="005958B4" w:rsidRDefault="008B3C70" w:rsidP="008574C5">
            <w:r w:rsidRPr="005958B4">
              <w:t>Laura A. Magee</w:t>
            </w:r>
            <w:r>
              <w:t xml:space="preserve"> (Chair)</w:t>
            </w:r>
          </w:p>
        </w:tc>
        <w:tc>
          <w:tcPr>
            <w:tcW w:w="1003" w:type="dxa"/>
            <w:tcBorders>
              <w:top w:val="single" w:sz="4" w:space="0" w:color="auto"/>
              <w:left w:val="single" w:sz="4" w:space="0" w:color="auto"/>
              <w:bottom w:val="single" w:sz="4" w:space="0" w:color="auto"/>
              <w:right w:val="single" w:sz="4" w:space="0" w:color="auto"/>
            </w:tcBorders>
          </w:tcPr>
          <w:p w14:paraId="6BF59013" w14:textId="77777777" w:rsidR="008B3C70" w:rsidRPr="005958B4" w:rsidRDefault="008B3C70" w:rsidP="008574C5">
            <w:r>
              <w:t>LA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46A50B95" w14:textId="77777777" w:rsidR="008B3C70" w:rsidRPr="005958B4" w:rsidRDefault="008B3C70" w:rsidP="008574C5">
            <w:r w:rsidRPr="005958B4">
              <w:t>King’s College London</w:t>
            </w:r>
          </w:p>
        </w:tc>
      </w:tr>
      <w:tr w:rsidR="00B863C8" w:rsidRPr="005958B4" w14:paraId="56E4DCC0"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4D13B21F" w14:textId="77777777" w:rsidR="00B863C8" w:rsidRPr="005958B4" w:rsidRDefault="00B863C8" w:rsidP="00443FAF">
            <w:r w:rsidRPr="005958B4">
              <w:t>Anita Banerjee</w:t>
            </w:r>
          </w:p>
        </w:tc>
        <w:tc>
          <w:tcPr>
            <w:tcW w:w="1003" w:type="dxa"/>
            <w:tcBorders>
              <w:top w:val="single" w:sz="4" w:space="0" w:color="auto"/>
              <w:left w:val="single" w:sz="4" w:space="0" w:color="auto"/>
              <w:bottom w:val="single" w:sz="4" w:space="0" w:color="auto"/>
              <w:right w:val="single" w:sz="4" w:space="0" w:color="auto"/>
            </w:tcBorders>
          </w:tcPr>
          <w:p w14:paraId="07A52090" w14:textId="77777777" w:rsidR="00B863C8" w:rsidRPr="005958B4" w:rsidRDefault="00B863C8" w:rsidP="00443FAF">
            <w:r>
              <w:t>AB</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4DEEADC" w14:textId="77777777" w:rsidR="00B863C8" w:rsidRPr="005958B4" w:rsidRDefault="00B863C8" w:rsidP="00443FAF">
            <w:r w:rsidRPr="005958B4">
              <w:t>King’s College London</w:t>
            </w:r>
          </w:p>
        </w:tc>
      </w:tr>
      <w:tr w:rsidR="00B863C8" w:rsidRPr="005958B4" w14:paraId="5F9D9A2D"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24F5A1FF" w14:textId="1568AD23" w:rsidR="00B863C8" w:rsidRPr="005958B4" w:rsidRDefault="00B863C8" w:rsidP="00443FAF">
            <w:r w:rsidRPr="005958B4">
              <w:t xml:space="preserve">Matthew </w:t>
            </w:r>
            <w:r w:rsidR="007944F2">
              <w:t xml:space="preserve">A </w:t>
            </w:r>
            <w:r w:rsidRPr="005958B4">
              <w:t>Coleman</w:t>
            </w:r>
          </w:p>
        </w:tc>
        <w:tc>
          <w:tcPr>
            <w:tcW w:w="1003" w:type="dxa"/>
            <w:tcBorders>
              <w:top w:val="single" w:sz="4" w:space="0" w:color="auto"/>
              <w:left w:val="single" w:sz="4" w:space="0" w:color="auto"/>
              <w:bottom w:val="single" w:sz="4" w:space="0" w:color="auto"/>
              <w:right w:val="single" w:sz="4" w:space="0" w:color="auto"/>
            </w:tcBorders>
          </w:tcPr>
          <w:p w14:paraId="7E546ADB" w14:textId="6BC6DDEC" w:rsidR="00B863C8" w:rsidRPr="005958B4" w:rsidRDefault="00B863C8" w:rsidP="00443FAF">
            <w:r>
              <w:t>M</w:t>
            </w:r>
            <w:r w:rsidR="007944F2">
              <w:t>A</w:t>
            </w:r>
            <w:r>
              <w:t>C</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07944EBF" w14:textId="77777777" w:rsidR="00B863C8" w:rsidRPr="005958B4" w:rsidRDefault="00B863C8" w:rsidP="00443FAF">
            <w:r w:rsidRPr="005958B4">
              <w:t xml:space="preserve">University of Southampton </w:t>
            </w:r>
          </w:p>
        </w:tc>
      </w:tr>
      <w:tr w:rsidR="00B863C8" w:rsidRPr="005958B4" w14:paraId="4DF731CD"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3C30914E" w14:textId="77777777" w:rsidR="00B863C8" w:rsidRPr="005958B4" w:rsidRDefault="00B863C8" w:rsidP="00443FAF">
            <w:r w:rsidRPr="005958B4">
              <w:t xml:space="preserve">Peter von Dadelszen </w:t>
            </w:r>
          </w:p>
        </w:tc>
        <w:tc>
          <w:tcPr>
            <w:tcW w:w="1003" w:type="dxa"/>
            <w:tcBorders>
              <w:top w:val="single" w:sz="4" w:space="0" w:color="auto"/>
              <w:left w:val="single" w:sz="4" w:space="0" w:color="auto"/>
              <w:bottom w:val="single" w:sz="4" w:space="0" w:color="auto"/>
              <w:right w:val="single" w:sz="4" w:space="0" w:color="auto"/>
            </w:tcBorders>
          </w:tcPr>
          <w:p w14:paraId="2E4338D3" w14:textId="77777777" w:rsidR="00B863C8" w:rsidRPr="005958B4" w:rsidRDefault="00B863C8" w:rsidP="00443FAF">
            <w:r>
              <w:t>PvD</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3E7C82C" w14:textId="77777777" w:rsidR="00B863C8" w:rsidRPr="005958B4" w:rsidRDefault="00B863C8" w:rsidP="00443FAF">
            <w:r w:rsidRPr="005958B4">
              <w:t>King’s College London</w:t>
            </w:r>
          </w:p>
        </w:tc>
      </w:tr>
      <w:tr w:rsidR="00B863C8" w:rsidRPr="005958B4" w14:paraId="67617F09"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1F3E5BF1" w14:textId="77777777" w:rsidR="00B863C8" w:rsidRPr="005958B4" w:rsidRDefault="00B863C8" w:rsidP="00443FAF">
            <w:r w:rsidRPr="005958B4">
              <w:t>Fiona Denison</w:t>
            </w:r>
          </w:p>
        </w:tc>
        <w:tc>
          <w:tcPr>
            <w:tcW w:w="1003" w:type="dxa"/>
            <w:tcBorders>
              <w:top w:val="single" w:sz="4" w:space="0" w:color="auto"/>
              <w:left w:val="single" w:sz="4" w:space="0" w:color="auto"/>
              <w:bottom w:val="single" w:sz="4" w:space="0" w:color="auto"/>
              <w:right w:val="single" w:sz="4" w:space="0" w:color="auto"/>
            </w:tcBorders>
          </w:tcPr>
          <w:p w14:paraId="3659F78E" w14:textId="77777777" w:rsidR="00B863C8" w:rsidRPr="005958B4" w:rsidRDefault="00B863C8" w:rsidP="00443FAF">
            <w:r>
              <w:t>FD</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347AD59C" w14:textId="77777777" w:rsidR="00B863C8" w:rsidRPr="005958B4" w:rsidRDefault="00B863C8" w:rsidP="00443FAF">
            <w:r w:rsidRPr="005958B4">
              <w:t>Edinburgh University</w:t>
            </w:r>
          </w:p>
        </w:tc>
      </w:tr>
      <w:tr w:rsidR="00B863C8" w:rsidRPr="005958B4" w14:paraId="6FB6496D"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22537368" w14:textId="77777777" w:rsidR="00B863C8" w:rsidRPr="005958B4" w:rsidRDefault="00B863C8" w:rsidP="00443FAF">
            <w:r w:rsidRPr="005958B4">
              <w:t>Andrew Farmer</w:t>
            </w:r>
          </w:p>
        </w:tc>
        <w:tc>
          <w:tcPr>
            <w:tcW w:w="1003" w:type="dxa"/>
            <w:tcBorders>
              <w:top w:val="single" w:sz="4" w:space="0" w:color="auto"/>
              <w:left w:val="single" w:sz="4" w:space="0" w:color="auto"/>
              <w:bottom w:val="single" w:sz="4" w:space="0" w:color="auto"/>
              <w:right w:val="single" w:sz="4" w:space="0" w:color="auto"/>
            </w:tcBorders>
          </w:tcPr>
          <w:p w14:paraId="767F2F46" w14:textId="77777777" w:rsidR="00B863C8" w:rsidRPr="005958B4" w:rsidRDefault="00B863C8" w:rsidP="00443FAF">
            <w:r>
              <w:t>AF</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0845901C" w14:textId="77777777" w:rsidR="00B863C8" w:rsidRPr="005958B4" w:rsidRDefault="00B863C8" w:rsidP="00443FAF">
            <w:r w:rsidRPr="005958B4">
              <w:t>University of Oxford</w:t>
            </w:r>
          </w:p>
        </w:tc>
      </w:tr>
      <w:tr w:rsidR="00B863C8" w:rsidRPr="005958B4" w14:paraId="6DD6D26A"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3F2BD0D6" w14:textId="7521C513" w:rsidR="00B863C8" w:rsidRPr="00043FE8" w:rsidRDefault="00B863C8" w:rsidP="00443FAF">
            <w:r w:rsidRPr="00043FE8">
              <w:t>Sara</w:t>
            </w:r>
            <w:r w:rsidR="005E64C0">
              <w:t>h</w:t>
            </w:r>
            <w:r w:rsidRPr="00043FE8">
              <w:t xml:space="preserve"> Finer</w:t>
            </w:r>
          </w:p>
        </w:tc>
        <w:tc>
          <w:tcPr>
            <w:tcW w:w="1003" w:type="dxa"/>
            <w:tcBorders>
              <w:top w:val="single" w:sz="4" w:space="0" w:color="auto"/>
              <w:left w:val="single" w:sz="4" w:space="0" w:color="auto"/>
              <w:bottom w:val="single" w:sz="4" w:space="0" w:color="auto"/>
              <w:right w:val="single" w:sz="4" w:space="0" w:color="auto"/>
            </w:tcBorders>
          </w:tcPr>
          <w:p w14:paraId="0EF76D7F" w14:textId="77777777" w:rsidR="00B863C8" w:rsidRPr="00043FE8" w:rsidRDefault="00B863C8" w:rsidP="00443FAF">
            <w:r>
              <w:t>SF</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45306D1D" w14:textId="77777777" w:rsidR="00B863C8" w:rsidRPr="005958B4" w:rsidRDefault="00B863C8" w:rsidP="00443FAF">
            <w:r w:rsidRPr="00043FE8">
              <w:t>Queen Mary’s, University of London</w:t>
            </w:r>
          </w:p>
        </w:tc>
      </w:tr>
      <w:tr w:rsidR="00B863C8" w:rsidRPr="005958B4" w14:paraId="43930CC2"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65532763" w14:textId="77777777" w:rsidR="00B863C8" w:rsidRPr="005958B4" w:rsidRDefault="00B863C8" w:rsidP="00443FAF">
            <w:r w:rsidRPr="005958B4">
              <w:t>Julia Fox-Rushby</w:t>
            </w:r>
          </w:p>
        </w:tc>
        <w:tc>
          <w:tcPr>
            <w:tcW w:w="1003" w:type="dxa"/>
            <w:tcBorders>
              <w:top w:val="single" w:sz="4" w:space="0" w:color="auto"/>
              <w:left w:val="single" w:sz="4" w:space="0" w:color="auto"/>
              <w:bottom w:val="single" w:sz="4" w:space="0" w:color="auto"/>
              <w:right w:val="single" w:sz="4" w:space="0" w:color="auto"/>
            </w:tcBorders>
          </w:tcPr>
          <w:p w14:paraId="421AFCF9" w14:textId="77777777" w:rsidR="00B863C8" w:rsidRPr="005958B4" w:rsidRDefault="00B863C8" w:rsidP="00443FAF">
            <w:r>
              <w:t>JF-R</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067A78A" w14:textId="77777777" w:rsidR="00B863C8" w:rsidRPr="005958B4" w:rsidRDefault="00B863C8" w:rsidP="00443FAF">
            <w:r w:rsidRPr="005958B4">
              <w:t>King’s College London</w:t>
            </w:r>
          </w:p>
        </w:tc>
      </w:tr>
      <w:tr w:rsidR="00B863C8" w:rsidRPr="005958B4" w14:paraId="0438ECAB"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7B5D4E15" w14:textId="77777777" w:rsidR="00B863C8" w:rsidRPr="005958B4" w:rsidRDefault="00B863C8" w:rsidP="00443FAF">
            <w:r w:rsidRPr="005958B4">
              <w:t>Richard Holt</w:t>
            </w:r>
          </w:p>
        </w:tc>
        <w:tc>
          <w:tcPr>
            <w:tcW w:w="1003" w:type="dxa"/>
            <w:tcBorders>
              <w:top w:val="single" w:sz="4" w:space="0" w:color="auto"/>
              <w:left w:val="single" w:sz="4" w:space="0" w:color="auto"/>
              <w:bottom w:val="single" w:sz="4" w:space="0" w:color="auto"/>
              <w:right w:val="single" w:sz="4" w:space="0" w:color="auto"/>
            </w:tcBorders>
          </w:tcPr>
          <w:p w14:paraId="45897324" w14:textId="77777777" w:rsidR="00B863C8" w:rsidRPr="005958B4" w:rsidRDefault="00B863C8" w:rsidP="00443FAF">
            <w:r>
              <w:t>RH</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4512FB21" w14:textId="77777777" w:rsidR="00B863C8" w:rsidRPr="005958B4" w:rsidRDefault="00B863C8" w:rsidP="00443FAF">
            <w:r w:rsidRPr="005958B4">
              <w:t>University of Southampton</w:t>
            </w:r>
          </w:p>
        </w:tc>
      </w:tr>
      <w:tr w:rsidR="00B863C8" w:rsidRPr="005958B4" w14:paraId="3F856109"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16DC2122" w14:textId="419239BD" w:rsidR="00B863C8" w:rsidRPr="005958B4" w:rsidRDefault="00B863C8" w:rsidP="00443FAF">
            <w:r w:rsidRPr="005958B4">
              <w:t xml:space="preserve">Robert </w:t>
            </w:r>
            <w:r w:rsidR="006F0ABA">
              <w:t xml:space="preserve">S </w:t>
            </w:r>
            <w:r w:rsidRPr="005958B4">
              <w:t>Lindsay</w:t>
            </w:r>
          </w:p>
        </w:tc>
        <w:tc>
          <w:tcPr>
            <w:tcW w:w="1003" w:type="dxa"/>
            <w:tcBorders>
              <w:top w:val="single" w:sz="4" w:space="0" w:color="auto"/>
              <w:left w:val="single" w:sz="4" w:space="0" w:color="auto"/>
              <w:bottom w:val="single" w:sz="4" w:space="0" w:color="auto"/>
              <w:right w:val="single" w:sz="4" w:space="0" w:color="auto"/>
            </w:tcBorders>
          </w:tcPr>
          <w:p w14:paraId="15EFD3FF" w14:textId="21BDE58C" w:rsidR="00B863C8" w:rsidRPr="005958B4" w:rsidRDefault="00B863C8" w:rsidP="00443FAF">
            <w:r>
              <w:t>R</w:t>
            </w:r>
            <w:r w:rsidR="006F0ABA">
              <w:t>S</w:t>
            </w:r>
            <w:r>
              <w:t>L</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CA48B6B" w14:textId="77777777" w:rsidR="00B863C8" w:rsidRPr="005958B4" w:rsidRDefault="00B863C8" w:rsidP="00443FAF">
            <w:r w:rsidRPr="005958B4">
              <w:t>University of Glasgow</w:t>
            </w:r>
          </w:p>
        </w:tc>
      </w:tr>
      <w:tr w:rsidR="00B863C8" w:rsidRPr="005958B4" w14:paraId="0CA1BBF7"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7AE875F3" w14:textId="77777777" w:rsidR="00B863C8" w:rsidRPr="005958B4" w:rsidRDefault="00B863C8" w:rsidP="00443FAF">
            <w:r w:rsidRPr="005958B4">
              <w:t>Lucy MacKillop</w:t>
            </w:r>
          </w:p>
        </w:tc>
        <w:tc>
          <w:tcPr>
            <w:tcW w:w="1003" w:type="dxa"/>
            <w:tcBorders>
              <w:top w:val="single" w:sz="4" w:space="0" w:color="auto"/>
              <w:left w:val="single" w:sz="4" w:space="0" w:color="auto"/>
              <w:bottom w:val="single" w:sz="4" w:space="0" w:color="auto"/>
              <w:right w:val="single" w:sz="4" w:space="0" w:color="auto"/>
            </w:tcBorders>
          </w:tcPr>
          <w:p w14:paraId="4301E9C2" w14:textId="77777777" w:rsidR="00B863C8" w:rsidRPr="005958B4" w:rsidRDefault="00B863C8" w:rsidP="00443FAF">
            <w:r>
              <w:t>L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3B718255" w14:textId="77777777" w:rsidR="00B863C8" w:rsidRPr="005958B4" w:rsidRDefault="00B863C8" w:rsidP="00443FAF">
            <w:r w:rsidRPr="005958B4">
              <w:t>University of Oxford</w:t>
            </w:r>
          </w:p>
        </w:tc>
      </w:tr>
      <w:tr w:rsidR="00B863C8" w:rsidRPr="005958B4" w14:paraId="635DA225"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22DAEA44" w14:textId="268B71B7" w:rsidR="00B863C8" w:rsidRPr="00043FE8" w:rsidRDefault="00B863C8" w:rsidP="00443FAF">
            <w:r w:rsidRPr="00043FE8">
              <w:t>Mich</w:t>
            </w:r>
            <w:r w:rsidR="008E5CEB">
              <w:t>ae</w:t>
            </w:r>
            <w:r w:rsidRPr="00043FE8">
              <w:t>l Maresh</w:t>
            </w:r>
          </w:p>
        </w:tc>
        <w:tc>
          <w:tcPr>
            <w:tcW w:w="1003" w:type="dxa"/>
            <w:tcBorders>
              <w:top w:val="single" w:sz="4" w:space="0" w:color="auto"/>
              <w:left w:val="single" w:sz="4" w:space="0" w:color="auto"/>
              <w:bottom w:val="single" w:sz="4" w:space="0" w:color="auto"/>
              <w:right w:val="single" w:sz="4" w:space="0" w:color="auto"/>
            </w:tcBorders>
          </w:tcPr>
          <w:p w14:paraId="4359FF6E" w14:textId="77777777" w:rsidR="00B863C8" w:rsidRPr="00043FE8" w:rsidRDefault="00B863C8" w:rsidP="00443FAF">
            <w:r w:rsidRPr="00043FE8">
              <w:t>M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EA8F8CC" w14:textId="0DBA90A2" w:rsidR="00B863C8" w:rsidRPr="00043FE8" w:rsidRDefault="006C2A0D" w:rsidP="00443FAF">
            <w:r w:rsidRPr="006C2A0D">
              <w:t>Manchester University NHS Foundation Trust</w:t>
            </w:r>
          </w:p>
        </w:tc>
      </w:tr>
      <w:tr w:rsidR="00B863C8" w:rsidRPr="005958B4" w14:paraId="156F7733"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1A223EFC" w14:textId="21EC56C8" w:rsidR="00B863C8" w:rsidRPr="005958B4" w:rsidRDefault="00B863C8" w:rsidP="00443FAF">
            <w:r w:rsidRPr="005958B4">
              <w:t xml:space="preserve">Fionnuala </w:t>
            </w:r>
            <w:r w:rsidR="00415A8D">
              <w:t xml:space="preserve">M </w:t>
            </w:r>
            <w:r w:rsidRPr="005958B4">
              <w:t>McAuliffe</w:t>
            </w:r>
          </w:p>
        </w:tc>
        <w:tc>
          <w:tcPr>
            <w:tcW w:w="1003" w:type="dxa"/>
            <w:tcBorders>
              <w:top w:val="single" w:sz="4" w:space="0" w:color="auto"/>
              <w:left w:val="single" w:sz="4" w:space="0" w:color="auto"/>
              <w:bottom w:val="single" w:sz="4" w:space="0" w:color="auto"/>
              <w:right w:val="single" w:sz="4" w:space="0" w:color="auto"/>
            </w:tcBorders>
          </w:tcPr>
          <w:p w14:paraId="2ED6FF59" w14:textId="128F3D48" w:rsidR="00B863C8" w:rsidRPr="005958B4" w:rsidRDefault="00B863C8" w:rsidP="00443FAF">
            <w:r>
              <w:t>F</w:t>
            </w:r>
            <w:r w:rsidR="00415A8D">
              <w:t>M</w:t>
            </w:r>
            <w:r>
              <w:t>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090EBCD9" w14:textId="77777777" w:rsidR="00B863C8" w:rsidRPr="005958B4" w:rsidRDefault="00B863C8" w:rsidP="00443FAF">
            <w:r w:rsidRPr="005958B4">
              <w:t>University College Dublin</w:t>
            </w:r>
          </w:p>
        </w:tc>
      </w:tr>
      <w:tr w:rsidR="00B863C8" w:rsidRPr="005958B4" w14:paraId="100DA25D"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703C9300" w14:textId="77777777" w:rsidR="00B863C8" w:rsidRPr="005958B4" w:rsidRDefault="00B863C8" w:rsidP="00443FAF">
            <w:r w:rsidRPr="005958B4">
              <w:t>David McCance</w:t>
            </w:r>
          </w:p>
        </w:tc>
        <w:tc>
          <w:tcPr>
            <w:tcW w:w="1003" w:type="dxa"/>
            <w:tcBorders>
              <w:top w:val="single" w:sz="4" w:space="0" w:color="auto"/>
              <w:left w:val="single" w:sz="4" w:space="0" w:color="auto"/>
              <w:bottom w:val="single" w:sz="4" w:space="0" w:color="auto"/>
              <w:right w:val="single" w:sz="4" w:space="0" w:color="auto"/>
            </w:tcBorders>
          </w:tcPr>
          <w:p w14:paraId="5EE05F09" w14:textId="77777777" w:rsidR="00B863C8" w:rsidRPr="005958B4" w:rsidRDefault="00B863C8" w:rsidP="00443FAF">
            <w:r>
              <w:t>D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0AAB5CF" w14:textId="77777777" w:rsidR="00B863C8" w:rsidRPr="005958B4" w:rsidRDefault="00B863C8" w:rsidP="00443FAF">
            <w:r w:rsidRPr="005958B4">
              <w:t>Belfast Health and Social Care Trust</w:t>
            </w:r>
          </w:p>
        </w:tc>
      </w:tr>
      <w:tr w:rsidR="00B863C8" w:rsidRPr="005958B4" w14:paraId="7A92115F"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761A8D4B" w14:textId="43A1B333" w:rsidR="00B863C8" w:rsidRPr="005958B4" w:rsidRDefault="00B863C8" w:rsidP="00443FAF">
            <w:r w:rsidRPr="005958B4">
              <w:t xml:space="preserve">Fergus </w:t>
            </w:r>
            <w:r w:rsidR="00415A8D">
              <w:t xml:space="preserve">P </w:t>
            </w:r>
            <w:r w:rsidRPr="005958B4">
              <w:t>McCarthy</w:t>
            </w:r>
          </w:p>
        </w:tc>
        <w:tc>
          <w:tcPr>
            <w:tcW w:w="1003" w:type="dxa"/>
            <w:tcBorders>
              <w:top w:val="single" w:sz="4" w:space="0" w:color="auto"/>
              <w:left w:val="single" w:sz="4" w:space="0" w:color="auto"/>
              <w:bottom w:val="single" w:sz="4" w:space="0" w:color="auto"/>
              <w:right w:val="single" w:sz="4" w:space="0" w:color="auto"/>
            </w:tcBorders>
          </w:tcPr>
          <w:p w14:paraId="73AB6955" w14:textId="332314CC" w:rsidR="00B863C8" w:rsidRPr="005958B4" w:rsidRDefault="00B863C8" w:rsidP="00443FAF">
            <w:r>
              <w:t>F</w:t>
            </w:r>
            <w:r w:rsidR="00415A8D">
              <w:t>P</w:t>
            </w:r>
            <w:r>
              <w:t>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11F4E216" w14:textId="77777777" w:rsidR="00B863C8" w:rsidRPr="005958B4" w:rsidRDefault="00B863C8" w:rsidP="00443FAF">
            <w:r w:rsidRPr="005958B4">
              <w:t>University College Cork</w:t>
            </w:r>
          </w:p>
        </w:tc>
      </w:tr>
      <w:tr w:rsidR="00B863C8" w:rsidRPr="005958B4" w14:paraId="358C5999"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50B1703B" w14:textId="26FDFB2F" w:rsidR="00B863C8" w:rsidRPr="005958B4" w:rsidRDefault="00B863C8" w:rsidP="00443FAF">
            <w:r w:rsidRPr="005958B4">
              <w:t xml:space="preserve">Claire </w:t>
            </w:r>
            <w:r w:rsidR="00155836">
              <w:t xml:space="preserve">L </w:t>
            </w:r>
            <w:r w:rsidRPr="005958B4">
              <w:t>Meek</w:t>
            </w:r>
          </w:p>
        </w:tc>
        <w:tc>
          <w:tcPr>
            <w:tcW w:w="1003" w:type="dxa"/>
            <w:tcBorders>
              <w:top w:val="single" w:sz="4" w:space="0" w:color="auto"/>
              <w:left w:val="single" w:sz="4" w:space="0" w:color="auto"/>
              <w:bottom w:val="single" w:sz="4" w:space="0" w:color="auto"/>
              <w:right w:val="single" w:sz="4" w:space="0" w:color="auto"/>
            </w:tcBorders>
          </w:tcPr>
          <w:p w14:paraId="422B780D" w14:textId="789A1050" w:rsidR="00B863C8" w:rsidRPr="005958B4" w:rsidRDefault="00B863C8" w:rsidP="00443FAF">
            <w:r>
              <w:t>C</w:t>
            </w:r>
            <w:r w:rsidR="00155836">
              <w:t>L</w:t>
            </w:r>
            <w:r>
              <w:t>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18A964CA" w14:textId="77777777" w:rsidR="00B863C8" w:rsidRPr="005958B4" w:rsidRDefault="00B863C8" w:rsidP="00443FAF">
            <w:r w:rsidRPr="005958B4">
              <w:t xml:space="preserve">University of Cambridge </w:t>
            </w:r>
          </w:p>
        </w:tc>
      </w:tr>
      <w:tr w:rsidR="00B863C8" w:rsidRPr="005958B4" w14:paraId="5B1A9709"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64560F9B" w14:textId="65677B2D" w:rsidR="00B863C8" w:rsidRPr="005958B4" w:rsidRDefault="00B863C8" w:rsidP="00443FAF">
            <w:r w:rsidRPr="005958B4">
              <w:t xml:space="preserve">Helen </w:t>
            </w:r>
            <w:r w:rsidR="006966D7">
              <w:t xml:space="preserve">R </w:t>
            </w:r>
            <w:r w:rsidRPr="005958B4">
              <w:t>Murphy</w:t>
            </w:r>
          </w:p>
        </w:tc>
        <w:tc>
          <w:tcPr>
            <w:tcW w:w="1003" w:type="dxa"/>
            <w:tcBorders>
              <w:top w:val="single" w:sz="4" w:space="0" w:color="auto"/>
              <w:left w:val="single" w:sz="4" w:space="0" w:color="auto"/>
              <w:bottom w:val="single" w:sz="4" w:space="0" w:color="auto"/>
              <w:right w:val="single" w:sz="4" w:space="0" w:color="auto"/>
            </w:tcBorders>
          </w:tcPr>
          <w:p w14:paraId="54A1A305" w14:textId="49DEBD4B" w:rsidR="00B863C8" w:rsidRPr="005958B4" w:rsidRDefault="00B863C8" w:rsidP="00443FAF">
            <w:r>
              <w:t>H</w:t>
            </w:r>
            <w:r w:rsidR="004279B1">
              <w:t>R</w:t>
            </w:r>
            <w:r>
              <w:t>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57F7DE5E" w14:textId="082EE509" w:rsidR="00B863C8" w:rsidRPr="005958B4" w:rsidRDefault="00B863C8" w:rsidP="00443FAF">
            <w:r w:rsidRPr="005958B4">
              <w:t xml:space="preserve">University </w:t>
            </w:r>
            <w:r w:rsidR="00F84ED0" w:rsidRPr="005958B4">
              <w:t xml:space="preserve">of </w:t>
            </w:r>
            <w:r w:rsidR="00F84ED0">
              <w:t xml:space="preserve">East Anglia &amp; </w:t>
            </w:r>
            <w:r w:rsidR="00F84ED0" w:rsidRPr="005958B4">
              <w:t>King’s College London</w:t>
            </w:r>
          </w:p>
        </w:tc>
      </w:tr>
      <w:tr w:rsidR="00B863C8" w:rsidRPr="005958B4" w14:paraId="064D546B"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26211AC6" w14:textId="77777777" w:rsidR="00B863C8" w:rsidRPr="005958B4" w:rsidRDefault="00B863C8" w:rsidP="00443FAF">
            <w:r w:rsidRPr="005958B4">
              <w:t>Jenny Myers</w:t>
            </w:r>
          </w:p>
        </w:tc>
        <w:tc>
          <w:tcPr>
            <w:tcW w:w="1003" w:type="dxa"/>
            <w:tcBorders>
              <w:top w:val="single" w:sz="4" w:space="0" w:color="auto"/>
              <w:left w:val="single" w:sz="4" w:space="0" w:color="auto"/>
              <w:bottom w:val="single" w:sz="4" w:space="0" w:color="auto"/>
              <w:right w:val="single" w:sz="4" w:space="0" w:color="auto"/>
            </w:tcBorders>
          </w:tcPr>
          <w:p w14:paraId="5F0CE3FC" w14:textId="77777777" w:rsidR="00B863C8" w:rsidRPr="005958B4" w:rsidRDefault="00B863C8" w:rsidP="00443FAF">
            <w:r>
              <w:t>JM</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0C933462" w14:textId="77777777" w:rsidR="00B863C8" w:rsidRPr="005958B4" w:rsidRDefault="00B863C8" w:rsidP="00443FAF">
            <w:r w:rsidRPr="005958B4">
              <w:t>University of Manchester</w:t>
            </w:r>
          </w:p>
        </w:tc>
      </w:tr>
      <w:tr w:rsidR="00B863C8" w:rsidRPr="005958B4" w14:paraId="455A21DB"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5FAC44EA" w14:textId="77777777" w:rsidR="00B863C8" w:rsidRPr="005958B4" w:rsidRDefault="00B863C8" w:rsidP="00443FAF">
            <w:r w:rsidRPr="005958B4">
              <w:t>Dharmintra Pasupathy</w:t>
            </w:r>
          </w:p>
        </w:tc>
        <w:tc>
          <w:tcPr>
            <w:tcW w:w="1003" w:type="dxa"/>
            <w:tcBorders>
              <w:top w:val="single" w:sz="4" w:space="0" w:color="auto"/>
              <w:left w:val="single" w:sz="4" w:space="0" w:color="auto"/>
              <w:bottom w:val="single" w:sz="4" w:space="0" w:color="auto"/>
              <w:right w:val="single" w:sz="4" w:space="0" w:color="auto"/>
            </w:tcBorders>
          </w:tcPr>
          <w:p w14:paraId="6EDCC01D" w14:textId="77777777" w:rsidR="00B863C8" w:rsidRPr="005958B4" w:rsidRDefault="00B863C8" w:rsidP="00443FAF">
            <w:r>
              <w:t>DP</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5C30316" w14:textId="77777777" w:rsidR="00B863C8" w:rsidRPr="005958B4" w:rsidRDefault="00B863C8" w:rsidP="00443FAF">
            <w:r w:rsidRPr="005958B4">
              <w:t>King’s College London</w:t>
            </w:r>
          </w:p>
        </w:tc>
      </w:tr>
      <w:tr w:rsidR="00B863C8" w:rsidRPr="005958B4" w14:paraId="386ACEC1"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2DD1B79C" w14:textId="77777777" w:rsidR="00B863C8" w:rsidRPr="005958B4" w:rsidRDefault="00B863C8" w:rsidP="00443FAF">
            <w:r w:rsidRPr="005958B4">
              <w:t>Lucilla Poston</w:t>
            </w:r>
          </w:p>
        </w:tc>
        <w:tc>
          <w:tcPr>
            <w:tcW w:w="1003" w:type="dxa"/>
            <w:tcBorders>
              <w:top w:val="single" w:sz="4" w:space="0" w:color="auto"/>
              <w:left w:val="single" w:sz="4" w:space="0" w:color="auto"/>
              <w:bottom w:val="single" w:sz="4" w:space="0" w:color="auto"/>
              <w:right w:val="single" w:sz="4" w:space="0" w:color="auto"/>
            </w:tcBorders>
          </w:tcPr>
          <w:p w14:paraId="617DA879" w14:textId="77777777" w:rsidR="00B863C8" w:rsidRPr="005958B4" w:rsidRDefault="00B863C8" w:rsidP="00443FAF">
            <w:r>
              <w:t>LP</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CB50AC4" w14:textId="77777777" w:rsidR="00B863C8" w:rsidRPr="005958B4" w:rsidRDefault="00B863C8" w:rsidP="00443FAF">
            <w:r w:rsidRPr="005958B4">
              <w:t>King’s College London</w:t>
            </w:r>
          </w:p>
        </w:tc>
      </w:tr>
      <w:tr w:rsidR="00B863C8" w:rsidRPr="005958B4" w14:paraId="5D8B7708"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748A9BE0" w14:textId="34547519" w:rsidR="00B863C8" w:rsidRPr="005958B4" w:rsidRDefault="00B863C8" w:rsidP="00443FAF">
            <w:r w:rsidRPr="005958B4">
              <w:t xml:space="preserve">Rebecca </w:t>
            </w:r>
            <w:r w:rsidR="001827BB">
              <w:t xml:space="preserve">M </w:t>
            </w:r>
            <w:r w:rsidRPr="005958B4">
              <w:t>Reynolds</w:t>
            </w:r>
          </w:p>
        </w:tc>
        <w:tc>
          <w:tcPr>
            <w:tcW w:w="1003" w:type="dxa"/>
            <w:tcBorders>
              <w:top w:val="single" w:sz="4" w:space="0" w:color="auto"/>
              <w:left w:val="single" w:sz="4" w:space="0" w:color="auto"/>
              <w:bottom w:val="single" w:sz="4" w:space="0" w:color="auto"/>
              <w:right w:val="single" w:sz="4" w:space="0" w:color="auto"/>
            </w:tcBorders>
          </w:tcPr>
          <w:p w14:paraId="048AD172" w14:textId="5872DAFB" w:rsidR="00B863C8" w:rsidRPr="005958B4" w:rsidRDefault="00B863C8" w:rsidP="00443FAF">
            <w:r>
              <w:t>R</w:t>
            </w:r>
            <w:r w:rsidR="001827BB">
              <w:t>M</w:t>
            </w:r>
            <w:r>
              <w:t>R</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5C91B9A3" w14:textId="77777777" w:rsidR="00B863C8" w:rsidRPr="005958B4" w:rsidRDefault="00B863C8" w:rsidP="00443FAF">
            <w:r w:rsidRPr="005958B4">
              <w:t>University of Edinburgh</w:t>
            </w:r>
          </w:p>
        </w:tc>
      </w:tr>
      <w:tr w:rsidR="00B863C8" w:rsidRPr="005958B4" w14:paraId="3AC5DA68"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4A625F6C" w14:textId="77777777" w:rsidR="00B863C8" w:rsidRPr="005958B4" w:rsidRDefault="00B863C8" w:rsidP="00443FAF">
            <w:r w:rsidRPr="005958B4">
              <w:t>Ponnusamy Saravanan</w:t>
            </w:r>
          </w:p>
        </w:tc>
        <w:tc>
          <w:tcPr>
            <w:tcW w:w="1003" w:type="dxa"/>
            <w:tcBorders>
              <w:top w:val="single" w:sz="4" w:space="0" w:color="auto"/>
              <w:left w:val="single" w:sz="4" w:space="0" w:color="auto"/>
              <w:bottom w:val="single" w:sz="4" w:space="0" w:color="auto"/>
              <w:right w:val="single" w:sz="4" w:space="0" w:color="auto"/>
            </w:tcBorders>
          </w:tcPr>
          <w:p w14:paraId="3AF39331" w14:textId="686709CD" w:rsidR="00B863C8" w:rsidRPr="005958B4" w:rsidRDefault="00B863C8" w:rsidP="00443FAF">
            <w:r>
              <w:t>PS</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D629A4A" w14:textId="77777777" w:rsidR="00B863C8" w:rsidRPr="005958B4" w:rsidRDefault="00B863C8" w:rsidP="00443FAF">
            <w:r w:rsidRPr="005958B4">
              <w:t>University of Warwick</w:t>
            </w:r>
          </w:p>
        </w:tc>
      </w:tr>
      <w:tr w:rsidR="00B863C8" w:rsidRPr="005958B4" w14:paraId="65FD74C6"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5358933C" w14:textId="77777777" w:rsidR="00B863C8" w:rsidRPr="005958B4" w:rsidRDefault="00B863C8" w:rsidP="00443FAF">
            <w:r w:rsidRPr="005958B4">
              <w:t>Eleanor Scott</w:t>
            </w:r>
          </w:p>
        </w:tc>
        <w:tc>
          <w:tcPr>
            <w:tcW w:w="1003" w:type="dxa"/>
            <w:tcBorders>
              <w:top w:val="single" w:sz="4" w:space="0" w:color="auto"/>
              <w:left w:val="single" w:sz="4" w:space="0" w:color="auto"/>
              <w:bottom w:val="single" w:sz="4" w:space="0" w:color="auto"/>
              <w:right w:val="single" w:sz="4" w:space="0" w:color="auto"/>
            </w:tcBorders>
          </w:tcPr>
          <w:p w14:paraId="08153B45" w14:textId="77777777" w:rsidR="00B863C8" w:rsidRPr="005958B4" w:rsidRDefault="00B863C8" w:rsidP="00443FAF">
            <w:r>
              <w:t>ES</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318F6AB5" w14:textId="77777777" w:rsidR="00B863C8" w:rsidRPr="005958B4" w:rsidRDefault="00B863C8" w:rsidP="00443FAF">
            <w:r w:rsidRPr="005958B4">
              <w:t>University of Leeds</w:t>
            </w:r>
          </w:p>
        </w:tc>
      </w:tr>
      <w:tr w:rsidR="00B863C8" w:rsidRPr="005958B4" w14:paraId="04D3CF38"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4775B3A9" w14:textId="77777777" w:rsidR="00B863C8" w:rsidRPr="005958B4" w:rsidRDefault="00B863C8" w:rsidP="00443FAF">
            <w:r w:rsidRPr="005958B4">
              <w:t>Nithya Sukumar</w:t>
            </w:r>
          </w:p>
        </w:tc>
        <w:tc>
          <w:tcPr>
            <w:tcW w:w="1003" w:type="dxa"/>
            <w:tcBorders>
              <w:top w:val="single" w:sz="4" w:space="0" w:color="auto"/>
              <w:left w:val="single" w:sz="4" w:space="0" w:color="auto"/>
              <w:bottom w:val="single" w:sz="4" w:space="0" w:color="auto"/>
              <w:right w:val="single" w:sz="4" w:space="0" w:color="auto"/>
            </w:tcBorders>
          </w:tcPr>
          <w:p w14:paraId="097A2B2C" w14:textId="77777777" w:rsidR="00B863C8" w:rsidRPr="005958B4" w:rsidRDefault="00B863C8" w:rsidP="00443FAF">
            <w:r>
              <w:t>NS</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ED6E31E" w14:textId="77777777" w:rsidR="00B863C8" w:rsidRPr="005958B4" w:rsidRDefault="00B863C8" w:rsidP="00443FAF">
            <w:r w:rsidRPr="005958B4">
              <w:t>University of Warwick</w:t>
            </w:r>
          </w:p>
        </w:tc>
      </w:tr>
      <w:tr w:rsidR="00B863C8" w:rsidRPr="005958B4" w14:paraId="29900F6B"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4CC1383D" w14:textId="77777777" w:rsidR="00B863C8" w:rsidRPr="005958B4" w:rsidRDefault="00B863C8" w:rsidP="00443FAF">
            <w:r w:rsidRPr="005958B4">
              <w:t>Bee Tan</w:t>
            </w:r>
          </w:p>
        </w:tc>
        <w:tc>
          <w:tcPr>
            <w:tcW w:w="1003" w:type="dxa"/>
            <w:tcBorders>
              <w:top w:val="single" w:sz="4" w:space="0" w:color="auto"/>
              <w:left w:val="single" w:sz="4" w:space="0" w:color="auto"/>
              <w:bottom w:val="single" w:sz="4" w:space="0" w:color="auto"/>
              <w:right w:val="single" w:sz="4" w:space="0" w:color="auto"/>
            </w:tcBorders>
          </w:tcPr>
          <w:p w14:paraId="2B974C09" w14:textId="77777777" w:rsidR="00B863C8" w:rsidRPr="005958B4" w:rsidRDefault="00B863C8" w:rsidP="00443FAF">
            <w:r>
              <w:t>BT</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64CC0DF" w14:textId="77777777" w:rsidR="00B863C8" w:rsidRPr="005958B4" w:rsidRDefault="00B863C8" w:rsidP="00443FAF">
            <w:r w:rsidRPr="005958B4">
              <w:t>University of Leicester</w:t>
            </w:r>
          </w:p>
        </w:tc>
      </w:tr>
      <w:tr w:rsidR="00B863C8" w:rsidRPr="005958B4" w14:paraId="1FB299B4"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16AC3EA3" w14:textId="77777777" w:rsidR="00B863C8" w:rsidRPr="005958B4" w:rsidRDefault="00B863C8" w:rsidP="00443FAF">
            <w:r w:rsidRPr="005958B4">
              <w:t>Shakila Thangaratinam</w:t>
            </w:r>
          </w:p>
        </w:tc>
        <w:tc>
          <w:tcPr>
            <w:tcW w:w="1003" w:type="dxa"/>
            <w:tcBorders>
              <w:top w:val="single" w:sz="4" w:space="0" w:color="auto"/>
              <w:left w:val="single" w:sz="4" w:space="0" w:color="auto"/>
              <w:bottom w:val="single" w:sz="4" w:space="0" w:color="auto"/>
              <w:right w:val="single" w:sz="4" w:space="0" w:color="auto"/>
            </w:tcBorders>
          </w:tcPr>
          <w:p w14:paraId="68EBA09F" w14:textId="77777777" w:rsidR="00B863C8" w:rsidRPr="005958B4" w:rsidRDefault="00B863C8" w:rsidP="00443FAF">
            <w:r>
              <w:t>ST</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327DD073" w14:textId="3FD457B4" w:rsidR="00B863C8" w:rsidRPr="005958B4" w:rsidRDefault="00880645" w:rsidP="00443FAF">
            <w:r>
              <w:t>University of Birmingham</w:t>
            </w:r>
          </w:p>
        </w:tc>
      </w:tr>
      <w:tr w:rsidR="00B863C8" w:rsidRPr="005958B4" w14:paraId="16AA5306"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21BF64A3" w14:textId="77777777" w:rsidR="00B863C8" w:rsidRPr="005958B4" w:rsidRDefault="00B863C8" w:rsidP="00443FAF">
            <w:r w:rsidRPr="005958B4">
              <w:t>Louise Webster</w:t>
            </w:r>
          </w:p>
        </w:tc>
        <w:tc>
          <w:tcPr>
            <w:tcW w:w="1003" w:type="dxa"/>
            <w:tcBorders>
              <w:top w:val="single" w:sz="4" w:space="0" w:color="auto"/>
              <w:left w:val="single" w:sz="4" w:space="0" w:color="auto"/>
              <w:bottom w:val="single" w:sz="4" w:space="0" w:color="auto"/>
              <w:right w:val="single" w:sz="4" w:space="0" w:color="auto"/>
            </w:tcBorders>
          </w:tcPr>
          <w:p w14:paraId="46847750" w14:textId="77777777" w:rsidR="00B863C8" w:rsidRPr="005958B4" w:rsidRDefault="00B863C8" w:rsidP="00443FAF">
            <w:r>
              <w:t>LW</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62E21772" w14:textId="77777777" w:rsidR="00B863C8" w:rsidRPr="005958B4" w:rsidRDefault="00B863C8" w:rsidP="00443FAF">
            <w:r w:rsidRPr="005958B4">
              <w:t>King’s College London</w:t>
            </w:r>
          </w:p>
        </w:tc>
      </w:tr>
      <w:tr w:rsidR="00B863C8" w:rsidRPr="005958B4" w14:paraId="2D5D8303"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vAlign w:val="bottom"/>
            <w:hideMark/>
          </w:tcPr>
          <w:p w14:paraId="1F3FC228" w14:textId="56926BAE" w:rsidR="00B863C8" w:rsidRPr="005958B4" w:rsidRDefault="00B863C8" w:rsidP="00443FAF">
            <w:r w:rsidRPr="005958B4">
              <w:t xml:space="preserve">Sara </w:t>
            </w:r>
            <w:r w:rsidR="00680DB7">
              <w:t xml:space="preserve">L </w:t>
            </w:r>
            <w:r w:rsidRPr="005958B4">
              <w:t>White</w:t>
            </w:r>
          </w:p>
        </w:tc>
        <w:tc>
          <w:tcPr>
            <w:tcW w:w="1003" w:type="dxa"/>
            <w:tcBorders>
              <w:top w:val="single" w:sz="4" w:space="0" w:color="auto"/>
              <w:left w:val="single" w:sz="4" w:space="0" w:color="auto"/>
              <w:bottom w:val="single" w:sz="4" w:space="0" w:color="auto"/>
              <w:right w:val="single" w:sz="4" w:space="0" w:color="auto"/>
            </w:tcBorders>
          </w:tcPr>
          <w:p w14:paraId="6C083C1D" w14:textId="4A39C65B" w:rsidR="00B863C8" w:rsidRPr="005958B4" w:rsidRDefault="00B863C8" w:rsidP="00443FAF">
            <w:r>
              <w:t>S</w:t>
            </w:r>
            <w:r w:rsidR="00680DB7">
              <w:t>L</w:t>
            </w:r>
            <w:r>
              <w:t>W</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12F71E99" w14:textId="77777777" w:rsidR="00B863C8" w:rsidRPr="005958B4" w:rsidRDefault="00B863C8" w:rsidP="00443FAF">
            <w:r w:rsidRPr="005958B4">
              <w:t>King’s College London</w:t>
            </w:r>
          </w:p>
        </w:tc>
      </w:tr>
      <w:tr w:rsidR="00B863C8" w:rsidRPr="005958B4" w14:paraId="367C0CE4" w14:textId="77777777" w:rsidTr="006A4427">
        <w:tc>
          <w:tcPr>
            <w:tcW w:w="2632" w:type="dxa"/>
            <w:tcBorders>
              <w:top w:val="nil"/>
              <w:left w:val="single" w:sz="8" w:space="0" w:color="auto"/>
              <w:bottom w:val="single" w:sz="8" w:space="0" w:color="auto"/>
              <w:right w:val="single" w:sz="4" w:space="0" w:color="auto"/>
            </w:tcBorders>
            <w:tcMar>
              <w:top w:w="0" w:type="dxa"/>
              <w:left w:w="108" w:type="dxa"/>
              <w:bottom w:w="0" w:type="dxa"/>
              <w:right w:w="108" w:type="dxa"/>
            </w:tcMar>
            <w:hideMark/>
          </w:tcPr>
          <w:p w14:paraId="7777E31A" w14:textId="5CE817C2" w:rsidR="00B863C8" w:rsidRPr="00043FE8" w:rsidRDefault="00B863C8" w:rsidP="00443FAF">
            <w:r w:rsidRPr="00043FE8">
              <w:t>Cath</w:t>
            </w:r>
            <w:r w:rsidR="00155836">
              <w:t>erine</w:t>
            </w:r>
            <w:r w:rsidRPr="00043FE8">
              <w:t xml:space="preserve"> Williamson</w:t>
            </w:r>
          </w:p>
        </w:tc>
        <w:tc>
          <w:tcPr>
            <w:tcW w:w="1003" w:type="dxa"/>
            <w:tcBorders>
              <w:top w:val="single" w:sz="4" w:space="0" w:color="auto"/>
              <w:left w:val="single" w:sz="4" w:space="0" w:color="auto"/>
              <w:bottom w:val="single" w:sz="4" w:space="0" w:color="auto"/>
              <w:right w:val="single" w:sz="4" w:space="0" w:color="auto"/>
            </w:tcBorders>
          </w:tcPr>
          <w:p w14:paraId="4D50548E" w14:textId="77777777" w:rsidR="00B863C8" w:rsidRPr="00043FE8" w:rsidRDefault="00B863C8" w:rsidP="00443FAF">
            <w:r>
              <w:t>CW</w:t>
            </w:r>
          </w:p>
        </w:tc>
        <w:tc>
          <w:tcPr>
            <w:tcW w:w="4719"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1DC8AC05" w14:textId="77777777" w:rsidR="00B863C8" w:rsidRPr="005958B4" w:rsidRDefault="00B863C8" w:rsidP="00443FAF">
            <w:r w:rsidRPr="00043FE8">
              <w:t>King’s College London</w:t>
            </w:r>
          </w:p>
        </w:tc>
      </w:tr>
      <w:bookmarkEnd w:id="1"/>
    </w:tbl>
    <w:p w14:paraId="220FA379" w14:textId="77777777" w:rsidR="00B863C8" w:rsidRDefault="00B863C8" w:rsidP="00B82D5C">
      <w:pPr>
        <w:spacing w:line="360" w:lineRule="auto"/>
        <w:rPr>
          <w:b/>
        </w:rPr>
      </w:pPr>
    </w:p>
    <w:p w14:paraId="39D8D643" w14:textId="77777777" w:rsidR="00C858DA" w:rsidRDefault="00C858DA">
      <w:r>
        <w:br w:type="page"/>
      </w:r>
    </w:p>
    <w:p w14:paraId="58CA7582" w14:textId="77777777" w:rsidR="000756C7" w:rsidRDefault="000756C7" w:rsidP="000756C7">
      <w:pPr>
        <w:spacing w:line="360" w:lineRule="auto"/>
        <w:rPr>
          <w:b/>
        </w:rPr>
      </w:pPr>
      <w:r>
        <w:rPr>
          <w:b/>
        </w:rPr>
        <w:t>Contributors and sources</w:t>
      </w:r>
    </w:p>
    <w:p w14:paraId="6A0AD756" w14:textId="77777777" w:rsidR="000756C7" w:rsidRDefault="000756C7" w:rsidP="000756C7">
      <w:pPr>
        <w:spacing w:line="360" w:lineRule="auto"/>
      </w:pPr>
    </w:p>
    <w:p w14:paraId="3CF3F9A6" w14:textId="7548F09B" w:rsidR="000756C7" w:rsidRPr="00017286" w:rsidRDefault="000756C7" w:rsidP="000756C7">
      <w:pPr>
        <w:spacing w:line="360" w:lineRule="auto"/>
      </w:pPr>
      <w:r w:rsidRPr="00017286">
        <w:t>We, on behalf of the Diabetes in Pregnancy Working Group of the Maternal Medicine Clinical Study Group, R</w:t>
      </w:r>
      <w:r>
        <w:t xml:space="preserve">oyal </w:t>
      </w:r>
      <w:r w:rsidRPr="00017286">
        <w:t>C</w:t>
      </w:r>
      <w:r>
        <w:t xml:space="preserve">ollege of </w:t>
      </w:r>
      <w:r w:rsidRPr="00017286">
        <w:t>O</w:t>
      </w:r>
      <w:r>
        <w:t xml:space="preserve">bstetricians and </w:t>
      </w:r>
      <w:r w:rsidRPr="00017286">
        <w:t>G</w:t>
      </w:r>
      <w:r>
        <w:t>ynaecologist (MMCSG, RCOG)</w:t>
      </w:r>
      <w:r w:rsidRPr="00017286">
        <w:t xml:space="preserve">, are a group of academics, clinicians and policymakers interested in the field of diabetes mellitus in pregnancy. This article was stimulated by our members’ recent GDM publications that have highlighted the need for an inter-disciplinary approach to address the growing burden of GDM and its long-term sequelae that include a heightened risk of cardiometabolic disease in young women and their offspring. Our expertise is wide-ranging, from diabetes and obstetric medicine, obstetrics and </w:t>
      </w:r>
      <w:r w:rsidR="007321D8" w:rsidRPr="00017286">
        <w:t>fetal</w:t>
      </w:r>
      <w:r w:rsidRPr="00017286">
        <w:t xml:space="preserve"> medicine specifically, neonatology, primary care, and public health. Our research expertise, in well- and low-resource settings, includes: mechanisms, clinical care, epidemiology, and clinical trials. </w:t>
      </w:r>
      <w:r>
        <w:t>C</w:t>
      </w:r>
      <w:r w:rsidRPr="00017286">
        <w:t>ontribution</w:t>
      </w:r>
      <w:r>
        <w:t>s</w:t>
      </w:r>
      <w:r w:rsidRPr="00017286">
        <w:t xml:space="preserve"> to the paper </w:t>
      </w:r>
      <w:r>
        <w:t xml:space="preserve">by the authors </w:t>
      </w:r>
      <w:r w:rsidRPr="00017286">
        <w:t xml:space="preserve">are listed </w:t>
      </w:r>
      <w:r>
        <w:t>below</w:t>
      </w:r>
      <w:r w:rsidRPr="00017286">
        <w:t xml:space="preserve">. </w:t>
      </w:r>
    </w:p>
    <w:p w14:paraId="6B69508D" w14:textId="77777777" w:rsidR="0018726F" w:rsidRDefault="0018726F" w:rsidP="00B82D5C">
      <w:pPr>
        <w:spacing w:line="360" w:lineRule="auto"/>
      </w:pPr>
    </w:p>
    <w:p w14:paraId="2630F342" w14:textId="04C07079" w:rsidR="0018726F" w:rsidRDefault="00375B31" w:rsidP="00B82D5C">
      <w:pPr>
        <w:spacing w:line="360" w:lineRule="auto"/>
      </w:pPr>
      <w:r>
        <w:t>Initiated concept of article: LAM, M</w:t>
      </w:r>
      <w:r w:rsidR="00880645">
        <w:t>A</w:t>
      </w:r>
      <w:r>
        <w:t>C, PvD, FD, RH, R</w:t>
      </w:r>
      <w:r w:rsidR="006F0ABA">
        <w:t>S</w:t>
      </w:r>
      <w:r>
        <w:t>L, LM, C</w:t>
      </w:r>
      <w:r w:rsidR="00155836">
        <w:t>L</w:t>
      </w:r>
      <w:r>
        <w:t>M, H</w:t>
      </w:r>
      <w:r w:rsidR="00CF4B39">
        <w:t>R</w:t>
      </w:r>
      <w:r>
        <w:t>M, DP, LP, R</w:t>
      </w:r>
      <w:r w:rsidR="001827BB">
        <w:t>M</w:t>
      </w:r>
      <w:r>
        <w:t>R, PS, ES, S</w:t>
      </w:r>
      <w:r w:rsidR="00680DB7">
        <w:t>L</w:t>
      </w:r>
      <w:r>
        <w:t xml:space="preserve">W; </w:t>
      </w:r>
      <w:r w:rsidR="00B31C97">
        <w:t xml:space="preserve">Initial draft was written by PS; </w:t>
      </w:r>
      <w:r>
        <w:t>Editing and revision of article: LAM, AB, M</w:t>
      </w:r>
      <w:r w:rsidR="001712D9">
        <w:t>A</w:t>
      </w:r>
      <w:r>
        <w:t xml:space="preserve">C, PvD, FD, AF, </w:t>
      </w:r>
      <w:r w:rsidR="00B31C97">
        <w:t xml:space="preserve">SF, </w:t>
      </w:r>
      <w:r>
        <w:t>JF-R, RH, R</w:t>
      </w:r>
      <w:r w:rsidR="006F0ABA">
        <w:t>S</w:t>
      </w:r>
      <w:r>
        <w:t xml:space="preserve">L, LM, </w:t>
      </w:r>
      <w:r w:rsidRPr="00375B31">
        <w:t>MM,</w:t>
      </w:r>
      <w:r>
        <w:t xml:space="preserve"> F</w:t>
      </w:r>
      <w:r w:rsidR="001712D9">
        <w:t>M</w:t>
      </w:r>
      <w:r>
        <w:t>M, DM, F</w:t>
      </w:r>
      <w:r w:rsidR="001712D9">
        <w:t>P</w:t>
      </w:r>
      <w:r>
        <w:t>M, C</w:t>
      </w:r>
      <w:r w:rsidR="00155836">
        <w:t>L</w:t>
      </w:r>
      <w:r>
        <w:t>M, H</w:t>
      </w:r>
      <w:r w:rsidR="00CF4B39">
        <w:t>R</w:t>
      </w:r>
      <w:r>
        <w:t>M, JM, DP, LP, R</w:t>
      </w:r>
      <w:r w:rsidR="001827BB">
        <w:t>M</w:t>
      </w:r>
      <w:r>
        <w:t>R, PS, ES, NS, BT, ST, LW, S</w:t>
      </w:r>
      <w:r w:rsidR="00680DB7">
        <w:t>L</w:t>
      </w:r>
      <w:r>
        <w:t>W</w:t>
      </w:r>
      <w:r w:rsidR="00B31C97">
        <w:t>, CW. All authors approved the final version of the manuscript.</w:t>
      </w:r>
      <w:r w:rsidR="00C858DA">
        <w:t xml:space="preserve"> </w:t>
      </w:r>
      <w:r w:rsidR="00C858DA" w:rsidRPr="00017286">
        <w:t>PS is the guarantor of the article</w:t>
      </w:r>
      <w:r w:rsidR="00C858DA">
        <w:t>.</w:t>
      </w:r>
    </w:p>
    <w:p w14:paraId="71E2FBF9" w14:textId="1AE49A64" w:rsidR="00083B8C" w:rsidRDefault="00083B8C" w:rsidP="00B82D5C">
      <w:pPr>
        <w:spacing w:line="360" w:lineRule="auto"/>
      </w:pPr>
    </w:p>
    <w:p w14:paraId="4F03B5BC" w14:textId="49DD587B" w:rsidR="00083B8C" w:rsidRDefault="0024655A" w:rsidP="00B82D5C">
      <w:pPr>
        <w:spacing w:line="360" w:lineRule="auto"/>
      </w:pPr>
      <w:r>
        <w:t>All authors declare no conflict of interest</w:t>
      </w:r>
    </w:p>
    <w:p w14:paraId="5B53896F" w14:textId="77777777" w:rsidR="0096503F" w:rsidRDefault="0096503F"/>
    <w:p w14:paraId="2453E25E" w14:textId="77777777" w:rsidR="007A11DA" w:rsidRDefault="0096503F">
      <w:pPr>
        <w:rPr>
          <w:b/>
          <w:bCs/>
        </w:rPr>
      </w:pPr>
      <w:r>
        <w:rPr>
          <w:b/>
          <w:bCs/>
        </w:rPr>
        <w:t>Acknowledge</w:t>
      </w:r>
      <w:r w:rsidR="007A11DA">
        <w:rPr>
          <w:b/>
          <w:bCs/>
        </w:rPr>
        <w:t>ments</w:t>
      </w:r>
    </w:p>
    <w:p w14:paraId="038293BA" w14:textId="77777777" w:rsidR="007A11DA" w:rsidRDefault="007A11DA"/>
    <w:p w14:paraId="0911DE32" w14:textId="0FCD3424" w:rsidR="00E356C0" w:rsidRDefault="00651CC5" w:rsidP="00913CC8">
      <w:pPr>
        <w:spacing w:line="360" w:lineRule="auto"/>
      </w:pPr>
      <w:r>
        <w:t>CLM</w:t>
      </w:r>
      <w:r w:rsidRPr="00651CC5">
        <w:t xml:space="preserve"> receives support from the Diabetes UK Harry Keen Intermediate Clinical Fellowship (17/0005712) and the EFSD-Novo Nordisk Foundation Future Leader’s Award (NNF19SA058974)</w:t>
      </w:r>
      <w:r>
        <w:t xml:space="preserve">; </w:t>
      </w:r>
      <w:r w:rsidR="00C9412C" w:rsidRPr="00C9412C">
        <w:t xml:space="preserve">PS’s time was in part supported by </w:t>
      </w:r>
      <w:r w:rsidR="00C9412C">
        <w:t>a</w:t>
      </w:r>
      <w:r w:rsidR="00C9412C" w:rsidRPr="00C9412C">
        <w:t xml:space="preserve"> project </w:t>
      </w:r>
      <w:r w:rsidR="00183F0B">
        <w:t>grant</w:t>
      </w:r>
      <w:r w:rsidR="00C9412C" w:rsidRPr="00C9412C">
        <w:t xml:space="preserve"> from the Medical Research Council (MRC), UK </w:t>
      </w:r>
      <w:r w:rsidR="00660B40" w:rsidRPr="00660B40">
        <w:t>(MR/R020981/1</w:t>
      </w:r>
      <w:r w:rsidR="00C9412C">
        <w:t>)</w:t>
      </w:r>
      <w:r w:rsidR="005666F8" w:rsidRPr="00C9412C">
        <w:t>.</w:t>
      </w:r>
      <w:r w:rsidR="005666F8">
        <w:t xml:space="preserve"> These funding bodies did not play any role in the manuscript.</w:t>
      </w:r>
      <w:r w:rsidR="00E356C0">
        <w:br w:type="page"/>
      </w:r>
    </w:p>
    <w:p w14:paraId="264B01A1" w14:textId="77777777" w:rsidR="00CD1172" w:rsidRPr="00C96F05" w:rsidRDefault="00CD1172" w:rsidP="00CD1172">
      <w:pPr>
        <w:spacing w:line="360" w:lineRule="auto"/>
        <w:rPr>
          <w:b/>
          <w:bCs/>
        </w:rPr>
      </w:pPr>
      <w:r w:rsidRPr="00C96F05">
        <w:rPr>
          <w:b/>
          <w:bCs/>
        </w:rPr>
        <w:t>Figure legend:</w:t>
      </w:r>
    </w:p>
    <w:p w14:paraId="268A3A42" w14:textId="77777777" w:rsidR="00CD1172" w:rsidRDefault="00CD1172" w:rsidP="00CD1172">
      <w:pPr>
        <w:spacing w:line="360" w:lineRule="auto"/>
        <w:rPr>
          <w:b/>
        </w:rPr>
      </w:pPr>
    </w:p>
    <w:p w14:paraId="1FE9B55E" w14:textId="77777777" w:rsidR="00CD1172" w:rsidRDefault="00CD1172" w:rsidP="00CD1172">
      <w:pPr>
        <w:spacing w:line="360" w:lineRule="auto"/>
        <w:rPr>
          <w:rFonts w:asciiTheme="minorHAnsi" w:hAnsiTheme="minorHAnsi" w:cstheme="minorHAnsi"/>
        </w:rPr>
      </w:pPr>
      <w:r w:rsidRPr="00C96F05">
        <w:rPr>
          <w:bCs/>
        </w:rPr>
        <w:t>Figure 1: Developmental</w:t>
      </w:r>
      <w:r w:rsidRPr="00B27A82">
        <w:t xml:space="preserve"> programming and GDM; the metabolic consequences of maternal GDM may increase the risk of obesity</w:t>
      </w:r>
      <w:r>
        <w:t>, diabetes and cardiometabolic disorders</w:t>
      </w:r>
      <w:r w:rsidRPr="00B27A82">
        <w:t xml:space="preserve"> in the child and adult, leading to a transgenerational cycle of GDM </w:t>
      </w:r>
      <w:r>
        <w:t xml:space="preserve">and higher cardiometabolic </w:t>
      </w:r>
      <w:r w:rsidRPr="00B27A82">
        <w:t xml:space="preserve">susceptibility. </w:t>
      </w:r>
    </w:p>
    <w:p w14:paraId="52E95239" w14:textId="63DFA43F" w:rsidR="00CD1172" w:rsidRDefault="00CD1172">
      <w:r>
        <w:br w:type="page"/>
      </w:r>
    </w:p>
    <w:p w14:paraId="15AD0192" w14:textId="77777777" w:rsidR="003C1B1B" w:rsidRDefault="003C1B1B" w:rsidP="00B82D5C">
      <w:pPr>
        <w:spacing w:line="360" w:lineRule="auto"/>
      </w:pPr>
    </w:p>
    <w:p w14:paraId="7C34ED19" w14:textId="77777777" w:rsidR="0099787F" w:rsidRPr="0099787F" w:rsidRDefault="00D20C14" w:rsidP="0099787F">
      <w:pPr>
        <w:pStyle w:val="EndNoteBibliographyTitle"/>
        <w:rPr>
          <w:b/>
          <w:noProof/>
        </w:rPr>
      </w:pPr>
      <w:r>
        <w:fldChar w:fldCharType="begin"/>
      </w:r>
      <w:r>
        <w:instrText xml:space="preserve"> ADDIN EN.REFLIST </w:instrText>
      </w:r>
      <w:r>
        <w:fldChar w:fldCharType="separate"/>
      </w:r>
      <w:r w:rsidR="0099787F" w:rsidRPr="0099787F">
        <w:rPr>
          <w:b/>
          <w:noProof/>
        </w:rPr>
        <w:t>References:</w:t>
      </w:r>
    </w:p>
    <w:p w14:paraId="55A435FF" w14:textId="77777777" w:rsidR="0099787F" w:rsidRPr="0099787F" w:rsidRDefault="0099787F" w:rsidP="0099787F">
      <w:pPr>
        <w:pStyle w:val="EndNoteBibliographyTitle"/>
        <w:rPr>
          <w:b/>
          <w:noProof/>
        </w:rPr>
      </w:pPr>
    </w:p>
    <w:p w14:paraId="77E463CC" w14:textId="124A537E" w:rsidR="0099787F" w:rsidRPr="0099787F" w:rsidRDefault="0099787F" w:rsidP="0099787F">
      <w:pPr>
        <w:pStyle w:val="EndNoteBibliography"/>
        <w:rPr>
          <w:noProof/>
        </w:rPr>
      </w:pPr>
      <w:r w:rsidRPr="0099787F">
        <w:rPr>
          <w:noProof/>
        </w:rPr>
        <w:t>1.</w:t>
      </w:r>
      <w:r w:rsidRPr="0099787F">
        <w:rPr>
          <w:noProof/>
        </w:rPr>
        <w:tab/>
      </w:r>
      <w:r w:rsidR="00703623">
        <w:rPr>
          <w:noProof/>
        </w:rPr>
        <w:t xml:space="preserve">International Diabetes </w:t>
      </w:r>
      <w:r w:rsidRPr="0099787F">
        <w:rPr>
          <w:noProof/>
        </w:rPr>
        <w:t>Federation. IDF Atlas 9th Edition. 2019.</w:t>
      </w:r>
    </w:p>
    <w:p w14:paraId="26E9E108" w14:textId="0035C469" w:rsidR="0099787F" w:rsidRPr="0099787F" w:rsidRDefault="0099787F" w:rsidP="0099787F">
      <w:pPr>
        <w:pStyle w:val="EndNoteBibliography"/>
        <w:rPr>
          <w:noProof/>
        </w:rPr>
      </w:pPr>
      <w:r w:rsidRPr="0099787F">
        <w:rPr>
          <w:noProof/>
        </w:rPr>
        <w:t>2.</w:t>
      </w:r>
      <w:r w:rsidRPr="0099787F">
        <w:rPr>
          <w:noProof/>
        </w:rPr>
        <w:tab/>
        <w:t>NICE. Diabetes in pregnancy: management from preconception to the postnatal period</w:t>
      </w:r>
      <w:r w:rsidR="00703623">
        <w:rPr>
          <w:noProof/>
        </w:rPr>
        <w:t xml:space="preserve"> </w:t>
      </w:r>
      <w:r w:rsidRPr="0099787F">
        <w:rPr>
          <w:noProof/>
        </w:rPr>
        <w:t>NICE guidelines [NG3]. 2015.</w:t>
      </w:r>
    </w:p>
    <w:p w14:paraId="49AB27BD" w14:textId="77777777" w:rsidR="0099787F" w:rsidRPr="0099787F" w:rsidRDefault="0099787F" w:rsidP="0099787F">
      <w:pPr>
        <w:pStyle w:val="EndNoteBibliography"/>
        <w:rPr>
          <w:noProof/>
        </w:rPr>
      </w:pPr>
      <w:r w:rsidRPr="0099787F">
        <w:rPr>
          <w:noProof/>
        </w:rPr>
        <w:t>3.</w:t>
      </w:r>
      <w:r w:rsidRPr="0099787F">
        <w:rPr>
          <w:noProof/>
        </w:rPr>
        <w:tab/>
        <w:t>WHO. Diagnostic Criteria and Classification of Hyperglycaemia First Detected in Pregnancy. 2013.</w:t>
      </w:r>
    </w:p>
    <w:p w14:paraId="64EB9717" w14:textId="079AAAC9" w:rsidR="0099787F" w:rsidRPr="0099787F" w:rsidRDefault="0099787F" w:rsidP="0099787F">
      <w:pPr>
        <w:pStyle w:val="EndNoteBibliography"/>
        <w:rPr>
          <w:noProof/>
        </w:rPr>
      </w:pPr>
      <w:r w:rsidRPr="0099787F">
        <w:rPr>
          <w:noProof/>
        </w:rPr>
        <w:t>4.</w:t>
      </w:r>
      <w:r w:rsidRPr="0099787F">
        <w:rPr>
          <w:noProof/>
        </w:rPr>
        <w:tab/>
        <w:t>American Diabetes A</w:t>
      </w:r>
      <w:r w:rsidR="006E76FD">
        <w:rPr>
          <w:noProof/>
        </w:rPr>
        <w:t>ssociation</w:t>
      </w:r>
      <w:r w:rsidRPr="0099787F">
        <w:rPr>
          <w:noProof/>
        </w:rPr>
        <w:t xml:space="preserve">. 14. Management of Diabetes in Pregnancy: Standards of Medical Care in Diabetes-2020. </w:t>
      </w:r>
      <w:r w:rsidRPr="0099787F">
        <w:rPr>
          <w:i/>
          <w:noProof/>
        </w:rPr>
        <w:t>Diabetes care</w:t>
      </w:r>
      <w:r w:rsidRPr="0099787F">
        <w:rPr>
          <w:noProof/>
        </w:rPr>
        <w:t xml:space="preserve"> 2020; </w:t>
      </w:r>
      <w:r w:rsidRPr="0099787F">
        <w:rPr>
          <w:b/>
          <w:noProof/>
        </w:rPr>
        <w:t>43</w:t>
      </w:r>
      <w:r w:rsidRPr="0099787F">
        <w:rPr>
          <w:noProof/>
        </w:rPr>
        <w:t>(Suppl 1): S183-S92.</w:t>
      </w:r>
    </w:p>
    <w:p w14:paraId="4D3AF626" w14:textId="77777777" w:rsidR="0099787F" w:rsidRPr="0099787F" w:rsidRDefault="0099787F" w:rsidP="0099787F">
      <w:pPr>
        <w:pStyle w:val="EndNoteBibliography"/>
        <w:rPr>
          <w:noProof/>
        </w:rPr>
      </w:pPr>
      <w:r w:rsidRPr="0099787F">
        <w:rPr>
          <w:noProof/>
        </w:rPr>
        <w:t>5.</w:t>
      </w:r>
      <w:r w:rsidRPr="0099787F">
        <w:rPr>
          <w:noProof/>
        </w:rPr>
        <w:tab/>
        <w:t xml:space="preserve">Crowther CA, Hiller JE, Moss JR, McPhee AJ, Jeffries WS, Robinson JS. Effect of treatment of gestational diabetes mellitus on pregnancy outcomes. </w:t>
      </w:r>
      <w:r w:rsidRPr="0099787F">
        <w:rPr>
          <w:i/>
          <w:noProof/>
        </w:rPr>
        <w:t>N Engl J Med</w:t>
      </w:r>
      <w:r w:rsidRPr="0099787F">
        <w:rPr>
          <w:noProof/>
        </w:rPr>
        <w:t xml:space="preserve"> 2005; </w:t>
      </w:r>
      <w:r w:rsidRPr="0099787F">
        <w:rPr>
          <w:b/>
          <w:noProof/>
        </w:rPr>
        <w:t>352</w:t>
      </w:r>
      <w:r w:rsidRPr="0099787F">
        <w:rPr>
          <w:noProof/>
        </w:rPr>
        <w:t>.</w:t>
      </w:r>
    </w:p>
    <w:p w14:paraId="6530FED6" w14:textId="77777777" w:rsidR="0099787F" w:rsidRPr="0099787F" w:rsidRDefault="0099787F" w:rsidP="0099787F">
      <w:pPr>
        <w:pStyle w:val="EndNoteBibliography"/>
        <w:rPr>
          <w:noProof/>
        </w:rPr>
      </w:pPr>
      <w:r w:rsidRPr="0099787F">
        <w:rPr>
          <w:noProof/>
        </w:rPr>
        <w:t>6.</w:t>
      </w:r>
      <w:r w:rsidRPr="0099787F">
        <w:rPr>
          <w:noProof/>
        </w:rPr>
        <w:tab/>
        <w:t xml:space="preserve">Landon MB, Spong CY, Thom E, et al. A multicenter, randomized trial of treatment for mild gestational diabetes. </w:t>
      </w:r>
      <w:r w:rsidRPr="0099787F">
        <w:rPr>
          <w:i/>
          <w:noProof/>
        </w:rPr>
        <w:t>N Engl J Med</w:t>
      </w:r>
      <w:r w:rsidRPr="0099787F">
        <w:rPr>
          <w:noProof/>
        </w:rPr>
        <w:t xml:space="preserve"> 2009; </w:t>
      </w:r>
      <w:r w:rsidRPr="0099787F">
        <w:rPr>
          <w:b/>
          <w:noProof/>
        </w:rPr>
        <w:t>361</w:t>
      </w:r>
      <w:r w:rsidRPr="0099787F">
        <w:rPr>
          <w:noProof/>
        </w:rPr>
        <w:t>(14): 1339-48.</w:t>
      </w:r>
    </w:p>
    <w:p w14:paraId="16E8E6D1" w14:textId="77777777" w:rsidR="0099787F" w:rsidRPr="0099787F" w:rsidRDefault="0099787F" w:rsidP="0099787F">
      <w:pPr>
        <w:pStyle w:val="EndNoteBibliography"/>
        <w:rPr>
          <w:noProof/>
        </w:rPr>
      </w:pPr>
      <w:r w:rsidRPr="0099787F">
        <w:rPr>
          <w:noProof/>
        </w:rPr>
        <w:t>7.</w:t>
      </w:r>
      <w:r w:rsidRPr="0099787F">
        <w:rPr>
          <w:noProof/>
        </w:rPr>
        <w:tab/>
        <w:t xml:space="preserve">Metzger BE, Lowe LP, Dyer AR, et al. Hyperglycemia and adverse pregnancy outcomes. </w:t>
      </w:r>
      <w:r w:rsidRPr="0099787F">
        <w:rPr>
          <w:i/>
          <w:noProof/>
        </w:rPr>
        <w:t>The New England journal of medicine</w:t>
      </w:r>
      <w:r w:rsidRPr="0099787F">
        <w:rPr>
          <w:noProof/>
        </w:rPr>
        <w:t xml:space="preserve"> 2008; </w:t>
      </w:r>
      <w:r w:rsidRPr="0099787F">
        <w:rPr>
          <w:b/>
          <w:noProof/>
        </w:rPr>
        <w:t>358</w:t>
      </w:r>
      <w:r w:rsidRPr="0099787F">
        <w:rPr>
          <w:noProof/>
        </w:rPr>
        <w:t>(19): 1991-2002.</w:t>
      </w:r>
    </w:p>
    <w:p w14:paraId="21F5F57A" w14:textId="77777777" w:rsidR="0099787F" w:rsidRPr="0099787F" w:rsidRDefault="0099787F" w:rsidP="0099787F">
      <w:pPr>
        <w:pStyle w:val="EndNoteBibliography"/>
        <w:rPr>
          <w:noProof/>
        </w:rPr>
      </w:pPr>
      <w:r w:rsidRPr="0099787F">
        <w:rPr>
          <w:noProof/>
        </w:rPr>
        <w:t>8.</w:t>
      </w:r>
      <w:r w:rsidRPr="0099787F">
        <w:rPr>
          <w:noProof/>
        </w:rPr>
        <w:tab/>
        <w:t xml:space="preserve">Daly B, Toulis KA, Thomas N, et al. Increased risk of ischemic heart disease, hypertension, and type 2 diabetes in women with previous gestational diabetes mellitus, a target group in general practice for preventive interventions: A population-based cohort study. </w:t>
      </w:r>
      <w:r w:rsidRPr="0099787F">
        <w:rPr>
          <w:i/>
          <w:noProof/>
        </w:rPr>
        <w:t>PLoS medicine</w:t>
      </w:r>
      <w:r w:rsidRPr="0099787F">
        <w:rPr>
          <w:noProof/>
        </w:rPr>
        <w:t xml:space="preserve"> 2018; </w:t>
      </w:r>
      <w:r w:rsidRPr="0099787F">
        <w:rPr>
          <w:b/>
          <w:noProof/>
        </w:rPr>
        <w:t>15</w:t>
      </w:r>
      <w:r w:rsidRPr="0099787F">
        <w:rPr>
          <w:noProof/>
        </w:rPr>
        <w:t>(1): e1002488.</w:t>
      </w:r>
    </w:p>
    <w:p w14:paraId="0067D01E" w14:textId="77777777" w:rsidR="0099787F" w:rsidRPr="0099787F" w:rsidRDefault="0099787F" w:rsidP="0099787F">
      <w:pPr>
        <w:pStyle w:val="EndNoteBibliography"/>
        <w:rPr>
          <w:noProof/>
        </w:rPr>
      </w:pPr>
      <w:r w:rsidRPr="0099787F">
        <w:rPr>
          <w:noProof/>
        </w:rPr>
        <w:t>9.</w:t>
      </w:r>
      <w:r w:rsidRPr="0099787F">
        <w:rPr>
          <w:noProof/>
        </w:rPr>
        <w:tab/>
        <w:t xml:space="preserve">Kramer CK, Campbell S, Retnakaran R. Gestational diabetes and the risk of cardiovascular disease in women: a systematic review and meta-analysis. </w:t>
      </w:r>
      <w:r w:rsidRPr="0099787F">
        <w:rPr>
          <w:i/>
          <w:noProof/>
        </w:rPr>
        <w:t>Diabetologia</w:t>
      </w:r>
      <w:r w:rsidRPr="0099787F">
        <w:rPr>
          <w:noProof/>
        </w:rPr>
        <w:t xml:space="preserve"> 2019.</w:t>
      </w:r>
    </w:p>
    <w:p w14:paraId="79A8BA57" w14:textId="77777777" w:rsidR="0099787F" w:rsidRPr="0099787F" w:rsidRDefault="0099787F" w:rsidP="0099787F">
      <w:pPr>
        <w:pStyle w:val="EndNoteBibliography"/>
        <w:rPr>
          <w:noProof/>
        </w:rPr>
      </w:pPr>
      <w:r w:rsidRPr="0099787F">
        <w:rPr>
          <w:noProof/>
        </w:rPr>
        <w:t>10.</w:t>
      </w:r>
      <w:r w:rsidRPr="0099787F">
        <w:rPr>
          <w:noProof/>
        </w:rPr>
        <w:tab/>
        <w:t xml:space="preserve">Lowe WL, Jr., Lowe LP, Kuang A, et al. Maternal glucose levels during pregnancy and childhood adiposity in the Hyperglycemia and Adverse Pregnancy Outcome Follow-up Study. </w:t>
      </w:r>
      <w:r w:rsidRPr="0099787F">
        <w:rPr>
          <w:i/>
          <w:noProof/>
        </w:rPr>
        <w:t>Diabetologia</w:t>
      </w:r>
      <w:r w:rsidRPr="0099787F">
        <w:rPr>
          <w:noProof/>
        </w:rPr>
        <w:t xml:space="preserve"> 2019; </w:t>
      </w:r>
      <w:r w:rsidRPr="0099787F">
        <w:rPr>
          <w:b/>
          <w:noProof/>
        </w:rPr>
        <w:t>62</w:t>
      </w:r>
      <w:r w:rsidRPr="0099787F">
        <w:rPr>
          <w:noProof/>
        </w:rPr>
        <w:t>(4): 598-610.</w:t>
      </w:r>
    </w:p>
    <w:p w14:paraId="3A6D5FBE" w14:textId="77777777" w:rsidR="0099787F" w:rsidRPr="0099787F" w:rsidRDefault="0099787F" w:rsidP="0099787F">
      <w:pPr>
        <w:pStyle w:val="EndNoteBibliography"/>
        <w:rPr>
          <w:noProof/>
        </w:rPr>
      </w:pPr>
      <w:r w:rsidRPr="0099787F">
        <w:rPr>
          <w:noProof/>
        </w:rPr>
        <w:t>11.</w:t>
      </w:r>
      <w:r w:rsidRPr="0099787F">
        <w:rPr>
          <w:noProof/>
        </w:rPr>
        <w:tab/>
        <w:t xml:space="preserve">Xin Y, Davies A, McCombie L, et al. Within-trial cost and 1-year cost-effectiveness of the DiRECT/Counterweight-Plus weight-management programme to achieve remission of type 2 diabetes. </w:t>
      </w:r>
      <w:r w:rsidRPr="0099787F">
        <w:rPr>
          <w:i/>
          <w:noProof/>
        </w:rPr>
        <w:t>The lancet Diabetes &amp; endocrinology</w:t>
      </w:r>
      <w:r w:rsidRPr="0099787F">
        <w:rPr>
          <w:noProof/>
        </w:rPr>
        <w:t xml:space="preserve"> 2019; </w:t>
      </w:r>
      <w:r w:rsidRPr="0099787F">
        <w:rPr>
          <w:b/>
          <w:noProof/>
        </w:rPr>
        <w:t>7</w:t>
      </w:r>
      <w:r w:rsidRPr="0099787F">
        <w:rPr>
          <w:noProof/>
        </w:rPr>
        <w:t>(3): 169-72.</w:t>
      </w:r>
    </w:p>
    <w:p w14:paraId="19CCE311" w14:textId="77777777" w:rsidR="0099787F" w:rsidRPr="0099787F" w:rsidRDefault="0099787F" w:rsidP="0099787F">
      <w:pPr>
        <w:pStyle w:val="EndNoteBibliography"/>
        <w:rPr>
          <w:noProof/>
        </w:rPr>
      </w:pPr>
      <w:r w:rsidRPr="0099787F">
        <w:rPr>
          <w:noProof/>
        </w:rPr>
        <w:t>12.</w:t>
      </w:r>
      <w:r w:rsidRPr="0099787F">
        <w:rPr>
          <w:noProof/>
        </w:rPr>
        <w:tab/>
        <w:t xml:space="preserve">Lean ME, Leslie WS, Barnes AC, et al. Primary care-led weight management for remission of type 2 diabetes (DiRECT): an open-label, cluster-randomised trial. </w:t>
      </w:r>
      <w:r w:rsidRPr="0099787F">
        <w:rPr>
          <w:i/>
          <w:noProof/>
        </w:rPr>
        <w:t>Lancet</w:t>
      </w:r>
      <w:r w:rsidRPr="0099787F">
        <w:rPr>
          <w:noProof/>
        </w:rPr>
        <w:t xml:space="preserve"> 2018; </w:t>
      </w:r>
      <w:r w:rsidRPr="0099787F">
        <w:rPr>
          <w:b/>
          <w:noProof/>
        </w:rPr>
        <w:t>391</w:t>
      </w:r>
      <w:r w:rsidRPr="0099787F">
        <w:rPr>
          <w:noProof/>
        </w:rPr>
        <w:t>(10120): 541-51.</w:t>
      </w:r>
    </w:p>
    <w:p w14:paraId="4A970B77" w14:textId="77777777" w:rsidR="0099787F" w:rsidRPr="0099787F" w:rsidRDefault="0099787F" w:rsidP="0099787F">
      <w:pPr>
        <w:pStyle w:val="EndNoteBibliography"/>
        <w:rPr>
          <w:noProof/>
        </w:rPr>
      </w:pPr>
      <w:r w:rsidRPr="0099787F">
        <w:rPr>
          <w:noProof/>
        </w:rPr>
        <w:t>13.</w:t>
      </w:r>
      <w:r w:rsidRPr="0099787F">
        <w:rPr>
          <w:noProof/>
        </w:rPr>
        <w:tab/>
        <w:t xml:space="preserve">Riskin-Mashiah S, Younes G, Damti A, Auslender R. First-trimester fasting hyperglycemia and adverse pregnancy outcomes. </w:t>
      </w:r>
      <w:r w:rsidRPr="0099787F">
        <w:rPr>
          <w:i/>
          <w:noProof/>
        </w:rPr>
        <w:t>Diabetes care</w:t>
      </w:r>
      <w:r w:rsidRPr="0099787F">
        <w:rPr>
          <w:noProof/>
        </w:rPr>
        <w:t xml:space="preserve"> 2009; </w:t>
      </w:r>
      <w:r w:rsidRPr="0099787F">
        <w:rPr>
          <w:b/>
          <w:noProof/>
        </w:rPr>
        <w:t>32</w:t>
      </w:r>
      <w:r w:rsidRPr="0099787F">
        <w:rPr>
          <w:noProof/>
        </w:rPr>
        <w:t>(9): 1639-43.</w:t>
      </w:r>
    </w:p>
    <w:p w14:paraId="29C45A4D" w14:textId="77777777" w:rsidR="0099787F" w:rsidRPr="0099787F" w:rsidRDefault="0099787F" w:rsidP="0099787F">
      <w:pPr>
        <w:pStyle w:val="EndNoteBibliography"/>
        <w:rPr>
          <w:noProof/>
        </w:rPr>
      </w:pPr>
      <w:r w:rsidRPr="0099787F">
        <w:rPr>
          <w:noProof/>
        </w:rPr>
        <w:t>14.</w:t>
      </w:r>
      <w:r w:rsidRPr="0099787F">
        <w:rPr>
          <w:noProof/>
        </w:rPr>
        <w:tab/>
        <w:t xml:space="preserve">Carpenter MW, Canick JA, Hogan JW, Shellum C, Somers M, Star JA. Amniotic fluid insulin at 14-20 weeks' gestation: association with later maternal glucose intolerance and birth macrosomia. </w:t>
      </w:r>
      <w:r w:rsidRPr="0099787F">
        <w:rPr>
          <w:i/>
          <w:noProof/>
        </w:rPr>
        <w:t>Diabetes care</w:t>
      </w:r>
      <w:r w:rsidRPr="0099787F">
        <w:rPr>
          <w:noProof/>
        </w:rPr>
        <w:t xml:space="preserve"> 2001; </w:t>
      </w:r>
      <w:r w:rsidRPr="0099787F">
        <w:rPr>
          <w:b/>
          <w:noProof/>
        </w:rPr>
        <w:t>24</w:t>
      </w:r>
      <w:r w:rsidRPr="0099787F">
        <w:rPr>
          <w:noProof/>
        </w:rPr>
        <w:t>(7): 1259-63.</w:t>
      </w:r>
    </w:p>
    <w:p w14:paraId="404D1CC5" w14:textId="77777777" w:rsidR="0099787F" w:rsidRPr="0099787F" w:rsidRDefault="0099787F" w:rsidP="0099787F">
      <w:pPr>
        <w:pStyle w:val="EndNoteBibliography"/>
        <w:rPr>
          <w:noProof/>
        </w:rPr>
      </w:pPr>
      <w:r w:rsidRPr="0099787F">
        <w:rPr>
          <w:noProof/>
        </w:rPr>
        <w:t>15.</w:t>
      </w:r>
      <w:r w:rsidRPr="0099787F">
        <w:rPr>
          <w:noProof/>
        </w:rPr>
        <w:tab/>
        <w:t xml:space="preserve">Berger H, Gagnon R, Sermer M, et al. Diabetes in Pregnancy. </w:t>
      </w:r>
      <w:r w:rsidRPr="0099787F">
        <w:rPr>
          <w:i/>
          <w:noProof/>
        </w:rPr>
        <w:t>Journal of obstetrics and gynaecology Canada : JOGC = Journal d'obstetrique et gynecologie du Canada : JOGC</w:t>
      </w:r>
      <w:r w:rsidRPr="0099787F">
        <w:rPr>
          <w:noProof/>
        </w:rPr>
        <w:t xml:space="preserve"> 2016; </w:t>
      </w:r>
      <w:r w:rsidRPr="0099787F">
        <w:rPr>
          <w:b/>
          <w:noProof/>
        </w:rPr>
        <w:t>38</w:t>
      </w:r>
      <w:r w:rsidRPr="0099787F">
        <w:rPr>
          <w:noProof/>
        </w:rPr>
        <w:t>(7): 667-79 e1.</w:t>
      </w:r>
    </w:p>
    <w:p w14:paraId="141C4C13" w14:textId="77777777" w:rsidR="0099787F" w:rsidRPr="0099787F" w:rsidRDefault="0099787F" w:rsidP="0099787F">
      <w:pPr>
        <w:pStyle w:val="EndNoteBibliography"/>
        <w:rPr>
          <w:noProof/>
        </w:rPr>
      </w:pPr>
      <w:r w:rsidRPr="0099787F">
        <w:rPr>
          <w:noProof/>
        </w:rPr>
        <w:t>16.</w:t>
      </w:r>
      <w:r w:rsidRPr="0099787F">
        <w:rPr>
          <w:noProof/>
        </w:rPr>
        <w:tab/>
        <w:t xml:space="preserve">Standards of Medical Care in Diabetes-2017: Summary of Revisions. </w:t>
      </w:r>
      <w:r w:rsidRPr="0099787F">
        <w:rPr>
          <w:i/>
          <w:noProof/>
        </w:rPr>
        <w:t>Diabetes care</w:t>
      </w:r>
      <w:r w:rsidRPr="0099787F">
        <w:rPr>
          <w:noProof/>
        </w:rPr>
        <w:t xml:space="preserve"> 2017; </w:t>
      </w:r>
      <w:r w:rsidRPr="0099787F">
        <w:rPr>
          <w:b/>
          <w:noProof/>
        </w:rPr>
        <w:t>40</w:t>
      </w:r>
      <w:r w:rsidRPr="0099787F">
        <w:rPr>
          <w:noProof/>
        </w:rPr>
        <w:t>(Suppl 1): S4-S5.</w:t>
      </w:r>
    </w:p>
    <w:p w14:paraId="336D95E1" w14:textId="77777777" w:rsidR="0099787F" w:rsidRPr="0099787F" w:rsidRDefault="0099787F" w:rsidP="0099787F">
      <w:pPr>
        <w:pStyle w:val="EndNoteBibliography"/>
        <w:rPr>
          <w:noProof/>
        </w:rPr>
      </w:pPr>
      <w:r w:rsidRPr="0099787F">
        <w:rPr>
          <w:noProof/>
        </w:rPr>
        <w:t>17.</w:t>
      </w:r>
      <w:r w:rsidRPr="0099787F">
        <w:rPr>
          <w:noProof/>
        </w:rPr>
        <w:tab/>
        <w:t xml:space="preserve">Health CMo. Diagnosis for Gestational Diabetes Mellitus. </w:t>
      </w:r>
      <w:r w:rsidRPr="0099787F">
        <w:rPr>
          <w:i/>
          <w:noProof/>
        </w:rPr>
        <w:t>The Health Standard of People's Republic of China</w:t>
      </w:r>
      <w:r w:rsidRPr="0099787F">
        <w:rPr>
          <w:noProof/>
        </w:rPr>
        <w:t xml:space="preserve"> 2011; </w:t>
      </w:r>
      <w:r w:rsidRPr="0099787F">
        <w:rPr>
          <w:b/>
          <w:noProof/>
        </w:rPr>
        <w:t>WS331</w:t>
      </w:r>
      <w:r w:rsidRPr="0099787F">
        <w:rPr>
          <w:noProof/>
        </w:rPr>
        <w:t>.</w:t>
      </w:r>
    </w:p>
    <w:p w14:paraId="580344E9" w14:textId="77777777" w:rsidR="0099787F" w:rsidRPr="0099787F" w:rsidRDefault="0099787F" w:rsidP="0099787F">
      <w:pPr>
        <w:pStyle w:val="EndNoteBibliography"/>
        <w:rPr>
          <w:noProof/>
        </w:rPr>
      </w:pPr>
      <w:r w:rsidRPr="0099787F">
        <w:rPr>
          <w:noProof/>
        </w:rPr>
        <w:t>18.</w:t>
      </w:r>
      <w:r w:rsidRPr="0099787F">
        <w:rPr>
          <w:noProof/>
        </w:rPr>
        <w:tab/>
        <w:t xml:space="preserve">Tsatsoulis A, Wyckoff, J., Brown, F.M. . Diabetes in women: Pathophysiology and therapy. </w:t>
      </w:r>
      <w:r w:rsidRPr="0099787F">
        <w:rPr>
          <w:i/>
          <w:noProof/>
        </w:rPr>
        <w:t>Science &amp; Business Media</w:t>
      </w:r>
      <w:r w:rsidRPr="0099787F">
        <w:rPr>
          <w:noProof/>
        </w:rPr>
        <w:t xml:space="preserve"> 2009.</w:t>
      </w:r>
    </w:p>
    <w:p w14:paraId="2E481771" w14:textId="77777777" w:rsidR="0099787F" w:rsidRPr="0099787F" w:rsidRDefault="0099787F" w:rsidP="0099787F">
      <w:pPr>
        <w:pStyle w:val="EndNoteBibliography"/>
        <w:rPr>
          <w:noProof/>
        </w:rPr>
      </w:pPr>
      <w:r w:rsidRPr="0099787F">
        <w:rPr>
          <w:noProof/>
        </w:rPr>
        <w:t>19.</w:t>
      </w:r>
      <w:r w:rsidRPr="0099787F">
        <w:rPr>
          <w:noProof/>
        </w:rPr>
        <w:tab/>
        <w:t xml:space="preserve">Bhavadharini B, Uma R, Saravanan P, Mohan V. Screening and diagnosis of gestational diabetes mellitus - relevance to low and middle income countries. </w:t>
      </w:r>
      <w:r w:rsidRPr="0099787F">
        <w:rPr>
          <w:i/>
          <w:noProof/>
        </w:rPr>
        <w:t>Clin Diabetes Endocrinol</w:t>
      </w:r>
      <w:r w:rsidRPr="0099787F">
        <w:rPr>
          <w:noProof/>
        </w:rPr>
        <w:t xml:space="preserve"> 2016; </w:t>
      </w:r>
      <w:r w:rsidRPr="0099787F">
        <w:rPr>
          <w:b/>
          <w:noProof/>
        </w:rPr>
        <w:t>2</w:t>
      </w:r>
      <w:r w:rsidRPr="0099787F">
        <w:rPr>
          <w:noProof/>
        </w:rPr>
        <w:t>: 13.</w:t>
      </w:r>
    </w:p>
    <w:p w14:paraId="4F7623DB" w14:textId="77777777" w:rsidR="0099787F" w:rsidRPr="0099787F" w:rsidRDefault="0099787F" w:rsidP="0099787F">
      <w:pPr>
        <w:pStyle w:val="EndNoteBibliography"/>
        <w:rPr>
          <w:noProof/>
        </w:rPr>
      </w:pPr>
      <w:r w:rsidRPr="0099787F">
        <w:rPr>
          <w:noProof/>
        </w:rPr>
        <w:t>20.</w:t>
      </w:r>
      <w:r w:rsidRPr="0099787F">
        <w:rPr>
          <w:noProof/>
        </w:rPr>
        <w:tab/>
        <w:t xml:space="preserve">Buckley BS, Harreiter J, Damm P, et al. Gestational diabetes mellitus in Europe: prevalence, current screening practice and barriers to screening. A review. </w:t>
      </w:r>
      <w:r w:rsidRPr="0099787F">
        <w:rPr>
          <w:i/>
          <w:noProof/>
        </w:rPr>
        <w:t>Diabet Med</w:t>
      </w:r>
      <w:r w:rsidRPr="0099787F">
        <w:rPr>
          <w:noProof/>
        </w:rPr>
        <w:t xml:space="preserve"> 2012; </w:t>
      </w:r>
      <w:r w:rsidRPr="0099787F">
        <w:rPr>
          <w:b/>
          <w:noProof/>
        </w:rPr>
        <w:t>29</w:t>
      </w:r>
      <w:r w:rsidRPr="0099787F">
        <w:rPr>
          <w:noProof/>
        </w:rPr>
        <w:t>(7): 844-54.</w:t>
      </w:r>
    </w:p>
    <w:p w14:paraId="206730C2" w14:textId="77777777" w:rsidR="0099787F" w:rsidRPr="0099787F" w:rsidRDefault="0099787F" w:rsidP="0099787F">
      <w:pPr>
        <w:pStyle w:val="EndNoteBibliography"/>
        <w:rPr>
          <w:noProof/>
        </w:rPr>
      </w:pPr>
      <w:r w:rsidRPr="0099787F">
        <w:rPr>
          <w:noProof/>
        </w:rPr>
        <w:t>21.</w:t>
      </w:r>
      <w:r w:rsidRPr="0099787F">
        <w:rPr>
          <w:noProof/>
        </w:rPr>
        <w:tab/>
        <w:t xml:space="preserve">Kleinwechter H, Schafer-Graf U, Buhrer C, et al. Gestational diabetes mellitus (GDM) diagnosis, therapy and follow-up care: Practice Guideline of the German Diabetes Association(DDG) and the German Association for Gynaecologyand Obstetrics (DGGG). </w:t>
      </w:r>
      <w:r w:rsidRPr="0099787F">
        <w:rPr>
          <w:i/>
          <w:noProof/>
        </w:rPr>
        <w:t>Experimental and clinical endocrinology &amp; diabetes : official journal, German Society of Endocrinology [and] German Diabetes Association</w:t>
      </w:r>
      <w:r w:rsidRPr="0099787F">
        <w:rPr>
          <w:noProof/>
        </w:rPr>
        <w:t xml:space="preserve"> 2014; </w:t>
      </w:r>
      <w:r w:rsidRPr="0099787F">
        <w:rPr>
          <w:b/>
          <w:noProof/>
        </w:rPr>
        <w:t>122</w:t>
      </w:r>
      <w:r w:rsidRPr="0099787F">
        <w:rPr>
          <w:noProof/>
        </w:rPr>
        <w:t>(7): 395-405.</w:t>
      </w:r>
    </w:p>
    <w:p w14:paraId="135B81B8" w14:textId="77777777" w:rsidR="0099787F" w:rsidRPr="0099787F" w:rsidRDefault="0099787F" w:rsidP="0099787F">
      <w:pPr>
        <w:pStyle w:val="EndNoteBibliography"/>
        <w:rPr>
          <w:noProof/>
        </w:rPr>
      </w:pPr>
      <w:r w:rsidRPr="0099787F">
        <w:rPr>
          <w:noProof/>
        </w:rPr>
        <w:t>22.</w:t>
      </w:r>
      <w:r w:rsidRPr="0099787F">
        <w:rPr>
          <w:noProof/>
        </w:rPr>
        <w:tab/>
        <w:t xml:space="preserve">Pastakia SD, Njuguna B, Onyango BA, et al. Prevalence of gestational diabetes mellitus based on various screening strategies in western Kenya: a prospective comparison of point of care diagnostic methods. </w:t>
      </w:r>
      <w:r w:rsidRPr="0099787F">
        <w:rPr>
          <w:i/>
          <w:noProof/>
        </w:rPr>
        <w:t>BMC pregnancy and childbirth</w:t>
      </w:r>
      <w:r w:rsidRPr="0099787F">
        <w:rPr>
          <w:noProof/>
        </w:rPr>
        <w:t xml:space="preserve"> 2017; </w:t>
      </w:r>
      <w:r w:rsidRPr="0099787F">
        <w:rPr>
          <w:b/>
          <w:noProof/>
        </w:rPr>
        <w:t>17</w:t>
      </w:r>
      <w:r w:rsidRPr="0099787F">
        <w:rPr>
          <w:noProof/>
        </w:rPr>
        <w:t>(1): 226.</w:t>
      </w:r>
    </w:p>
    <w:p w14:paraId="411BA279" w14:textId="77777777" w:rsidR="0099787F" w:rsidRPr="0099787F" w:rsidRDefault="0099787F" w:rsidP="0099787F">
      <w:pPr>
        <w:pStyle w:val="EndNoteBibliography"/>
        <w:rPr>
          <w:noProof/>
        </w:rPr>
      </w:pPr>
      <w:r w:rsidRPr="0099787F">
        <w:rPr>
          <w:noProof/>
        </w:rPr>
        <w:t>23.</w:t>
      </w:r>
      <w:r w:rsidRPr="0099787F">
        <w:rPr>
          <w:noProof/>
        </w:rPr>
        <w:tab/>
        <w:t xml:space="preserve">Hod M, Kapur A, Sacks DA, et al. The International Federation of Gynecology and Obstetrics (FIGO) Initiative on gestational diabetes mellitus: A pragmatic guide for diagnosis, management, and care. </w:t>
      </w:r>
      <w:r w:rsidRPr="0099787F">
        <w:rPr>
          <w:i/>
          <w:noProof/>
        </w:rPr>
        <w:t>Int J Gynaecol Obstet</w:t>
      </w:r>
      <w:r w:rsidRPr="0099787F">
        <w:rPr>
          <w:noProof/>
        </w:rPr>
        <w:t xml:space="preserve"> 2015; </w:t>
      </w:r>
      <w:r w:rsidRPr="0099787F">
        <w:rPr>
          <w:b/>
          <w:noProof/>
        </w:rPr>
        <w:t>131 Suppl 3</w:t>
      </w:r>
      <w:r w:rsidRPr="0099787F">
        <w:rPr>
          <w:noProof/>
        </w:rPr>
        <w:t>: S173-211.</w:t>
      </w:r>
    </w:p>
    <w:p w14:paraId="34C075CB" w14:textId="77777777" w:rsidR="0099787F" w:rsidRPr="0099787F" w:rsidRDefault="0099787F" w:rsidP="0099787F">
      <w:pPr>
        <w:pStyle w:val="EndNoteBibliography"/>
        <w:rPr>
          <w:noProof/>
        </w:rPr>
      </w:pPr>
      <w:r w:rsidRPr="0099787F">
        <w:rPr>
          <w:noProof/>
        </w:rPr>
        <w:t>24.</w:t>
      </w:r>
      <w:r w:rsidRPr="0099787F">
        <w:rPr>
          <w:noProof/>
        </w:rPr>
        <w:tab/>
        <w:t xml:space="preserve">Bellamy L, Casas JP, Hingorani AD, Williams D. Type 2 diabetes mellitus after gestational diabetes: a systematic review and meta-analysis. </w:t>
      </w:r>
      <w:r w:rsidRPr="0099787F">
        <w:rPr>
          <w:i/>
          <w:noProof/>
        </w:rPr>
        <w:t>Lancet</w:t>
      </w:r>
      <w:r w:rsidRPr="0099787F">
        <w:rPr>
          <w:noProof/>
        </w:rPr>
        <w:t xml:space="preserve"> 2009; </w:t>
      </w:r>
      <w:r w:rsidRPr="0099787F">
        <w:rPr>
          <w:b/>
          <w:noProof/>
        </w:rPr>
        <w:t>373</w:t>
      </w:r>
      <w:r w:rsidRPr="0099787F">
        <w:rPr>
          <w:noProof/>
        </w:rPr>
        <w:t>(9677): 1773-9.</w:t>
      </w:r>
    </w:p>
    <w:p w14:paraId="58B07A3A" w14:textId="77777777" w:rsidR="0099787F" w:rsidRPr="0099787F" w:rsidRDefault="0099787F" w:rsidP="0099787F">
      <w:pPr>
        <w:pStyle w:val="EndNoteBibliography"/>
        <w:rPr>
          <w:noProof/>
        </w:rPr>
      </w:pPr>
      <w:r w:rsidRPr="0099787F">
        <w:rPr>
          <w:noProof/>
        </w:rPr>
        <w:t>25.</w:t>
      </w:r>
      <w:r w:rsidRPr="0099787F">
        <w:rPr>
          <w:noProof/>
        </w:rPr>
        <w:tab/>
        <w:t xml:space="preserve">Lowe WL, Jr., Scholtens DM, Lowe LP, et al. Association of Gestational Diabetes With Maternal Disorders of Glucose Metabolism and Childhood Adiposity. </w:t>
      </w:r>
      <w:r w:rsidRPr="0099787F">
        <w:rPr>
          <w:i/>
          <w:noProof/>
        </w:rPr>
        <w:t>JAMA</w:t>
      </w:r>
      <w:r w:rsidRPr="0099787F">
        <w:rPr>
          <w:noProof/>
        </w:rPr>
        <w:t xml:space="preserve"> 2018; </w:t>
      </w:r>
      <w:r w:rsidRPr="0099787F">
        <w:rPr>
          <w:b/>
          <w:noProof/>
        </w:rPr>
        <w:t>320</w:t>
      </w:r>
      <w:r w:rsidRPr="0099787F">
        <w:rPr>
          <w:noProof/>
        </w:rPr>
        <w:t>(10): 1005-16.</w:t>
      </w:r>
    </w:p>
    <w:p w14:paraId="180F3D96" w14:textId="77777777" w:rsidR="0099787F" w:rsidRPr="0099787F" w:rsidRDefault="0099787F" w:rsidP="0099787F">
      <w:pPr>
        <w:pStyle w:val="EndNoteBibliography"/>
        <w:rPr>
          <w:noProof/>
        </w:rPr>
      </w:pPr>
      <w:r w:rsidRPr="0099787F">
        <w:rPr>
          <w:noProof/>
        </w:rPr>
        <w:t>26.</w:t>
      </w:r>
      <w:r w:rsidRPr="0099787F">
        <w:rPr>
          <w:noProof/>
        </w:rPr>
        <w:tab/>
        <w:t xml:space="preserve">Tobias DK, Stuart JJ, Li S, et al. Association of History of Gestational Diabetes With Long-term Cardiovascular Disease Risk in a Large Prospective Cohort of US Women. </w:t>
      </w:r>
      <w:r w:rsidRPr="0099787F">
        <w:rPr>
          <w:i/>
          <w:noProof/>
        </w:rPr>
        <w:t>JAMA internal medicine</w:t>
      </w:r>
      <w:r w:rsidRPr="0099787F">
        <w:rPr>
          <w:noProof/>
        </w:rPr>
        <w:t xml:space="preserve"> 2017; </w:t>
      </w:r>
      <w:r w:rsidRPr="0099787F">
        <w:rPr>
          <w:b/>
          <w:noProof/>
        </w:rPr>
        <w:t>177</w:t>
      </w:r>
      <w:r w:rsidRPr="0099787F">
        <w:rPr>
          <w:noProof/>
        </w:rPr>
        <w:t>(12): 1735-42.</w:t>
      </w:r>
    </w:p>
    <w:p w14:paraId="588D3B8C" w14:textId="77777777" w:rsidR="0099787F" w:rsidRPr="0099787F" w:rsidRDefault="0099787F" w:rsidP="0099787F">
      <w:pPr>
        <w:pStyle w:val="EndNoteBibliography"/>
        <w:rPr>
          <w:noProof/>
        </w:rPr>
      </w:pPr>
      <w:r w:rsidRPr="0099787F">
        <w:rPr>
          <w:noProof/>
        </w:rPr>
        <w:t>27.</w:t>
      </w:r>
      <w:r w:rsidRPr="0099787F">
        <w:rPr>
          <w:noProof/>
        </w:rPr>
        <w:tab/>
        <w:t xml:space="preserve">Retnakaran R, Shah BR. Glucose screening in pregnancy and future risk of cardiovascular disease in women: a retrospective, population-based cohort study. </w:t>
      </w:r>
      <w:r w:rsidRPr="0099787F">
        <w:rPr>
          <w:i/>
          <w:noProof/>
        </w:rPr>
        <w:t>The lancet Diabetes &amp; endocrinology</w:t>
      </w:r>
      <w:r w:rsidRPr="0099787F">
        <w:rPr>
          <w:noProof/>
        </w:rPr>
        <w:t xml:space="preserve"> 2019; </w:t>
      </w:r>
      <w:r w:rsidRPr="0099787F">
        <w:rPr>
          <w:b/>
          <w:noProof/>
        </w:rPr>
        <w:t>7</w:t>
      </w:r>
      <w:r w:rsidRPr="0099787F">
        <w:rPr>
          <w:noProof/>
        </w:rPr>
        <w:t>(5): 378-84.</w:t>
      </w:r>
    </w:p>
    <w:p w14:paraId="6C144422" w14:textId="77777777" w:rsidR="0099787F" w:rsidRPr="0099787F" w:rsidRDefault="0099787F" w:rsidP="0099787F">
      <w:pPr>
        <w:pStyle w:val="EndNoteBibliography"/>
        <w:rPr>
          <w:noProof/>
        </w:rPr>
      </w:pPr>
      <w:r w:rsidRPr="0099787F">
        <w:rPr>
          <w:noProof/>
        </w:rPr>
        <w:t>28.</w:t>
      </w:r>
      <w:r w:rsidRPr="0099787F">
        <w:rPr>
          <w:noProof/>
        </w:rPr>
        <w:tab/>
        <w:t xml:space="preserve">Hippisley-Cox J, Coupland C. Development and validation of QDiabetes-2018 risk prediction algorithm to estimate future risk of type 2 diabetes: cohort study. </w:t>
      </w:r>
      <w:r w:rsidRPr="0099787F">
        <w:rPr>
          <w:i/>
          <w:noProof/>
        </w:rPr>
        <w:t>BMJ</w:t>
      </w:r>
      <w:r w:rsidRPr="0099787F">
        <w:rPr>
          <w:noProof/>
        </w:rPr>
        <w:t xml:space="preserve"> 2017; </w:t>
      </w:r>
      <w:r w:rsidRPr="0099787F">
        <w:rPr>
          <w:b/>
          <w:noProof/>
        </w:rPr>
        <w:t>359</w:t>
      </w:r>
      <w:r w:rsidRPr="0099787F">
        <w:rPr>
          <w:noProof/>
        </w:rPr>
        <w:t>: j5019.</w:t>
      </w:r>
    </w:p>
    <w:p w14:paraId="6147ACA7" w14:textId="77777777" w:rsidR="0099787F" w:rsidRPr="0099787F" w:rsidRDefault="0099787F" w:rsidP="0099787F">
      <w:pPr>
        <w:pStyle w:val="EndNoteBibliography"/>
        <w:rPr>
          <w:noProof/>
        </w:rPr>
      </w:pPr>
      <w:r w:rsidRPr="0099787F">
        <w:rPr>
          <w:noProof/>
        </w:rPr>
        <w:t>29.</w:t>
      </w:r>
      <w:r w:rsidRPr="0099787F">
        <w:rPr>
          <w:noProof/>
        </w:rPr>
        <w:tab/>
        <w:t xml:space="preserve">Venkataraman H, Sattar N, Saravanan P. Postnatal testing following gestational diabetes: time to replace the oral glucose tolerance test? </w:t>
      </w:r>
      <w:r w:rsidRPr="0099787F">
        <w:rPr>
          <w:i/>
          <w:noProof/>
        </w:rPr>
        <w:t>The lancet Diabetes &amp; endocrinology</w:t>
      </w:r>
      <w:r w:rsidRPr="0099787F">
        <w:rPr>
          <w:noProof/>
        </w:rPr>
        <w:t xml:space="preserve"> 2015; </w:t>
      </w:r>
      <w:r w:rsidRPr="0099787F">
        <w:rPr>
          <w:b/>
          <w:noProof/>
        </w:rPr>
        <w:t>3</w:t>
      </w:r>
      <w:r w:rsidRPr="0099787F">
        <w:rPr>
          <w:noProof/>
        </w:rPr>
        <w:t>(10): 754-6.</w:t>
      </w:r>
    </w:p>
    <w:p w14:paraId="7225FCAB" w14:textId="77777777" w:rsidR="0099787F" w:rsidRPr="0099787F" w:rsidRDefault="0099787F" w:rsidP="0099787F">
      <w:pPr>
        <w:pStyle w:val="EndNoteBibliography"/>
        <w:rPr>
          <w:noProof/>
        </w:rPr>
      </w:pPr>
      <w:r w:rsidRPr="0099787F">
        <w:rPr>
          <w:noProof/>
        </w:rPr>
        <w:t>30.</w:t>
      </w:r>
      <w:r w:rsidRPr="0099787F">
        <w:rPr>
          <w:noProof/>
        </w:rPr>
        <w:tab/>
        <w:t xml:space="preserve">Benhalima K, Verstraete S, Muylle F, et al. Implementing a Reminder System in the Northern Part of Belgium to Stimulate Postpartum Screening for Glucose Intolerance in Women with Gestational Diabetes: The "Sweet Pregnancy" Project. </w:t>
      </w:r>
      <w:r w:rsidRPr="0099787F">
        <w:rPr>
          <w:i/>
          <w:noProof/>
        </w:rPr>
        <w:t>Int J Endocrinol</w:t>
      </w:r>
      <w:r w:rsidRPr="0099787F">
        <w:rPr>
          <w:noProof/>
        </w:rPr>
        <w:t xml:space="preserve"> 2017; </w:t>
      </w:r>
      <w:r w:rsidRPr="0099787F">
        <w:rPr>
          <w:b/>
          <w:noProof/>
        </w:rPr>
        <w:t>2017</w:t>
      </w:r>
      <w:r w:rsidRPr="0099787F">
        <w:rPr>
          <w:noProof/>
        </w:rPr>
        <w:t>: 3971914.</w:t>
      </w:r>
    </w:p>
    <w:p w14:paraId="4B1BD654" w14:textId="77777777" w:rsidR="0099787F" w:rsidRPr="0099787F" w:rsidRDefault="0099787F" w:rsidP="0099787F">
      <w:pPr>
        <w:pStyle w:val="EndNoteBibliography"/>
        <w:rPr>
          <w:noProof/>
        </w:rPr>
      </w:pPr>
      <w:r w:rsidRPr="0099787F">
        <w:rPr>
          <w:noProof/>
        </w:rPr>
        <w:t>31.</w:t>
      </w:r>
      <w:r w:rsidRPr="0099787F">
        <w:rPr>
          <w:noProof/>
        </w:rPr>
        <w:tab/>
        <w:t xml:space="preserve">Carmody L, Egan AM, Dunne FP. Postpartum glucose testing for women with gestational diabetes mellitus: Improving regional recall rates. </w:t>
      </w:r>
      <w:r w:rsidRPr="0099787F">
        <w:rPr>
          <w:i/>
          <w:noProof/>
        </w:rPr>
        <w:t>Diabetes Res Clin Pract</w:t>
      </w:r>
      <w:r w:rsidRPr="0099787F">
        <w:rPr>
          <w:noProof/>
        </w:rPr>
        <w:t xml:space="preserve"> 2015; </w:t>
      </w:r>
      <w:r w:rsidRPr="0099787F">
        <w:rPr>
          <w:b/>
          <w:noProof/>
        </w:rPr>
        <w:t>108</w:t>
      </w:r>
      <w:r w:rsidRPr="0099787F">
        <w:rPr>
          <w:noProof/>
        </w:rPr>
        <w:t>(3): e38-41.</w:t>
      </w:r>
    </w:p>
    <w:p w14:paraId="616C9809" w14:textId="77777777" w:rsidR="0099787F" w:rsidRPr="0099787F" w:rsidRDefault="0099787F" w:rsidP="0099787F">
      <w:pPr>
        <w:pStyle w:val="EndNoteBibliography"/>
        <w:rPr>
          <w:noProof/>
        </w:rPr>
      </w:pPr>
      <w:r w:rsidRPr="0099787F">
        <w:rPr>
          <w:noProof/>
        </w:rPr>
        <w:t>32.</w:t>
      </w:r>
      <w:r w:rsidRPr="0099787F">
        <w:rPr>
          <w:noProof/>
        </w:rPr>
        <w:tab/>
        <w:t xml:space="preserve">Pirkola J, Pouta A, Bloigu A, et al. Risks of overweight and abdominal obesity at age 16 years associated with prenatal exposures to maternal prepregnancy overweight and gestational diabetes mellitus. </w:t>
      </w:r>
      <w:r w:rsidRPr="0099787F">
        <w:rPr>
          <w:i/>
          <w:noProof/>
        </w:rPr>
        <w:t>Diabetes care</w:t>
      </w:r>
      <w:r w:rsidRPr="0099787F">
        <w:rPr>
          <w:noProof/>
        </w:rPr>
        <w:t xml:space="preserve"> 2010; </w:t>
      </w:r>
      <w:r w:rsidRPr="0099787F">
        <w:rPr>
          <w:b/>
          <w:noProof/>
        </w:rPr>
        <w:t>33</w:t>
      </w:r>
      <w:r w:rsidRPr="0099787F">
        <w:rPr>
          <w:noProof/>
        </w:rPr>
        <w:t>(5): 1115-21.</w:t>
      </w:r>
    </w:p>
    <w:p w14:paraId="218851D5" w14:textId="77777777" w:rsidR="0099787F" w:rsidRPr="0099787F" w:rsidRDefault="0099787F" w:rsidP="0099787F">
      <w:pPr>
        <w:pStyle w:val="EndNoteBibliography"/>
        <w:rPr>
          <w:noProof/>
        </w:rPr>
      </w:pPr>
      <w:r w:rsidRPr="0099787F">
        <w:rPr>
          <w:noProof/>
        </w:rPr>
        <w:t>33.</w:t>
      </w:r>
      <w:r w:rsidRPr="0099787F">
        <w:rPr>
          <w:noProof/>
        </w:rPr>
        <w:tab/>
        <w:t xml:space="preserve">Heitritter SM, Solomon CG, Mitchell GF, Skali-Ounis N, Seely EW. Subclinical inflammation and vascular dysfunction in women with previous gestational diabetes mellitus. </w:t>
      </w:r>
      <w:r w:rsidRPr="0099787F">
        <w:rPr>
          <w:i/>
          <w:noProof/>
        </w:rPr>
        <w:t>J Clin Endocrinol Metab</w:t>
      </w:r>
      <w:r w:rsidRPr="0099787F">
        <w:rPr>
          <w:noProof/>
        </w:rPr>
        <w:t xml:space="preserve"> 2005; </w:t>
      </w:r>
      <w:r w:rsidRPr="0099787F">
        <w:rPr>
          <w:b/>
          <w:noProof/>
        </w:rPr>
        <w:t>90</w:t>
      </w:r>
      <w:r w:rsidRPr="0099787F">
        <w:rPr>
          <w:noProof/>
        </w:rPr>
        <w:t>(7): 3983-8.</w:t>
      </w:r>
    </w:p>
    <w:p w14:paraId="1043DD69" w14:textId="77777777" w:rsidR="0099787F" w:rsidRPr="0099787F" w:rsidRDefault="0099787F" w:rsidP="0099787F">
      <w:pPr>
        <w:pStyle w:val="EndNoteBibliography"/>
        <w:rPr>
          <w:noProof/>
        </w:rPr>
      </w:pPr>
      <w:r w:rsidRPr="0099787F">
        <w:rPr>
          <w:noProof/>
        </w:rPr>
        <w:t>34.</w:t>
      </w:r>
      <w:r w:rsidRPr="0099787F">
        <w:rPr>
          <w:noProof/>
        </w:rPr>
        <w:tab/>
        <w:t xml:space="preserve">Boney CM, Verma A, Tucker R, Vohr BR. Metabolic syndrome in childhood: association with birth weight, maternal obesity, and gestational diabetes mellitus. </w:t>
      </w:r>
      <w:r w:rsidRPr="0099787F">
        <w:rPr>
          <w:i/>
          <w:noProof/>
        </w:rPr>
        <w:t>Pediatrics</w:t>
      </w:r>
      <w:r w:rsidRPr="0099787F">
        <w:rPr>
          <w:noProof/>
        </w:rPr>
        <w:t xml:space="preserve"> 2005; </w:t>
      </w:r>
      <w:r w:rsidRPr="0099787F">
        <w:rPr>
          <w:b/>
          <w:noProof/>
        </w:rPr>
        <w:t>115</w:t>
      </w:r>
      <w:r w:rsidRPr="0099787F">
        <w:rPr>
          <w:noProof/>
        </w:rPr>
        <w:t>(3): e290-6.</w:t>
      </w:r>
    </w:p>
    <w:p w14:paraId="5F1314DB" w14:textId="77777777" w:rsidR="0099787F" w:rsidRPr="0099787F" w:rsidRDefault="0099787F" w:rsidP="0099787F">
      <w:pPr>
        <w:pStyle w:val="EndNoteBibliography"/>
        <w:rPr>
          <w:noProof/>
        </w:rPr>
      </w:pPr>
      <w:r w:rsidRPr="0099787F">
        <w:rPr>
          <w:noProof/>
        </w:rPr>
        <w:t>35.</w:t>
      </w:r>
      <w:r w:rsidRPr="0099787F">
        <w:rPr>
          <w:noProof/>
        </w:rPr>
        <w:tab/>
        <w:t xml:space="preserve">Vaarasmaki M, Pouta A, Elliot P, et al. Adolescent manifestations of metabolic syndrome among children born to women with gestational diabetes in a general-population birth cohort. </w:t>
      </w:r>
      <w:r w:rsidRPr="0099787F">
        <w:rPr>
          <w:i/>
          <w:noProof/>
        </w:rPr>
        <w:t>Am J Epidemiol</w:t>
      </w:r>
      <w:r w:rsidRPr="0099787F">
        <w:rPr>
          <w:noProof/>
        </w:rPr>
        <w:t xml:space="preserve"> 2009; </w:t>
      </w:r>
      <w:r w:rsidRPr="0099787F">
        <w:rPr>
          <w:b/>
          <w:noProof/>
        </w:rPr>
        <w:t>169</w:t>
      </w:r>
      <w:r w:rsidRPr="0099787F">
        <w:rPr>
          <w:noProof/>
        </w:rPr>
        <w:t>(10): 1209-15.</w:t>
      </w:r>
    </w:p>
    <w:p w14:paraId="2F87ACDD" w14:textId="77777777" w:rsidR="0099787F" w:rsidRPr="0099787F" w:rsidRDefault="0099787F" w:rsidP="0099787F">
      <w:pPr>
        <w:pStyle w:val="EndNoteBibliography"/>
        <w:rPr>
          <w:noProof/>
        </w:rPr>
      </w:pPr>
      <w:r w:rsidRPr="0099787F">
        <w:rPr>
          <w:noProof/>
        </w:rPr>
        <w:t>36.</w:t>
      </w:r>
      <w:r w:rsidRPr="0099787F">
        <w:rPr>
          <w:noProof/>
        </w:rPr>
        <w:tab/>
        <w:t xml:space="preserve">Lavrentaki A, Thomas T, Subramanian A, et al. Increased risk of non-alcoholic fatty liver disease in women with gestational diabetes mellitus: A population-based cohort study, systematic review and meta-analysis. </w:t>
      </w:r>
      <w:r w:rsidRPr="0099787F">
        <w:rPr>
          <w:i/>
          <w:noProof/>
        </w:rPr>
        <w:t>J Diabetes Complications</w:t>
      </w:r>
      <w:r w:rsidRPr="0099787F">
        <w:rPr>
          <w:noProof/>
        </w:rPr>
        <w:t xml:space="preserve"> 2019; </w:t>
      </w:r>
      <w:r w:rsidRPr="0099787F">
        <w:rPr>
          <w:b/>
          <w:noProof/>
        </w:rPr>
        <w:t>33</w:t>
      </w:r>
      <w:r w:rsidRPr="0099787F">
        <w:rPr>
          <w:noProof/>
        </w:rPr>
        <w:t>(10): 107401.</w:t>
      </w:r>
    </w:p>
    <w:p w14:paraId="3CB8AA5A" w14:textId="77777777" w:rsidR="0099787F" w:rsidRPr="0099787F" w:rsidRDefault="0099787F" w:rsidP="0099787F">
      <w:pPr>
        <w:pStyle w:val="EndNoteBibliography"/>
        <w:rPr>
          <w:noProof/>
        </w:rPr>
      </w:pPr>
      <w:r w:rsidRPr="0099787F">
        <w:rPr>
          <w:noProof/>
        </w:rPr>
        <w:t>37.</w:t>
      </w:r>
      <w:r w:rsidRPr="0099787F">
        <w:rPr>
          <w:noProof/>
        </w:rPr>
        <w:tab/>
        <w:t xml:space="preserve">Donnelly SR, Hinkle SN, Rawal S, et al. Prospective study of gestational diabetes and fatty liver scores 9 to 16 years after pregnancy. </w:t>
      </w:r>
      <w:r w:rsidRPr="0099787F">
        <w:rPr>
          <w:i/>
          <w:noProof/>
        </w:rPr>
        <w:t>Journal of diabetes</w:t>
      </w:r>
      <w:r w:rsidRPr="0099787F">
        <w:rPr>
          <w:noProof/>
        </w:rPr>
        <w:t xml:space="preserve"> 2019; </w:t>
      </w:r>
      <w:r w:rsidRPr="0099787F">
        <w:rPr>
          <w:b/>
          <w:noProof/>
        </w:rPr>
        <w:t>11</w:t>
      </w:r>
      <w:r w:rsidRPr="0099787F">
        <w:rPr>
          <w:noProof/>
        </w:rPr>
        <w:t>(11): 895-905.</w:t>
      </w:r>
    </w:p>
    <w:p w14:paraId="610DF69C" w14:textId="77777777" w:rsidR="0099787F" w:rsidRPr="0099787F" w:rsidRDefault="0099787F" w:rsidP="0099787F">
      <w:pPr>
        <w:pStyle w:val="EndNoteBibliography"/>
        <w:rPr>
          <w:noProof/>
        </w:rPr>
      </w:pPr>
      <w:r w:rsidRPr="0099787F">
        <w:rPr>
          <w:noProof/>
        </w:rPr>
        <w:t>38.</w:t>
      </w:r>
      <w:r w:rsidRPr="0099787F">
        <w:rPr>
          <w:noProof/>
        </w:rPr>
        <w:tab/>
        <w:t xml:space="preserve">Lowe WL, Jr., Scholtens DM, Kuang A, et al. Hyperglycemia and Adverse Pregnancy Outcome Follow-up Study (HAPO FUS): Maternal Gestational Diabetes Mellitus and Childhood Glucose Metabolism. </w:t>
      </w:r>
      <w:r w:rsidRPr="0099787F">
        <w:rPr>
          <w:i/>
          <w:noProof/>
        </w:rPr>
        <w:t>Diabetes Care</w:t>
      </w:r>
      <w:r w:rsidRPr="0099787F">
        <w:rPr>
          <w:noProof/>
        </w:rPr>
        <w:t xml:space="preserve"> 2019; </w:t>
      </w:r>
      <w:r w:rsidRPr="0099787F">
        <w:rPr>
          <w:b/>
          <w:noProof/>
        </w:rPr>
        <w:t>42</w:t>
      </w:r>
      <w:r w:rsidRPr="0099787F">
        <w:rPr>
          <w:noProof/>
        </w:rPr>
        <w:t>(3): 372-80.</w:t>
      </w:r>
    </w:p>
    <w:p w14:paraId="66DB0FD8" w14:textId="77777777" w:rsidR="0099787F" w:rsidRPr="0099787F" w:rsidRDefault="0099787F" w:rsidP="0099787F">
      <w:pPr>
        <w:pStyle w:val="EndNoteBibliography"/>
        <w:rPr>
          <w:noProof/>
        </w:rPr>
      </w:pPr>
      <w:r w:rsidRPr="0099787F">
        <w:rPr>
          <w:noProof/>
        </w:rPr>
        <w:t>39.</w:t>
      </w:r>
      <w:r w:rsidRPr="0099787F">
        <w:rPr>
          <w:noProof/>
        </w:rPr>
        <w:tab/>
        <w:t xml:space="preserve">Winzer C, Wagner O, Festa A, et al. Plasma adiponectin, insulin sensitivity, and subclinical inflammation in women with prior gestational diabetes mellitus. </w:t>
      </w:r>
      <w:r w:rsidRPr="0099787F">
        <w:rPr>
          <w:i/>
          <w:noProof/>
        </w:rPr>
        <w:t>Diabetes care</w:t>
      </w:r>
      <w:r w:rsidRPr="0099787F">
        <w:rPr>
          <w:noProof/>
        </w:rPr>
        <w:t xml:space="preserve"> 2004; </w:t>
      </w:r>
      <w:r w:rsidRPr="0099787F">
        <w:rPr>
          <w:b/>
          <w:noProof/>
        </w:rPr>
        <w:t>27</w:t>
      </w:r>
      <w:r w:rsidRPr="0099787F">
        <w:rPr>
          <w:noProof/>
        </w:rPr>
        <w:t>(7): 1721-7.</w:t>
      </w:r>
    </w:p>
    <w:p w14:paraId="5EA6B4CE" w14:textId="77777777" w:rsidR="0099787F" w:rsidRPr="0099787F" w:rsidRDefault="0099787F" w:rsidP="0099787F">
      <w:pPr>
        <w:pStyle w:val="EndNoteBibliography"/>
        <w:rPr>
          <w:noProof/>
        </w:rPr>
      </w:pPr>
      <w:r w:rsidRPr="0099787F">
        <w:rPr>
          <w:noProof/>
        </w:rPr>
        <w:t>40.</w:t>
      </w:r>
      <w:r w:rsidRPr="0099787F">
        <w:rPr>
          <w:noProof/>
        </w:rPr>
        <w:tab/>
        <w:t xml:space="preserve">Lu J, Zhang S, Li W, et al. Maternal Gestational Diabetes Is Associated With Offspring's Hypertension. </w:t>
      </w:r>
      <w:r w:rsidRPr="0099787F">
        <w:rPr>
          <w:i/>
          <w:noProof/>
        </w:rPr>
        <w:t>Am J Hypertens</w:t>
      </w:r>
      <w:r w:rsidRPr="0099787F">
        <w:rPr>
          <w:noProof/>
        </w:rPr>
        <w:t xml:space="preserve"> 2019; </w:t>
      </w:r>
      <w:r w:rsidRPr="0099787F">
        <w:rPr>
          <w:b/>
          <w:noProof/>
        </w:rPr>
        <w:t>32</w:t>
      </w:r>
      <w:r w:rsidRPr="0099787F">
        <w:rPr>
          <w:noProof/>
        </w:rPr>
        <w:t>(4): 335-42.</w:t>
      </w:r>
    </w:p>
    <w:p w14:paraId="162F7712" w14:textId="77777777" w:rsidR="0099787F" w:rsidRPr="0099787F" w:rsidRDefault="0099787F" w:rsidP="0099787F">
      <w:pPr>
        <w:pStyle w:val="EndNoteBibliography"/>
        <w:rPr>
          <w:noProof/>
        </w:rPr>
      </w:pPr>
      <w:r w:rsidRPr="0099787F">
        <w:rPr>
          <w:noProof/>
        </w:rPr>
        <w:t>41.</w:t>
      </w:r>
      <w:r w:rsidRPr="0099787F">
        <w:rPr>
          <w:noProof/>
        </w:rPr>
        <w:tab/>
        <w:t xml:space="preserve">Nomura Y, Marks DJ, Grossman B, et al. Exposure to gestational diabetes mellitus and low socioeconomic status: effects on neurocognitive development and risk of attention-deficit/hyperactivity disorder in offspring. </w:t>
      </w:r>
      <w:r w:rsidRPr="0099787F">
        <w:rPr>
          <w:i/>
          <w:noProof/>
        </w:rPr>
        <w:t>Archives of pediatrics &amp; adolescent medicine</w:t>
      </w:r>
      <w:r w:rsidRPr="0099787F">
        <w:rPr>
          <w:noProof/>
        </w:rPr>
        <w:t xml:space="preserve"> 2012; </w:t>
      </w:r>
      <w:r w:rsidRPr="0099787F">
        <w:rPr>
          <w:b/>
          <w:noProof/>
        </w:rPr>
        <w:t>166</w:t>
      </w:r>
      <w:r w:rsidRPr="0099787F">
        <w:rPr>
          <w:noProof/>
        </w:rPr>
        <w:t>(4): 337-43.</w:t>
      </w:r>
    </w:p>
    <w:p w14:paraId="1F2132C7" w14:textId="77777777" w:rsidR="0099787F" w:rsidRPr="0099787F" w:rsidRDefault="0099787F" w:rsidP="0099787F">
      <w:pPr>
        <w:pStyle w:val="EndNoteBibliography"/>
        <w:rPr>
          <w:noProof/>
        </w:rPr>
      </w:pPr>
      <w:r w:rsidRPr="0099787F">
        <w:rPr>
          <w:noProof/>
        </w:rPr>
        <w:t>42.</w:t>
      </w:r>
      <w:r w:rsidRPr="0099787F">
        <w:rPr>
          <w:noProof/>
        </w:rPr>
        <w:tab/>
        <w:t xml:space="preserve">Rawal S, Olsen SF, Grunnet LG, et al. Gestational Diabetes Mellitus and Renal Function: A Prospective Study With 9- to 16-Year Follow-up After Pregnancy. </w:t>
      </w:r>
      <w:r w:rsidRPr="0099787F">
        <w:rPr>
          <w:i/>
          <w:noProof/>
        </w:rPr>
        <w:t>Diabetes care</w:t>
      </w:r>
      <w:r w:rsidRPr="0099787F">
        <w:rPr>
          <w:noProof/>
        </w:rPr>
        <w:t xml:space="preserve"> 2018; </w:t>
      </w:r>
      <w:r w:rsidRPr="0099787F">
        <w:rPr>
          <w:b/>
          <w:noProof/>
        </w:rPr>
        <w:t>41</w:t>
      </w:r>
      <w:r w:rsidRPr="0099787F">
        <w:rPr>
          <w:noProof/>
        </w:rPr>
        <w:t>(7): 1378-84.</w:t>
      </w:r>
    </w:p>
    <w:p w14:paraId="70B81924" w14:textId="77777777" w:rsidR="0099787F" w:rsidRPr="0099787F" w:rsidRDefault="0099787F" w:rsidP="0099787F">
      <w:pPr>
        <w:pStyle w:val="EndNoteBibliography"/>
        <w:rPr>
          <w:noProof/>
        </w:rPr>
      </w:pPr>
      <w:r w:rsidRPr="0099787F">
        <w:rPr>
          <w:noProof/>
        </w:rPr>
        <w:t>43.</w:t>
      </w:r>
      <w:r w:rsidRPr="0099787F">
        <w:rPr>
          <w:noProof/>
        </w:rPr>
        <w:tab/>
        <w:t xml:space="preserve">Bomback AS, Rekhtman Y, Whaley-Connell AT, et al. Gestational diabetes mellitus alone in the absence of subsequent diabetes is associated with microalbuminuria: results from the Kidney Early Evaluation Program (KEEP). </w:t>
      </w:r>
      <w:r w:rsidRPr="0099787F">
        <w:rPr>
          <w:i/>
          <w:noProof/>
        </w:rPr>
        <w:t>Diabetes care</w:t>
      </w:r>
      <w:r w:rsidRPr="0099787F">
        <w:rPr>
          <w:noProof/>
        </w:rPr>
        <w:t xml:space="preserve"> 2010; </w:t>
      </w:r>
      <w:r w:rsidRPr="0099787F">
        <w:rPr>
          <w:b/>
          <w:noProof/>
        </w:rPr>
        <w:t>33</w:t>
      </w:r>
      <w:r w:rsidRPr="0099787F">
        <w:rPr>
          <w:noProof/>
        </w:rPr>
        <w:t>(12): 2586-91.</w:t>
      </w:r>
    </w:p>
    <w:p w14:paraId="6489DA11" w14:textId="77777777" w:rsidR="0099787F" w:rsidRPr="0099787F" w:rsidRDefault="0099787F" w:rsidP="0099787F">
      <w:pPr>
        <w:pStyle w:val="EndNoteBibliography"/>
        <w:rPr>
          <w:noProof/>
        </w:rPr>
      </w:pPr>
      <w:r w:rsidRPr="0099787F">
        <w:rPr>
          <w:noProof/>
        </w:rPr>
        <w:t>44.</w:t>
      </w:r>
      <w:r w:rsidRPr="0099787F">
        <w:rPr>
          <w:noProof/>
        </w:rPr>
        <w:tab/>
        <w:t xml:space="preserve">Yu Y, Arah OA, Liew Z, et al. Maternal diabetes during pregnancy and early onset of cardiovascular disease in offspring: population based cohort study with 40 years of follow-up. </w:t>
      </w:r>
      <w:r w:rsidRPr="0099787F">
        <w:rPr>
          <w:i/>
          <w:noProof/>
        </w:rPr>
        <w:t>BMJ</w:t>
      </w:r>
      <w:r w:rsidRPr="0099787F">
        <w:rPr>
          <w:noProof/>
        </w:rPr>
        <w:t xml:space="preserve"> 2019; </w:t>
      </w:r>
      <w:r w:rsidRPr="0099787F">
        <w:rPr>
          <w:b/>
          <w:noProof/>
        </w:rPr>
        <w:t>367</w:t>
      </w:r>
      <w:r w:rsidRPr="0099787F">
        <w:rPr>
          <w:noProof/>
        </w:rPr>
        <w:t>: l6398.</w:t>
      </w:r>
    </w:p>
    <w:p w14:paraId="1536E048" w14:textId="77777777" w:rsidR="0099787F" w:rsidRPr="0099787F" w:rsidRDefault="0099787F" w:rsidP="0099787F">
      <w:pPr>
        <w:pStyle w:val="EndNoteBibliography"/>
        <w:rPr>
          <w:noProof/>
        </w:rPr>
      </w:pPr>
      <w:r w:rsidRPr="0099787F">
        <w:rPr>
          <w:noProof/>
        </w:rPr>
        <w:t>45.</w:t>
      </w:r>
      <w:r w:rsidRPr="0099787F">
        <w:rPr>
          <w:noProof/>
        </w:rPr>
        <w:tab/>
        <w:t xml:space="preserve">Xiang AH, Wang X, Martinez MP, et al. Association of maternal diabetes with autism in offspring. </w:t>
      </w:r>
      <w:r w:rsidRPr="0099787F">
        <w:rPr>
          <w:i/>
          <w:noProof/>
        </w:rPr>
        <w:t>JAMA : the journal of the American Medical Association</w:t>
      </w:r>
      <w:r w:rsidRPr="0099787F">
        <w:rPr>
          <w:noProof/>
        </w:rPr>
        <w:t xml:space="preserve"> 2015; </w:t>
      </w:r>
      <w:r w:rsidRPr="0099787F">
        <w:rPr>
          <w:b/>
          <w:noProof/>
        </w:rPr>
        <w:t>313</w:t>
      </w:r>
      <w:r w:rsidRPr="0099787F">
        <w:rPr>
          <w:noProof/>
        </w:rPr>
        <w:t>(14): 1425-34.</w:t>
      </w:r>
    </w:p>
    <w:p w14:paraId="19FB883C" w14:textId="77777777" w:rsidR="0099787F" w:rsidRPr="0099787F" w:rsidRDefault="0099787F" w:rsidP="0099787F">
      <w:pPr>
        <w:pStyle w:val="EndNoteBibliography"/>
        <w:rPr>
          <w:noProof/>
        </w:rPr>
      </w:pPr>
      <w:r w:rsidRPr="0099787F">
        <w:rPr>
          <w:noProof/>
        </w:rPr>
        <w:t>46.</w:t>
      </w:r>
      <w:r w:rsidRPr="0099787F">
        <w:rPr>
          <w:noProof/>
        </w:rPr>
        <w:tab/>
        <w:t xml:space="preserve">Kong L, Nilsson IAK, Brismar K, Gissler M, Lavebratt C. Associations of Different Types of Maternal Diabetes and Body Mass Index With Offspring Psychiatric Disorders. </w:t>
      </w:r>
      <w:r w:rsidRPr="0099787F">
        <w:rPr>
          <w:i/>
          <w:noProof/>
        </w:rPr>
        <w:t>JAMA Netw Open</w:t>
      </w:r>
      <w:r w:rsidRPr="0099787F">
        <w:rPr>
          <w:noProof/>
        </w:rPr>
        <w:t xml:space="preserve"> 2020; </w:t>
      </w:r>
      <w:r w:rsidRPr="0099787F">
        <w:rPr>
          <w:b/>
          <w:noProof/>
        </w:rPr>
        <w:t>3</w:t>
      </w:r>
      <w:r w:rsidRPr="0099787F">
        <w:rPr>
          <w:noProof/>
        </w:rPr>
        <w:t>(2): e1920787.</w:t>
      </w:r>
    </w:p>
    <w:p w14:paraId="47425E73" w14:textId="77777777" w:rsidR="0099787F" w:rsidRPr="0099787F" w:rsidRDefault="0099787F" w:rsidP="0099787F">
      <w:pPr>
        <w:pStyle w:val="EndNoteBibliography"/>
        <w:rPr>
          <w:noProof/>
        </w:rPr>
      </w:pPr>
      <w:r w:rsidRPr="0099787F">
        <w:rPr>
          <w:noProof/>
        </w:rPr>
        <w:t>47.</w:t>
      </w:r>
      <w:r w:rsidRPr="0099787F">
        <w:rPr>
          <w:noProof/>
        </w:rPr>
        <w:tab/>
        <w:t xml:space="preserve">Logan KM, Emsley RJ, Jeffries S, et al. Development of Early Adiposity in Infants of Mothers With Gestational Diabetes Mellitus. </w:t>
      </w:r>
      <w:r w:rsidRPr="0099787F">
        <w:rPr>
          <w:i/>
          <w:noProof/>
        </w:rPr>
        <w:t>Diabetes care</w:t>
      </w:r>
      <w:r w:rsidRPr="0099787F">
        <w:rPr>
          <w:noProof/>
        </w:rPr>
        <w:t xml:space="preserve"> 2016; </w:t>
      </w:r>
      <w:r w:rsidRPr="0099787F">
        <w:rPr>
          <w:b/>
          <w:noProof/>
        </w:rPr>
        <w:t>39</w:t>
      </w:r>
      <w:r w:rsidRPr="0099787F">
        <w:rPr>
          <w:noProof/>
        </w:rPr>
        <w:t>(6): 1045-51.</w:t>
      </w:r>
    </w:p>
    <w:p w14:paraId="103796ED" w14:textId="77777777" w:rsidR="0099787F" w:rsidRPr="0099787F" w:rsidRDefault="0099787F" w:rsidP="0099787F">
      <w:pPr>
        <w:pStyle w:val="EndNoteBibliography"/>
        <w:rPr>
          <w:noProof/>
        </w:rPr>
      </w:pPr>
      <w:r w:rsidRPr="0099787F">
        <w:rPr>
          <w:noProof/>
        </w:rPr>
        <w:t>48.</w:t>
      </w:r>
      <w:r w:rsidRPr="0099787F">
        <w:rPr>
          <w:noProof/>
        </w:rPr>
        <w:tab/>
        <w:t xml:space="preserve">Venkataraman H, Ram U, Craik S, Arungunasekaran A, Seshadri S, Saravanan P. Increased fetal adiposity prior to diagnosis of gestational diabetes in South Asians: more evidence for the 'thin-fat' baby. </w:t>
      </w:r>
      <w:r w:rsidRPr="0099787F">
        <w:rPr>
          <w:i/>
          <w:noProof/>
        </w:rPr>
        <w:t>Diabetologia</w:t>
      </w:r>
      <w:r w:rsidRPr="0099787F">
        <w:rPr>
          <w:noProof/>
        </w:rPr>
        <w:t xml:space="preserve"> 2017; </w:t>
      </w:r>
      <w:r w:rsidRPr="0099787F">
        <w:rPr>
          <w:b/>
          <w:noProof/>
        </w:rPr>
        <w:t>60</w:t>
      </w:r>
      <w:r w:rsidRPr="0099787F">
        <w:rPr>
          <w:noProof/>
        </w:rPr>
        <w:t>(3): 399-405.</w:t>
      </w:r>
    </w:p>
    <w:p w14:paraId="5230E5B6" w14:textId="77777777" w:rsidR="0099787F" w:rsidRPr="0099787F" w:rsidRDefault="0099787F" w:rsidP="0099787F">
      <w:pPr>
        <w:pStyle w:val="EndNoteBibliography"/>
        <w:rPr>
          <w:noProof/>
        </w:rPr>
      </w:pPr>
      <w:r w:rsidRPr="0099787F">
        <w:rPr>
          <w:noProof/>
        </w:rPr>
        <w:t>49.</w:t>
      </w:r>
      <w:r w:rsidRPr="0099787F">
        <w:rPr>
          <w:noProof/>
        </w:rPr>
        <w:tab/>
        <w:t xml:space="preserve">Ram U, Seshadri S, Saravanan P. Hyperglycaemia in pregnancy: time to ask the hard questions? </w:t>
      </w:r>
      <w:r w:rsidRPr="0099787F">
        <w:rPr>
          <w:i/>
          <w:noProof/>
        </w:rPr>
        <w:t>The lancet Diabetes &amp; endocrinology</w:t>
      </w:r>
      <w:r w:rsidRPr="0099787F">
        <w:rPr>
          <w:noProof/>
        </w:rPr>
        <w:t xml:space="preserve"> 2017; </w:t>
      </w:r>
      <w:r w:rsidRPr="0099787F">
        <w:rPr>
          <w:b/>
          <w:noProof/>
        </w:rPr>
        <w:t>5</w:t>
      </w:r>
      <w:r w:rsidRPr="0099787F">
        <w:rPr>
          <w:noProof/>
        </w:rPr>
        <w:t>(8): 578-9.</w:t>
      </w:r>
    </w:p>
    <w:p w14:paraId="31FFF980" w14:textId="77777777" w:rsidR="0099787F" w:rsidRPr="0099787F" w:rsidRDefault="0099787F" w:rsidP="0099787F">
      <w:pPr>
        <w:pStyle w:val="EndNoteBibliography"/>
        <w:rPr>
          <w:noProof/>
        </w:rPr>
      </w:pPr>
      <w:r w:rsidRPr="0099787F">
        <w:rPr>
          <w:noProof/>
        </w:rPr>
        <w:t>50.</w:t>
      </w:r>
      <w:r w:rsidRPr="0099787F">
        <w:rPr>
          <w:noProof/>
        </w:rPr>
        <w:tab/>
        <w:t xml:space="preserve">Catalano PM, Farrell K, Thomas A, et al. Perinatal risk factors for childhood obesity and metabolic dysregulation. </w:t>
      </w:r>
      <w:r w:rsidRPr="0099787F">
        <w:rPr>
          <w:i/>
          <w:noProof/>
        </w:rPr>
        <w:t>Am J Clin Nutr</w:t>
      </w:r>
      <w:r w:rsidRPr="0099787F">
        <w:rPr>
          <w:noProof/>
        </w:rPr>
        <w:t xml:space="preserve"> 2009; </w:t>
      </w:r>
      <w:r w:rsidRPr="0099787F">
        <w:rPr>
          <w:b/>
          <w:noProof/>
        </w:rPr>
        <w:t>90</w:t>
      </w:r>
      <w:r w:rsidRPr="0099787F">
        <w:rPr>
          <w:noProof/>
        </w:rPr>
        <w:t>(5): 1303-13.</w:t>
      </w:r>
    </w:p>
    <w:p w14:paraId="3A9F8592" w14:textId="77777777" w:rsidR="0099787F" w:rsidRPr="0099787F" w:rsidRDefault="0099787F" w:rsidP="0099787F">
      <w:pPr>
        <w:pStyle w:val="EndNoteBibliography"/>
        <w:rPr>
          <w:noProof/>
        </w:rPr>
      </w:pPr>
      <w:r w:rsidRPr="0099787F">
        <w:rPr>
          <w:noProof/>
        </w:rPr>
        <w:t>51.</w:t>
      </w:r>
      <w:r w:rsidRPr="0099787F">
        <w:rPr>
          <w:noProof/>
        </w:rPr>
        <w:tab/>
        <w:t xml:space="preserve">Statistics on Obesity, Physical Activity and Diet - England. </w:t>
      </w:r>
      <w:r w:rsidRPr="0099787F">
        <w:rPr>
          <w:i/>
          <w:noProof/>
        </w:rPr>
        <w:t>NHS Digital</w:t>
      </w:r>
      <w:r w:rsidRPr="0099787F">
        <w:rPr>
          <w:noProof/>
        </w:rPr>
        <w:t xml:space="preserve"> 2018.</w:t>
      </w:r>
    </w:p>
    <w:p w14:paraId="47C33A09" w14:textId="77777777" w:rsidR="0099787F" w:rsidRPr="0099787F" w:rsidRDefault="0099787F" w:rsidP="0099787F">
      <w:pPr>
        <w:pStyle w:val="EndNoteBibliography"/>
        <w:rPr>
          <w:noProof/>
        </w:rPr>
      </w:pPr>
      <w:r w:rsidRPr="0099787F">
        <w:rPr>
          <w:noProof/>
        </w:rPr>
        <w:t>52.</w:t>
      </w:r>
      <w:r w:rsidRPr="0099787F">
        <w:rPr>
          <w:noProof/>
        </w:rPr>
        <w:tab/>
        <w:t xml:space="preserve">Mayer-Davis EJ, Lawrence JM, Dabelea D, et al. Incidence Trends of Type 1 and Type 2 Diabetes among Youths, 2002-2012. </w:t>
      </w:r>
      <w:r w:rsidRPr="0099787F">
        <w:rPr>
          <w:i/>
          <w:noProof/>
        </w:rPr>
        <w:t>N Engl J Med</w:t>
      </w:r>
      <w:r w:rsidRPr="0099787F">
        <w:rPr>
          <w:noProof/>
        </w:rPr>
        <w:t xml:space="preserve"> 2017; </w:t>
      </w:r>
      <w:r w:rsidRPr="0099787F">
        <w:rPr>
          <w:b/>
          <w:noProof/>
        </w:rPr>
        <w:t>376</w:t>
      </w:r>
      <w:r w:rsidRPr="0099787F">
        <w:rPr>
          <w:noProof/>
        </w:rPr>
        <w:t>(15): 1419-29.</w:t>
      </w:r>
    </w:p>
    <w:p w14:paraId="1F1A8D50" w14:textId="77777777" w:rsidR="0099787F" w:rsidRPr="0099787F" w:rsidRDefault="0099787F" w:rsidP="0099787F">
      <w:pPr>
        <w:pStyle w:val="EndNoteBibliography"/>
        <w:rPr>
          <w:noProof/>
        </w:rPr>
      </w:pPr>
      <w:r w:rsidRPr="0099787F">
        <w:rPr>
          <w:noProof/>
        </w:rPr>
        <w:t>53.</w:t>
      </w:r>
      <w:r w:rsidRPr="0099787F">
        <w:rPr>
          <w:noProof/>
        </w:rPr>
        <w:tab/>
        <w:t xml:space="preserve">Ranjani H, Mehreen TS, Pradeepa R, et al. Epidemiology of childhood overweight &amp; obesity in India: A systematic review. </w:t>
      </w:r>
      <w:r w:rsidRPr="0099787F">
        <w:rPr>
          <w:i/>
          <w:noProof/>
        </w:rPr>
        <w:t>Indian J Med Res</w:t>
      </w:r>
      <w:r w:rsidRPr="0099787F">
        <w:rPr>
          <w:noProof/>
        </w:rPr>
        <w:t xml:space="preserve"> 2016; </w:t>
      </w:r>
      <w:r w:rsidRPr="0099787F">
        <w:rPr>
          <w:b/>
          <w:noProof/>
        </w:rPr>
        <w:t>143</w:t>
      </w:r>
      <w:r w:rsidRPr="0099787F">
        <w:rPr>
          <w:noProof/>
        </w:rPr>
        <w:t>(2): 160-74.</w:t>
      </w:r>
    </w:p>
    <w:p w14:paraId="5A753367" w14:textId="77777777" w:rsidR="0099787F" w:rsidRPr="0099787F" w:rsidRDefault="0099787F" w:rsidP="0099787F">
      <w:pPr>
        <w:pStyle w:val="EndNoteBibliography"/>
        <w:rPr>
          <w:noProof/>
        </w:rPr>
      </w:pPr>
      <w:r w:rsidRPr="0099787F">
        <w:rPr>
          <w:noProof/>
        </w:rPr>
        <w:t>54.</w:t>
      </w:r>
      <w:r w:rsidRPr="0099787F">
        <w:rPr>
          <w:noProof/>
        </w:rPr>
        <w:tab/>
        <w:t xml:space="preserve">Ward ZJ, Long MW, Resch SC, Giles CM, Cradock AL, Gortmaker SL. Simulation of Growth Trajectories of Childhood Obesity into Adulthood. </w:t>
      </w:r>
      <w:r w:rsidRPr="0099787F">
        <w:rPr>
          <w:i/>
          <w:noProof/>
        </w:rPr>
        <w:t>N Engl J Med</w:t>
      </w:r>
      <w:r w:rsidRPr="0099787F">
        <w:rPr>
          <w:noProof/>
        </w:rPr>
        <w:t xml:space="preserve"> 2017; </w:t>
      </w:r>
      <w:r w:rsidRPr="0099787F">
        <w:rPr>
          <w:b/>
          <w:noProof/>
        </w:rPr>
        <w:t>377</w:t>
      </w:r>
      <w:r w:rsidRPr="0099787F">
        <w:rPr>
          <w:noProof/>
        </w:rPr>
        <w:t>(22): 2145-53.</w:t>
      </w:r>
    </w:p>
    <w:p w14:paraId="79E5DD51" w14:textId="77777777" w:rsidR="0099787F" w:rsidRPr="0099787F" w:rsidRDefault="0099787F" w:rsidP="0099787F">
      <w:pPr>
        <w:pStyle w:val="EndNoteBibliography"/>
        <w:rPr>
          <w:noProof/>
        </w:rPr>
      </w:pPr>
      <w:r w:rsidRPr="0099787F">
        <w:rPr>
          <w:noProof/>
        </w:rPr>
        <w:t>55.</w:t>
      </w:r>
      <w:r w:rsidRPr="0099787F">
        <w:rPr>
          <w:noProof/>
        </w:rPr>
        <w:tab/>
        <w:t xml:space="preserve">Scholtens DM, Kuang A, Lowe LP, et al. Hyperglycemia and Adverse Pregnancy Outcome Follow-up Study (HAPO FUS): Maternal Glycemia and Childhood Glucose Metabolism. </w:t>
      </w:r>
      <w:r w:rsidRPr="0099787F">
        <w:rPr>
          <w:i/>
          <w:noProof/>
        </w:rPr>
        <w:t>Diabetes Care</w:t>
      </w:r>
      <w:r w:rsidRPr="0099787F">
        <w:rPr>
          <w:noProof/>
        </w:rPr>
        <w:t xml:space="preserve"> 2019; </w:t>
      </w:r>
      <w:r w:rsidRPr="0099787F">
        <w:rPr>
          <w:b/>
          <w:noProof/>
        </w:rPr>
        <w:t>42</w:t>
      </w:r>
      <w:r w:rsidRPr="0099787F">
        <w:rPr>
          <w:noProof/>
        </w:rPr>
        <w:t>(3): 381-92.</w:t>
      </w:r>
    </w:p>
    <w:p w14:paraId="0D7FF45B" w14:textId="77777777" w:rsidR="0099787F" w:rsidRPr="0099787F" w:rsidRDefault="0099787F" w:rsidP="0099787F">
      <w:pPr>
        <w:pStyle w:val="EndNoteBibliography"/>
        <w:rPr>
          <w:noProof/>
        </w:rPr>
      </w:pPr>
      <w:r w:rsidRPr="0099787F">
        <w:rPr>
          <w:noProof/>
        </w:rPr>
        <w:t>56.</w:t>
      </w:r>
      <w:r w:rsidRPr="0099787F">
        <w:rPr>
          <w:noProof/>
        </w:rPr>
        <w:tab/>
        <w:t xml:space="preserve">Hjort L, Martino D, Grunnet LG, et al. Gestational diabetes and maternal obesity are associated with epigenome-wide methylation changes in children. </w:t>
      </w:r>
      <w:r w:rsidRPr="0099787F">
        <w:rPr>
          <w:i/>
          <w:noProof/>
        </w:rPr>
        <w:t>JCI Insight</w:t>
      </w:r>
      <w:r w:rsidRPr="0099787F">
        <w:rPr>
          <w:noProof/>
        </w:rPr>
        <w:t xml:space="preserve"> 2018; </w:t>
      </w:r>
      <w:r w:rsidRPr="0099787F">
        <w:rPr>
          <w:b/>
          <w:noProof/>
        </w:rPr>
        <w:t>3</w:t>
      </w:r>
      <w:r w:rsidRPr="0099787F">
        <w:rPr>
          <w:noProof/>
        </w:rPr>
        <w:t>(17).</w:t>
      </w:r>
    </w:p>
    <w:p w14:paraId="7C97C2D4" w14:textId="77777777" w:rsidR="0099787F" w:rsidRPr="0099787F" w:rsidRDefault="0099787F" w:rsidP="0099787F">
      <w:pPr>
        <w:pStyle w:val="EndNoteBibliography"/>
        <w:rPr>
          <w:noProof/>
        </w:rPr>
      </w:pPr>
      <w:r w:rsidRPr="0099787F">
        <w:rPr>
          <w:noProof/>
        </w:rPr>
        <w:t>57.</w:t>
      </w:r>
      <w:r w:rsidRPr="0099787F">
        <w:rPr>
          <w:noProof/>
        </w:rPr>
        <w:tab/>
        <w:t xml:space="preserve">Desai M, Beall M, Ross MG. Developmental origins of obesity: programmed adipogenesis. </w:t>
      </w:r>
      <w:r w:rsidRPr="0099787F">
        <w:rPr>
          <w:i/>
          <w:noProof/>
        </w:rPr>
        <w:t>Curr Diab Rep</w:t>
      </w:r>
      <w:r w:rsidRPr="0099787F">
        <w:rPr>
          <w:noProof/>
        </w:rPr>
        <w:t xml:space="preserve"> 2013; </w:t>
      </w:r>
      <w:r w:rsidRPr="0099787F">
        <w:rPr>
          <w:b/>
          <w:noProof/>
        </w:rPr>
        <w:t>13</w:t>
      </w:r>
      <w:r w:rsidRPr="0099787F">
        <w:rPr>
          <w:noProof/>
        </w:rPr>
        <w:t>(1): 27-33.</w:t>
      </w:r>
    </w:p>
    <w:p w14:paraId="38F0AD5E" w14:textId="77777777" w:rsidR="0099787F" w:rsidRPr="0099787F" w:rsidRDefault="0099787F" w:rsidP="0099787F">
      <w:pPr>
        <w:pStyle w:val="EndNoteBibliography"/>
        <w:rPr>
          <w:noProof/>
        </w:rPr>
      </w:pPr>
      <w:r w:rsidRPr="0099787F">
        <w:rPr>
          <w:noProof/>
        </w:rPr>
        <w:t>58.</w:t>
      </w:r>
      <w:r w:rsidRPr="0099787F">
        <w:rPr>
          <w:noProof/>
        </w:rPr>
        <w:tab/>
        <w:t xml:space="preserve">International Weight Management in Pregnancy Collaborative G. Effect of diet and physical activity based interventions in pregnancy on gestational weight gain and pregnancy outcomes: meta-analysis of individual participant data from randomised trials. </w:t>
      </w:r>
      <w:r w:rsidRPr="0099787F">
        <w:rPr>
          <w:i/>
          <w:noProof/>
        </w:rPr>
        <w:t>BMJ</w:t>
      </w:r>
      <w:r w:rsidRPr="0099787F">
        <w:rPr>
          <w:noProof/>
        </w:rPr>
        <w:t xml:space="preserve"> 2017; </w:t>
      </w:r>
      <w:r w:rsidRPr="0099787F">
        <w:rPr>
          <w:b/>
          <w:noProof/>
        </w:rPr>
        <w:t>358</w:t>
      </w:r>
      <w:r w:rsidRPr="0099787F">
        <w:rPr>
          <w:noProof/>
        </w:rPr>
        <w:t>: j3119.</w:t>
      </w:r>
    </w:p>
    <w:p w14:paraId="454281B1" w14:textId="77777777" w:rsidR="0099787F" w:rsidRPr="0099787F" w:rsidRDefault="0099787F" w:rsidP="0099787F">
      <w:pPr>
        <w:pStyle w:val="EndNoteBibliography"/>
        <w:rPr>
          <w:noProof/>
        </w:rPr>
      </w:pPr>
      <w:r w:rsidRPr="0099787F">
        <w:rPr>
          <w:noProof/>
        </w:rPr>
        <w:t>59.</w:t>
      </w:r>
      <w:r w:rsidRPr="0099787F">
        <w:rPr>
          <w:noProof/>
        </w:rPr>
        <w:tab/>
        <w:t xml:space="preserve">Egan AM, Simmons D. Lessons learned from lifestyle prevention trials in gestational diabetes mellitus. </w:t>
      </w:r>
      <w:r w:rsidRPr="0099787F">
        <w:rPr>
          <w:i/>
          <w:noProof/>
        </w:rPr>
        <w:t>Diabet Med</w:t>
      </w:r>
      <w:r w:rsidRPr="0099787F">
        <w:rPr>
          <w:noProof/>
        </w:rPr>
        <w:t xml:space="preserve"> 2019; </w:t>
      </w:r>
      <w:r w:rsidRPr="0099787F">
        <w:rPr>
          <w:b/>
          <w:noProof/>
        </w:rPr>
        <w:t>36</w:t>
      </w:r>
      <w:r w:rsidRPr="0099787F">
        <w:rPr>
          <w:noProof/>
        </w:rPr>
        <w:t>(2): 142-50.</w:t>
      </w:r>
    </w:p>
    <w:p w14:paraId="6DBFF709" w14:textId="77777777" w:rsidR="0099787F" w:rsidRPr="0099787F" w:rsidRDefault="0099787F" w:rsidP="0099787F">
      <w:pPr>
        <w:pStyle w:val="EndNoteBibliography"/>
        <w:rPr>
          <w:noProof/>
        </w:rPr>
      </w:pPr>
      <w:r w:rsidRPr="0099787F">
        <w:rPr>
          <w:noProof/>
        </w:rPr>
        <w:t>60.</w:t>
      </w:r>
      <w:r w:rsidRPr="0099787F">
        <w:rPr>
          <w:noProof/>
        </w:rPr>
        <w:tab/>
        <w:t xml:space="preserve">Chiswick C, Reynolds RM, Denison F, et al. Effect of metformin on maternal and fetal outcomes in obese pregnant women (EMPOWaR): a randomised, double-blind, placebo-controlled trial. </w:t>
      </w:r>
      <w:r w:rsidRPr="0099787F">
        <w:rPr>
          <w:i/>
          <w:noProof/>
        </w:rPr>
        <w:t>The lancet Diabetes &amp; endocrinology</w:t>
      </w:r>
      <w:r w:rsidRPr="0099787F">
        <w:rPr>
          <w:noProof/>
        </w:rPr>
        <w:t xml:space="preserve"> 2015; </w:t>
      </w:r>
      <w:r w:rsidRPr="0099787F">
        <w:rPr>
          <w:b/>
          <w:noProof/>
        </w:rPr>
        <w:t>3</w:t>
      </w:r>
      <w:r w:rsidRPr="0099787F">
        <w:rPr>
          <w:noProof/>
        </w:rPr>
        <w:t>(10): 778-86.</w:t>
      </w:r>
    </w:p>
    <w:p w14:paraId="3C381361" w14:textId="77777777" w:rsidR="0099787F" w:rsidRPr="0099787F" w:rsidRDefault="0099787F" w:rsidP="0099787F">
      <w:pPr>
        <w:pStyle w:val="EndNoteBibliography"/>
        <w:rPr>
          <w:noProof/>
        </w:rPr>
      </w:pPr>
      <w:r w:rsidRPr="0099787F">
        <w:rPr>
          <w:noProof/>
        </w:rPr>
        <w:t>61.</w:t>
      </w:r>
      <w:r w:rsidRPr="0099787F">
        <w:rPr>
          <w:noProof/>
        </w:rPr>
        <w:tab/>
        <w:t>US Department of Health and Human Services NIoHEKSNIoCHaHD. Am I at Risk for Gestational Diabetes? 2012.</w:t>
      </w:r>
    </w:p>
    <w:p w14:paraId="1DE5659D" w14:textId="77777777" w:rsidR="0099787F" w:rsidRPr="0099787F" w:rsidRDefault="0099787F" w:rsidP="0099787F">
      <w:pPr>
        <w:pStyle w:val="EndNoteBibliography"/>
        <w:rPr>
          <w:noProof/>
        </w:rPr>
      </w:pPr>
      <w:r w:rsidRPr="0099787F">
        <w:rPr>
          <w:noProof/>
        </w:rPr>
        <w:t>62.</w:t>
      </w:r>
      <w:r w:rsidRPr="0099787F">
        <w:rPr>
          <w:noProof/>
        </w:rPr>
        <w:tab/>
        <w:t xml:space="preserve">Sovio U, Murphy HR, Smith GC. Accelerated Fetal Growth Prior to Diagnosis of Gestational Diabetes Mellitus: A Prospective Cohort Study of Nulliparous Women. </w:t>
      </w:r>
      <w:r w:rsidRPr="0099787F">
        <w:rPr>
          <w:i/>
          <w:noProof/>
        </w:rPr>
        <w:t>Diabetes care</w:t>
      </w:r>
      <w:r w:rsidRPr="0099787F">
        <w:rPr>
          <w:noProof/>
        </w:rPr>
        <w:t xml:space="preserve"> 2016; </w:t>
      </w:r>
      <w:r w:rsidRPr="0099787F">
        <w:rPr>
          <w:b/>
          <w:noProof/>
        </w:rPr>
        <w:t>39</w:t>
      </w:r>
      <w:r w:rsidRPr="0099787F">
        <w:rPr>
          <w:noProof/>
        </w:rPr>
        <w:t>(6): 982-7.</w:t>
      </w:r>
    </w:p>
    <w:p w14:paraId="7EBCA7D8" w14:textId="77777777" w:rsidR="0099787F" w:rsidRPr="0099787F" w:rsidRDefault="0099787F" w:rsidP="0099787F">
      <w:pPr>
        <w:pStyle w:val="EndNoteBibliography"/>
        <w:rPr>
          <w:noProof/>
        </w:rPr>
      </w:pPr>
      <w:r w:rsidRPr="0099787F">
        <w:rPr>
          <w:noProof/>
        </w:rPr>
        <w:t>63.</w:t>
      </w:r>
      <w:r w:rsidRPr="0099787F">
        <w:rPr>
          <w:noProof/>
        </w:rPr>
        <w:tab/>
        <w:t xml:space="preserve">Venkataraman H, Ram U, Craik S, Arungunasekaran A, Seshadri S, Saravanan P. Increased fetal adiposity prior to diagnosis of gestational diabetes in South Asians: more evidence for the 'thin-fat' baby. </w:t>
      </w:r>
      <w:r w:rsidRPr="0099787F">
        <w:rPr>
          <w:i/>
          <w:noProof/>
        </w:rPr>
        <w:t>Diabetologia</w:t>
      </w:r>
      <w:r w:rsidRPr="0099787F">
        <w:rPr>
          <w:noProof/>
        </w:rPr>
        <w:t xml:space="preserve"> 2016.</w:t>
      </w:r>
    </w:p>
    <w:p w14:paraId="053EB64D" w14:textId="77777777" w:rsidR="0099787F" w:rsidRPr="0099787F" w:rsidRDefault="0099787F" w:rsidP="0099787F">
      <w:pPr>
        <w:pStyle w:val="EndNoteBibliography"/>
        <w:rPr>
          <w:noProof/>
        </w:rPr>
      </w:pPr>
      <w:r w:rsidRPr="0099787F">
        <w:rPr>
          <w:noProof/>
        </w:rPr>
        <w:t>64.</w:t>
      </w:r>
      <w:r w:rsidRPr="0099787F">
        <w:rPr>
          <w:noProof/>
        </w:rPr>
        <w:tab/>
        <w:t xml:space="preserve">Simmons D, Hague WM, Teede HJ, et al. Hyperglycaemia in early pregnancy: the Treatment of Booking Gestational diabetes Mellitus (TOBOGM) study. A randomised controlled trial. </w:t>
      </w:r>
      <w:r w:rsidRPr="0099787F">
        <w:rPr>
          <w:i/>
          <w:noProof/>
        </w:rPr>
        <w:t>The Medical journal of Australia</w:t>
      </w:r>
      <w:r w:rsidRPr="0099787F">
        <w:rPr>
          <w:noProof/>
        </w:rPr>
        <w:t xml:space="preserve"> 2018; </w:t>
      </w:r>
      <w:r w:rsidRPr="0099787F">
        <w:rPr>
          <w:b/>
          <w:noProof/>
        </w:rPr>
        <w:t>209</w:t>
      </w:r>
      <w:r w:rsidRPr="0099787F">
        <w:rPr>
          <w:noProof/>
        </w:rPr>
        <w:t>(9): 405-6.</w:t>
      </w:r>
    </w:p>
    <w:p w14:paraId="74E127A0" w14:textId="77777777" w:rsidR="0099787F" w:rsidRPr="0099787F" w:rsidRDefault="0099787F" w:rsidP="0099787F">
      <w:pPr>
        <w:pStyle w:val="EndNoteBibliography"/>
        <w:rPr>
          <w:noProof/>
        </w:rPr>
      </w:pPr>
      <w:r w:rsidRPr="0099787F">
        <w:rPr>
          <w:noProof/>
        </w:rPr>
        <w:t>65.</w:t>
      </w:r>
      <w:r w:rsidRPr="0099787F">
        <w:rPr>
          <w:noProof/>
        </w:rPr>
        <w:tab/>
        <w:t xml:space="preserve">Farrar D, Fairley L, Santorelli G, et al. Association between hyperglycaemia and adverse perinatal outcomes in south Asian and white British women: analysis of data from the Born in Bradford cohort. </w:t>
      </w:r>
      <w:r w:rsidRPr="0099787F">
        <w:rPr>
          <w:i/>
          <w:noProof/>
        </w:rPr>
        <w:t>The lancet Diabetes &amp; endocrinology</w:t>
      </w:r>
      <w:r w:rsidRPr="0099787F">
        <w:rPr>
          <w:noProof/>
        </w:rPr>
        <w:t xml:space="preserve"> 2015; </w:t>
      </w:r>
      <w:r w:rsidRPr="0099787F">
        <w:rPr>
          <w:b/>
          <w:noProof/>
        </w:rPr>
        <w:t>3</w:t>
      </w:r>
      <w:r w:rsidRPr="0099787F">
        <w:rPr>
          <w:noProof/>
        </w:rPr>
        <w:t>(10): 795-804.</w:t>
      </w:r>
    </w:p>
    <w:p w14:paraId="4B7192ED" w14:textId="77777777" w:rsidR="0099787F" w:rsidRPr="0099787F" w:rsidRDefault="0099787F" w:rsidP="0099787F">
      <w:pPr>
        <w:pStyle w:val="EndNoteBibliography"/>
        <w:rPr>
          <w:noProof/>
        </w:rPr>
      </w:pPr>
      <w:r w:rsidRPr="0099787F">
        <w:rPr>
          <w:noProof/>
        </w:rPr>
        <w:t>66.</w:t>
      </w:r>
      <w:r w:rsidRPr="0099787F">
        <w:rPr>
          <w:noProof/>
        </w:rPr>
        <w:tab/>
        <w:t xml:space="preserve">O'Gorman N, Wright D, Syngelaki A, et al. Competing risks model in screening for preeclampsia by maternal factors and biomarkers at 11-13 weeks gestation. </w:t>
      </w:r>
      <w:r w:rsidRPr="0099787F">
        <w:rPr>
          <w:i/>
          <w:noProof/>
        </w:rPr>
        <w:t>Am J Obstet Gynecol</w:t>
      </w:r>
      <w:r w:rsidRPr="0099787F">
        <w:rPr>
          <w:noProof/>
        </w:rPr>
        <w:t xml:space="preserve"> 2016; </w:t>
      </w:r>
      <w:r w:rsidRPr="0099787F">
        <w:rPr>
          <w:b/>
          <w:noProof/>
        </w:rPr>
        <w:t>214</w:t>
      </w:r>
      <w:r w:rsidRPr="0099787F">
        <w:rPr>
          <w:noProof/>
        </w:rPr>
        <w:t>(1): 103 e1- e12.</w:t>
      </w:r>
    </w:p>
    <w:p w14:paraId="2E71BDBF" w14:textId="77777777" w:rsidR="0099787F" w:rsidRPr="0099787F" w:rsidRDefault="0099787F" w:rsidP="0099787F">
      <w:pPr>
        <w:pStyle w:val="EndNoteBibliography"/>
        <w:rPr>
          <w:noProof/>
        </w:rPr>
      </w:pPr>
      <w:r w:rsidRPr="0099787F">
        <w:rPr>
          <w:noProof/>
        </w:rPr>
        <w:t>67.</w:t>
      </w:r>
      <w:r w:rsidRPr="0099787F">
        <w:rPr>
          <w:noProof/>
        </w:rPr>
        <w:tab/>
        <w:t xml:space="preserve">Powe CE, Allard C, Battista MC, et al. Heterogeneous Contribution of Insulin Sensitivity and Secretion Defects to Gestational Diabetes Mellitus. </w:t>
      </w:r>
      <w:r w:rsidRPr="0099787F">
        <w:rPr>
          <w:i/>
          <w:noProof/>
        </w:rPr>
        <w:t>Diabetes Care</w:t>
      </w:r>
      <w:r w:rsidRPr="0099787F">
        <w:rPr>
          <w:noProof/>
        </w:rPr>
        <w:t xml:space="preserve"> 2016; </w:t>
      </w:r>
      <w:r w:rsidRPr="0099787F">
        <w:rPr>
          <w:b/>
          <w:noProof/>
        </w:rPr>
        <w:t>39</w:t>
      </w:r>
      <w:r w:rsidRPr="0099787F">
        <w:rPr>
          <w:noProof/>
        </w:rPr>
        <w:t>(6): 1052-5.</w:t>
      </w:r>
    </w:p>
    <w:p w14:paraId="676895BB" w14:textId="77777777" w:rsidR="0099787F" w:rsidRPr="0099787F" w:rsidRDefault="0099787F" w:rsidP="0099787F">
      <w:pPr>
        <w:pStyle w:val="EndNoteBibliography"/>
        <w:rPr>
          <w:noProof/>
        </w:rPr>
      </w:pPr>
      <w:r w:rsidRPr="0099787F">
        <w:rPr>
          <w:noProof/>
        </w:rPr>
        <w:t>68.</w:t>
      </w:r>
      <w:r w:rsidRPr="0099787F">
        <w:rPr>
          <w:noProof/>
        </w:rPr>
        <w:tab/>
        <w:t xml:space="preserve">Layton J, Powe C, Allard C, et al. Maternal lipid profile differs by gestational diabetes physiologic subtype. </w:t>
      </w:r>
      <w:r w:rsidRPr="0099787F">
        <w:rPr>
          <w:i/>
          <w:noProof/>
        </w:rPr>
        <w:t>Metabolism: clinical and experimental</w:t>
      </w:r>
      <w:r w:rsidRPr="0099787F">
        <w:rPr>
          <w:noProof/>
        </w:rPr>
        <w:t xml:space="preserve"> 2019; </w:t>
      </w:r>
      <w:r w:rsidRPr="0099787F">
        <w:rPr>
          <w:b/>
          <w:noProof/>
        </w:rPr>
        <w:t>91</w:t>
      </w:r>
      <w:r w:rsidRPr="0099787F">
        <w:rPr>
          <w:noProof/>
        </w:rPr>
        <w:t>: 39-42.</w:t>
      </w:r>
    </w:p>
    <w:p w14:paraId="14FA45F2" w14:textId="77777777" w:rsidR="0099787F" w:rsidRPr="0099787F" w:rsidRDefault="0099787F" w:rsidP="0099787F">
      <w:pPr>
        <w:pStyle w:val="EndNoteBibliography"/>
        <w:rPr>
          <w:noProof/>
        </w:rPr>
      </w:pPr>
      <w:r w:rsidRPr="0099787F">
        <w:rPr>
          <w:noProof/>
        </w:rPr>
        <w:t>69.</w:t>
      </w:r>
      <w:r w:rsidRPr="0099787F">
        <w:rPr>
          <w:noProof/>
        </w:rPr>
        <w:tab/>
        <w:t xml:space="preserve">Iliodromiti S, Sassarini J, Kelsey TW, Lindsay RS, Sattar N, Nelson SM. Accuracy of circulating adiponectin for predicting gestational diabetes: a systematic review and meta-analysis. </w:t>
      </w:r>
      <w:r w:rsidRPr="0099787F">
        <w:rPr>
          <w:i/>
          <w:noProof/>
        </w:rPr>
        <w:t>Diabetologia</w:t>
      </w:r>
      <w:r w:rsidRPr="0099787F">
        <w:rPr>
          <w:noProof/>
        </w:rPr>
        <w:t xml:space="preserve"> 2016; </w:t>
      </w:r>
      <w:r w:rsidRPr="0099787F">
        <w:rPr>
          <w:b/>
          <w:noProof/>
        </w:rPr>
        <w:t>59</w:t>
      </w:r>
      <w:r w:rsidRPr="0099787F">
        <w:rPr>
          <w:noProof/>
        </w:rPr>
        <w:t>(4): 692-9.</w:t>
      </w:r>
    </w:p>
    <w:p w14:paraId="32913053" w14:textId="77777777" w:rsidR="0099787F" w:rsidRPr="0099787F" w:rsidRDefault="0099787F" w:rsidP="0099787F">
      <w:pPr>
        <w:pStyle w:val="EndNoteBibliography"/>
        <w:rPr>
          <w:noProof/>
        </w:rPr>
      </w:pPr>
      <w:r w:rsidRPr="0099787F">
        <w:rPr>
          <w:noProof/>
        </w:rPr>
        <w:t>70.</w:t>
      </w:r>
      <w:r w:rsidRPr="0099787F">
        <w:rPr>
          <w:noProof/>
        </w:rPr>
        <w:tab/>
        <w:t xml:space="preserve">White SL, Lawlor DA, Briley AL, et al. Early Antenatal Prediction of Gestational Diabetes in Obese Women: Development of Prediction Tools for Targeted Intervention. </w:t>
      </w:r>
      <w:r w:rsidRPr="0099787F">
        <w:rPr>
          <w:i/>
          <w:noProof/>
        </w:rPr>
        <w:t>PLoS One</w:t>
      </w:r>
      <w:r w:rsidRPr="0099787F">
        <w:rPr>
          <w:noProof/>
        </w:rPr>
        <w:t xml:space="preserve"> 2016; </w:t>
      </w:r>
      <w:r w:rsidRPr="0099787F">
        <w:rPr>
          <w:b/>
          <w:noProof/>
        </w:rPr>
        <w:t>11</w:t>
      </w:r>
      <w:r w:rsidRPr="0099787F">
        <w:rPr>
          <w:noProof/>
        </w:rPr>
        <w:t>(12): e0167846.</w:t>
      </w:r>
    </w:p>
    <w:p w14:paraId="68B2966D" w14:textId="77777777" w:rsidR="0099787F" w:rsidRPr="0099787F" w:rsidRDefault="0099787F" w:rsidP="0099787F">
      <w:pPr>
        <w:pStyle w:val="EndNoteBibliography"/>
        <w:rPr>
          <w:noProof/>
        </w:rPr>
      </w:pPr>
      <w:r w:rsidRPr="0099787F">
        <w:rPr>
          <w:noProof/>
        </w:rPr>
        <w:t>71.</w:t>
      </w:r>
      <w:r w:rsidRPr="0099787F">
        <w:rPr>
          <w:noProof/>
        </w:rPr>
        <w:tab/>
        <w:t xml:space="preserve">Sweeting AN, Wong J, Appelblom H, et al. A Novel Early Pregnancy Risk Prediction Model for Gestational Diabetes Mellitus. </w:t>
      </w:r>
      <w:r w:rsidRPr="0099787F">
        <w:rPr>
          <w:i/>
          <w:noProof/>
        </w:rPr>
        <w:t>Fetal diagnosis and therapy</w:t>
      </w:r>
      <w:r w:rsidRPr="0099787F">
        <w:rPr>
          <w:noProof/>
        </w:rPr>
        <w:t xml:space="preserve"> 2019; </w:t>
      </w:r>
      <w:r w:rsidRPr="0099787F">
        <w:rPr>
          <w:b/>
          <w:noProof/>
        </w:rPr>
        <w:t>45</w:t>
      </w:r>
      <w:r w:rsidRPr="0099787F">
        <w:rPr>
          <w:noProof/>
        </w:rPr>
        <w:t>(2): 76-84.</w:t>
      </w:r>
    </w:p>
    <w:p w14:paraId="25ABB68B" w14:textId="77777777" w:rsidR="0099787F" w:rsidRPr="0099787F" w:rsidRDefault="0099787F" w:rsidP="0099787F">
      <w:pPr>
        <w:pStyle w:val="EndNoteBibliography"/>
        <w:rPr>
          <w:noProof/>
        </w:rPr>
      </w:pPr>
      <w:r w:rsidRPr="0099787F">
        <w:rPr>
          <w:noProof/>
        </w:rPr>
        <w:t>72.</w:t>
      </w:r>
      <w:r w:rsidRPr="0099787F">
        <w:rPr>
          <w:noProof/>
        </w:rPr>
        <w:tab/>
        <w:t xml:space="preserve">Artzi NS, Shilo S, Hadar E, et al. Prediction of gestational diabetes based on nationwide electronic health records. </w:t>
      </w:r>
      <w:r w:rsidRPr="0099787F">
        <w:rPr>
          <w:i/>
          <w:noProof/>
        </w:rPr>
        <w:t>Nature medicine</w:t>
      </w:r>
      <w:r w:rsidRPr="0099787F">
        <w:rPr>
          <w:noProof/>
        </w:rPr>
        <w:t xml:space="preserve"> 2020; </w:t>
      </w:r>
      <w:r w:rsidRPr="0099787F">
        <w:rPr>
          <w:b/>
          <w:noProof/>
        </w:rPr>
        <w:t>26</w:t>
      </w:r>
      <w:r w:rsidRPr="0099787F">
        <w:rPr>
          <w:noProof/>
        </w:rPr>
        <w:t>(1): 71-6.</w:t>
      </w:r>
    </w:p>
    <w:p w14:paraId="37E684EF" w14:textId="77777777" w:rsidR="0099787F" w:rsidRPr="0099787F" w:rsidRDefault="0099787F" w:rsidP="0099787F">
      <w:pPr>
        <w:pStyle w:val="EndNoteBibliography"/>
        <w:rPr>
          <w:noProof/>
        </w:rPr>
      </w:pPr>
      <w:r w:rsidRPr="0099787F">
        <w:rPr>
          <w:noProof/>
        </w:rPr>
        <w:t>73.</w:t>
      </w:r>
      <w:r w:rsidRPr="0099787F">
        <w:rPr>
          <w:noProof/>
        </w:rPr>
        <w:tab/>
        <w:t xml:space="preserve">Sovio U, Murphy HR, Smith GCS. Accelerated Fetal Growth Prior to Diagnosis of Gestational Diabetes Mellitus: A Prospective Cohort Study of Nulliparous Women. </w:t>
      </w:r>
      <w:r w:rsidRPr="0099787F">
        <w:rPr>
          <w:i/>
          <w:noProof/>
        </w:rPr>
        <w:t>Diabetes care</w:t>
      </w:r>
      <w:r w:rsidRPr="0099787F">
        <w:rPr>
          <w:noProof/>
        </w:rPr>
        <w:t xml:space="preserve"> 2016.</w:t>
      </w:r>
    </w:p>
    <w:p w14:paraId="455C279A" w14:textId="77777777" w:rsidR="0099787F" w:rsidRPr="0099787F" w:rsidRDefault="0099787F" w:rsidP="0099787F">
      <w:pPr>
        <w:pStyle w:val="EndNoteBibliography"/>
        <w:rPr>
          <w:noProof/>
        </w:rPr>
      </w:pPr>
      <w:r w:rsidRPr="0099787F">
        <w:rPr>
          <w:noProof/>
        </w:rPr>
        <w:t>74.</w:t>
      </w:r>
      <w:r w:rsidRPr="0099787F">
        <w:rPr>
          <w:noProof/>
        </w:rPr>
        <w:tab/>
        <w:t xml:space="preserve">Venkataraman H, Saravanan P. Medicalising pregnancy with new diagnostic criteria for gestational diabetes mellitus: do we need more evidence? </w:t>
      </w:r>
      <w:r w:rsidRPr="0099787F">
        <w:rPr>
          <w:i/>
          <w:noProof/>
        </w:rPr>
        <w:t>Diabetologia</w:t>
      </w:r>
      <w:r w:rsidRPr="0099787F">
        <w:rPr>
          <w:noProof/>
        </w:rPr>
        <w:t xml:space="preserve"> 2018; </w:t>
      </w:r>
      <w:r w:rsidRPr="0099787F">
        <w:rPr>
          <w:b/>
          <w:noProof/>
        </w:rPr>
        <w:t>61</w:t>
      </w:r>
      <w:r w:rsidRPr="0099787F">
        <w:rPr>
          <w:noProof/>
        </w:rPr>
        <w:t>(8): 1886-8.</w:t>
      </w:r>
    </w:p>
    <w:p w14:paraId="3B122D88" w14:textId="77777777" w:rsidR="0099787F" w:rsidRPr="0099787F" w:rsidRDefault="0099787F" w:rsidP="0099787F">
      <w:pPr>
        <w:pStyle w:val="EndNoteBibliography"/>
        <w:rPr>
          <w:noProof/>
        </w:rPr>
      </w:pPr>
      <w:r w:rsidRPr="0099787F">
        <w:rPr>
          <w:noProof/>
        </w:rPr>
        <w:t>75.</w:t>
      </w:r>
      <w:r w:rsidRPr="0099787F">
        <w:rPr>
          <w:noProof/>
        </w:rPr>
        <w:tab/>
        <w:t xml:space="preserve">Jacklin PB, Maresh MJ, Patterson CC, et al. A cost-effectiveness comparison of the NICE 2015 and WHO 2013 diagnostic criteria for women with gestational diabetes with and without risk factors. </w:t>
      </w:r>
      <w:r w:rsidRPr="0099787F">
        <w:rPr>
          <w:i/>
          <w:noProof/>
        </w:rPr>
        <w:t>BMJ open</w:t>
      </w:r>
      <w:r w:rsidRPr="0099787F">
        <w:rPr>
          <w:noProof/>
        </w:rPr>
        <w:t xml:space="preserve"> 2017; </w:t>
      </w:r>
      <w:r w:rsidRPr="0099787F">
        <w:rPr>
          <w:b/>
          <w:noProof/>
        </w:rPr>
        <w:t>7</w:t>
      </w:r>
      <w:r w:rsidRPr="0099787F">
        <w:rPr>
          <w:noProof/>
        </w:rPr>
        <w:t>(8): e016621.</w:t>
      </w:r>
    </w:p>
    <w:p w14:paraId="7C98FD81" w14:textId="77777777" w:rsidR="0099787F" w:rsidRPr="0099787F" w:rsidRDefault="0099787F" w:rsidP="0099787F">
      <w:pPr>
        <w:pStyle w:val="EndNoteBibliography"/>
        <w:rPr>
          <w:noProof/>
        </w:rPr>
      </w:pPr>
      <w:r w:rsidRPr="0099787F">
        <w:rPr>
          <w:noProof/>
        </w:rPr>
        <w:t>76.</w:t>
      </w:r>
      <w:r w:rsidRPr="0099787F">
        <w:rPr>
          <w:noProof/>
        </w:rPr>
        <w:tab/>
        <w:t xml:space="preserve">Farrar D, Duley L, Dowswell T, Lawlor DA. Different strategies for diagnosing gestational diabetes to improve maternal and infant health. </w:t>
      </w:r>
      <w:r w:rsidRPr="0099787F">
        <w:rPr>
          <w:i/>
          <w:noProof/>
        </w:rPr>
        <w:t>The Cochrane database of systematic reviews</w:t>
      </w:r>
      <w:r w:rsidRPr="0099787F">
        <w:rPr>
          <w:noProof/>
        </w:rPr>
        <w:t xml:space="preserve"> 2017; </w:t>
      </w:r>
      <w:r w:rsidRPr="0099787F">
        <w:rPr>
          <w:b/>
          <w:noProof/>
        </w:rPr>
        <w:t>8</w:t>
      </w:r>
      <w:r w:rsidRPr="0099787F">
        <w:rPr>
          <w:noProof/>
        </w:rPr>
        <w:t>: Cd007122.</w:t>
      </w:r>
    </w:p>
    <w:p w14:paraId="43A708E7" w14:textId="77777777" w:rsidR="0099787F" w:rsidRPr="0099787F" w:rsidRDefault="0099787F" w:rsidP="0099787F">
      <w:pPr>
        <w:pStyle w:val="EndNoteBibliography"/>
        <w:rPr>
          <w:noProof/>
        </w:rPr>
      </w:pPr>
      <w:r w:rsidRPr="0099787F">
        <w:rPr>
          <w:noProof/>
        </w:rPr>
        <w:t>77.</w:t>
      </w:r>
      <w:r w:rsidRPr="0099787F">
        <w:rPr>
          <w:noProof/>
        </w:rPr>
        <w:tab/>
        <w:t xml:space="preserve">Fitria N, van Asselt ADI, Postma MJ. Cost-effectiveness of controlling gestational diabetes mellitus: a systematic review. </w:t>
      </w:r>
      <w:r w:rsidRPr="0099787F">
        <w:rPr>
          <w:i/>
          <w:noProof/>
        </w:rPr>
        <w:t>Eur J Health Econ</w:t>
      </w:r>
      <w:r w:rsidRPr="0099787F">
        <w:rPr>
          <w:noProof/>
        </w:rPr>
        <w:t xml:space="preserve"> 2019; </w:t>
      </w:r>
      <w:r w:rsidRPr="0099787F">
        <w:rPr>
          <w:b/>
          <w:noProof/>
        </w:rPr>
        <w:t>20</w:t>
      </w:r>
      <w:r w:rsidRPr="0099787F">
        <w:rPr>
          <w:noProof/>
        </w:rPr>
        <w:t>(3): 407-17.</w:t>
      </w:r>
    </w:p>
    <w:p w14:paraId="404E8437" w14:textId="77777777" w:rsidR="0099787F" w:rsidRPr="0099787F" w:rsidRDefault="0099787F" w:rsidP="0099787F">
      <w:pPr>
        <w:pStyle w:val="EndNoteBibliography"/>
        <w:rPr>
          <w:noProof/>
        </w:rPr>
      </w:pPr>
      <w:r w:rsidRPr="0099787F">
        <w:rPr>
          <w:noProof/>
        </w:rPr>
        <w:t>78.</w:t>
      </w:r>
      <w:r w:rsidRPr="0099787F">
        <w:rPr>
          <w:noProof/>
        </w:rPr>
        <w:tab/>
        <w:t xml:space="preserve">Weile LK, Kahn JG, Marseille E, Jensen DM, Damm P, Lohse N. Global cost-effectiveness of GDM screening and management: current knowledge and future needs. </w:t>
      </w:r>
      <w:r w:rsidRPr="0099787F">
        <w:rPr>
          <w:i/>
          <w:noProof/>
        </w:rPr>
        <w:t>Best practice &amp; research Clinical obstetrics &amp; gynaecology</w:t>
      </w:r>
      <w:r w:rsidRPr="0099787F">
        <w:rPr>
          <w:noProof/>
        </w:rPr>
        <w:t xml:space="preserve"> 2015; </w:t>
      </w:r>
      <w:r w:rsidRPr="0099787F">
        <w:rPr>
          <w:b/>
          <w:noProof/>
        </w:rPr>
        <w:t>29</w:t>
      </w:r>
      <w:r w:rsidRPr="0099787F">
        <w:rPr>
          <w:noProof/>
        </w:rPr>
        <w:t>(2): 206-24.</w:t>
      </w:r>
    </w:p>
    <w:p w14:paraId="252049C4" w14:textId="77777777" w:rsidR="0099787F" w:rsidRPr="0099787F" w:rsidRDefault="0099787F" w:rsidP="0099787F">
      <w:pPr>
        <w:pStyle w:val="EndNoteBibliography"/>
        <w:rPr>
          <w:noProof/>
        </w:rPr>
      </w:pPr>
      <w:r w:rsidRPr="0099787F">
        <w:rPr>
          <w:noProof/>
        </w:rPr>
        <w:t>79.</w:t>
      </w:r>
      <w:r w:rsidRPr="0099787F">
        <w:rPr>
          <w:noProof/>
        </w:rPr>
        <w:tab/>
        <w:t xml:space="preserve">Danyliv A, Gillespie P, O'Neill C, et al. The cost-effectiveness of screening for gestational diabetes mellitus in primary and secondary care in the Republic of Ireland. </w:t>
      </w:r>
      <w:r w:rsidRPr="0099787F">
        <w:rPr>
          <w:i/>
          <w:noProof/>
        </w:rPr>
        <w:t>Diabetologia</w:t>
      </w:r>
      <w:r w:rsidRPr="0099787F">
        <w:rPr>
          <w:noProof/>
        </w:rPr>
        <w:t xml:space="preserve"> 2016; </w:t>
      </w:r>
      <w:r w:rsidRPr="0099787F">
        <w:rPr>
          <w:b/>
          <w:noProof/>
        </w:rPr>
        <w:t>59</w:t>
      </w:r>
      <w:r w:rsidRPr="0099787F">
        <w:rPr>
          <w:noProof/>
        </w:rPr>
        <w:t>(3): 436-44.</w:t>
      </w:r>
    </w:p>
    <w:p w14:paraId="2EA3F9FE" w14:textId="77777777" w:rsidR="0099787F" w:rsidRPr="0099787F" w:rsidRDefault="0099787F" w:rsidP="0099787F">
      <w:pPr>
        <w:pStyle w:val="EndNoteBibliography"/>
        <w:rPr>
          <w:noProof/>
        </w:rPr>
      </w:pPr>
      <w:r w:rsidRPr="0099787F">
        <w:rPr>
          <w:noProof/>
        </w:rPr>
        <w:t>80.</w:t>
      </w:r>
      <w:r w:rsidRPr="0099787F">
        <w:rPr>
          <w:noProof/>
        </w:rPr>
        <w:tab/>
        <w:t xml:space="preserve">Egan AM, Bogdanet D, Griffin TP, et al. A core outcome set for studies of gestational diabetes mellitus prevention and treatment. </w:t>
      </w:r>
      <w:r w:rsidRPr="0099787F">
        <w:rPr>
          <w:i/>
          <w:noProof/>
        </w:rPr>
        <w:t>Diabetologia</w:t>
      </w:r>
      <w:r w:rsidRPr="0099787F">
        <w:rPr>
          <w:noProof/>
        </w:rPr>
        <w:t xml:space="preserve"> 2020.</w:t>
      </w:r>
    </w:p>
    <w:p w14:paraId="0087A4DF" w14:textId="77777777" w:rsidR="0099787F" w:rsidRPr="0099787F" w:rsidRDefault="0099787F" w:rsidP="0099787F">
      <w:pPr>
        <w:pStyle w:val="EndNoteBibliography"/>
        <w:rPr>
          <w:noProof/>
        </w:rPr>
      </w:pPr>
      <w:r w:rsidRPr="0099787F">
        <w:rPr>
          <w:noProof/>
        </w:rPr>
        <w:t>81.</w:t>
      </w:r>
      <w:r w:rsidRPr="0099787F">
        <w:rPr>
          <w:noProof/>
        </w:rPr>
        <w:tab/>
        <w:t xml:space="preserve">Bogdanet D, Reddin C, Macken E, et al. Follow-up at 1 year and beyond of women with gestational diabetes treated with insulin and/or oral glucose-lowering agents: a core outcome set using a Delphi survey. </w:t>
      </w:r>
      <w:r w:rsidRPr="0099787F">
        <w:rPr>
          <w:i/>
          <w:noProof/>
        </w:rPr>
        <w:t>Diabetologia</w:t>
      </w:r>
      <w:r w:rsidRPr="0099787F">
        <w:rPr>
          <w:noProof/>
        </w:rPr>
        <w:t xml:space="preserve"> 2019; </w:t>
      </w:r>
      <w:r w:rsidRPr="0099787F">
        <w:rPr>
          <w:b/>
          <w:noProof/>
        </w:rPr>
        <w:t>62</w:t>
      </w:r>
      <w:r w:rsidRPr="0099787F">
        <w:rPr>
          <w:noProof/>
        </w:rPr>
        <w:t>(11): 2007-16.</w:t>
      </w:r>
    </w:p>
    <w:p w14:paraId="25FE46B0" w14:textId="77777777" w:rsidR="0099787F" w:rsidRPr="0099787F" w:rsidRDefault="0099787F" w:rsidP="0099787F">
      <w:pPr>
        <w:pStyle w:val="EndNoteBibliography"/>
        <w:rPr>
          <w:noProof/>
        </w:rPr>
      </w:pPr>
      <w:r w:rsidRPr="0099787F">
        <w:rPr>
          <w:noProof/>
        </w:rPr>
        <w:t>82.</w:t>
      </w:r>
      <w:r w:rsidRPr="0099787F">
        <w:rPr>
          <w:noProof/>
        </w:rPr>
        <w:tab/>
        <w:t xml:space="preserve">McIntyre HD, Catalano P, Zhang C, Desoye G, Mathiesen ER, Damm P. Gestational diabetes mellitus. </w:t>
      </w:r>
      <w:r w:rsidRPr="0099787F">
        <w:rPr>
          <w:i/>
          <w:noProof/>
        </w:rPr>
        <w:t>Nat Rev Dis Primers</w:t>
      </w:r>
      <w:r w:rsidRPr="0099787F">
        <w:rPr>
          <w:noProof/>
        </w:rPr>
        <w:t xml:space="preserve"> 2019; </w:t>
      </w:r>
      <w:r w:rsidRPr="0099787F">
        <w:rPr>
          <w:b/>
          <w:noProof/>
        </w:rPr>
        <w:t>5</w:t>
      </w:r>
      <w:r w:rsidRPr="0099787F">
        <w:rPr>
          <w:noProof/>
        </w:rPr>
        <w:t>(1): 47.</w:t>
      </w:r>
    </w:p>
    <w:p w14:paraId="13306F19" w14:textId="77777777" w:rsidR="0099787F" w:rsidRPr="0099787F" w:rsidRDefault="0099787F" w:rsidP="0099787F">
      <w:pPr>
        <w:pStyle w:val="EndNoteBibliography"/>
        <w:rPr>
          <w:noProof/>
        </w:rPr>
      </w:pPr>
      <w:r w:rsidRPr="0099787F">
        <w:rPr>
          <w:noProof/>
        </w:rPr>
        <w:t>83.</w:t>
      </w:r>
      <w:r w:rsidRPr="0099787F">
        <w:rPr>
          <w:noProof/>
        </w:rPr>
        <w:tab/>
        <w:t xml:space="preserve">Stacey T, Tennant P, McCowan L, et al. Gestational diabetes and the risk of late stillbirth: a case-control study from England, UK. </w:t>
      </w:r>
      <w:r w:rsidRPr="0099787F">
        <w:rPr>
          <w:i/>
          <w:noProof/>
        </w:rPr>
        <w:t>BJOG</w:t>
      </w:r>
      <w:r w:rsidRPr="0099787F">
        <w:rPr>
          <w:noProof/>
        </w:rPr>
        <w:t xml:space="preserve"> 2019; </w:t>
      </w:r>
      <w:r w:rsidRPr="0099787F">
        <w:rPr>
          <w:b/>
          <w:noProof/>
        </w:rPr>
        <w:t>126</w:t>
      </w:r>
      <w:r w:rsidRPr="0099787F">
        <w:rPr>
          <w:noProof/>
        </w:rPr>
        <w:t>(8): 973-82.</w:t>
      </w:r>
    </w:p>
    <w:p w14:paraId="4D2781CB" w14:textId="77777777" w:rsidR="0099787F" w:rsidRPr="0099787F" w:rsidRDefault="0099787F" w:rsidP="0099787F">
      <w:pPr>
        <w:pStyle w:val="EndNoteBibliography"/>
        <w:rPr>
          <w:noProof/>
        </w:rPr>
      </w:pPr>
      <w:r w:rsidRPr="0099787F">
        <w:rPr>
          <w:noProof/>
        </w:rPr>
        <w:t>84.</w:t>
      </w:r>
      <w:r w:rsidRPr="0099787F">
        <w:rPr>
          <w:noProof/>
        </w:rPr>
        <w:tab/>
        <w:t xml:space="preserve">Kodama Y, Sameshima H, Ohashi M, Ikenoue T. Impact of new gestational diabetes mellitus criteria on stillbirth: a regional population-based study in Japan. </w:t>
      </w:r>
      <w:r w:rsidRPr="0099787F">
        <w:rPr>
          <w:i/>
          <w:noProof/>
        </w:rPr>
        <w:t>The journal of obstetrics and gynaecology research</w:t>
      </w:r>
      <w:r w:rsidRPr="0099787F">
        <w:rPr>
          <w:noProof/>
        </w:rPr>
        <w:t xml:space="preserve"> 2013; </w:t>
      </w:r>
      <w:r w:rsidRPr="0099787F">
        <w:rPr>
          <w:b/>
          <w:noProof/>
        </w:rPr>
        <w:t>39</w:t>
      </w:r>
      <w:r w:rsidRPr="0099787F">
        <w:rPr>
          <w:noProof/>
        </w:rPr>
        <w:t>(7): 1242-5.</w:t>
      </w:r>
    </w:p>
    <w:p w14:paraId="6C66ACCE" w14:textId="77777777" w:rsidR="0099787F" w:rsidRPr="0099787F" w:rsidRDefault="0099787F" w:rsidP="0099787F">
      <w:pPr>
        <w:pStyle w:val="EndNoteBibliography"/>
        <w:rPr>
          <w:noProof/>
        </w:rPr>
      </w:pPr>
      <w:r w:rsidRPr="0099787F">
        <w:rPr>
          <w:noProof/>
        </w:rPr>
        <w:t>85.</w:t>
      </w:r>
      <w:r w:rsidRPr="0099787F">
        <w:rPr>
          <w:noProof/>
        </w:rPr>
        <w:tab/>
        <w:t xml:space="preserve">Gomes D, von Kries R, Delius M, et al. Late-pregnancy dysglycemia in obese pregnancies after negative testing for gestational diabetes and risk of future childhood overweight: An interim analysis from a longitudinal mother-child cohort study. </w:t>
      </w:r>
      <w:r w:rsidRPr="0099787F">
        <w:rPr>
          <w:i/>
          <w:noProof/>
        </w:rPr>
        <w:t>PLoS medicine</w:t>
      </w:r>
      <w:r w:rsidRPr="0099787F">
        <w:rPr>
          <w:noProof/>
        </w:rPr>
        <w:t xml:space="preserve"> 2018; </w:t>
      </w:r>
      <w:r w:rsidRPr="0099787F">
        <w:rPr>
          <w:b/>
          <w:noProof/>
        </w:rPr>
        <w:t>15</w:t>
      </w:r>
      <w:r w:rsidRPr="0099787F">
        <w:rPr>
          <w:noProof/>
        </w:rPr>
        <w:t>(10): e1002681.</w:t>
      </w:r>
    </w:p>
    <w:p w14:paraId="481E6731" w14:textId="08747292" w:rsidR="0099787F" w:rsidRPr="0099787F" w:rsidRDefault="0099787F" w:rsidP="004B60D6">
      <w:r w:rsidRPr="0099787F">
        <w:rPr>
          <w:noProof/>
        </w:rPr>
        <w:t>86.</w:t>
      </w:r>
      <w:r w:rsidRPr="0099787F">
        <w:rPr>
          <w:noProof/>
        </w:rPr>
        <w:tab/>
        <w:t xml:space="preserve">Saravanan P. Stratification of Risk of Diabetes in Early Pregnancy (STRiDE). </w:t>
      </w:r>
      <w:r w:rsidRPr="0099787F">
        <w:rPr>
          <w:i/>
          <w:noProof/>
        </w:rPr>
        <w:t>ClinicalTrialsgov</w:t>
      </w:r>
      <w:r w:rsidRPr="0099787F">
        <w:rPr>
          <w:noProof/>
        </w:rPr>
        <w:t xml:space="preserve"> 2016</w:t>
      </w:r>
      <w:r w:rsidR="00703623">
        <w:rPr>
          <w:noProof/>
        </w:rPr>
        <w:t xml:space="preserve">; </w:t>
      </w:r>
      <w:r w:rsidR="003D18CD">
        <w:rPr>
          <w:noProof/>
        </w:rPr>
        <w:t>accessed on 28</w:t>
      </w:r>
      <w:r w:rsidR="003D18CD" w:rsidRPr="003D18CD">
        <w:rPr>
          <w:noProof/>
          <w:vertAlign w:val="superscript"/>
        </w:rPr>
        <w:t>th</w:t>
      </w:r>
      <w:r w:rsidR="003D18CD">
        <w:rPr>
          <w:noProof/>
        </w:rPr>
        <w:t xml:space="preserve"> April 2020 at </w:t>
      </w:r>
      <w:hyperlink r:id="rId12" w:history="1">
        <w:r w:rsidR="004B60D6">
          <w:rPr>
            <w:rStyle w:val="Hyperlink"/>
          </w:rPr>
          <w:t>https://clinicaltrials.gov/ct2/show/NCT03005600</w:t>
        </w:r>
      </w:hyperlink>
      <w:r w:rsidRPr="0099787F">
        <w:rPr>
          <w:noProof/>
        </w:rPr>
        <w:t>.</w:t>
      </w:r>
    </w:p>
    <w:p w14:paraId="27AA8037" w14:textId="38419C85" w:rsidR="00A960A7" w:rsidRDefault="00D20C14" w:rsidP="00B82D5C">
      <w:pPr>
        <w:spacing w:line="360" w:lineRule="auto"/>
      </w:pPr>
      <w:r>
        <w:fldChar w:fldCharType="end"/>
      </w:r>
    </w:p>
    <w:p w14:paraId="31AAFB51" w14:textId="33F794FB" w:rsidR="00271875" w:rsidRDefault="00271875" w:rsidP="00CD1172"/>
    <w:sectPr w:rsidR="00271875">
      <w:footerReference w:type="default" r:id="rId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0D57A" w14:textId="77777777" w:rsidR="003E2725" w:rsidRDefault="003E2725" w:rsidP="00443FAF">
      <w:r>
        <w:separator/>
      </w:r>
    </w:p>
  </w:endnote>
  <w:endnote w:type="continuationSeparator" w:id="0">
    <w:p w14:paraId="153D6D54" w14:textId="77777777" w:rsidR="003E2725" w:rsidRDefault="003E2725" w:rsidP="00443FAF">
      <w:r>
        <w:continuationSeparator/>
      </w:r>
    </w:p>
  </w:endnote>
  <w:endnote w:type="continuationNotice" w:id="1">
    <w:p w14:paraId="0DA13F50" w14:textId="77777777" w:rsidR="003E2725" w:rsidRDefault="003E27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ourier New"/>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7122157"/>
      <w:docPartObj>
        <w:docPartGallery w:val="Page Numbers (Bottom of Page)"/>
        <w:docPartUnique/>
      </w:docPartObj>
    </w:sdtPr>
    <w:sdtEndPr>
      <w:rPr>
        <w:noProof/>
      </w:rPr>
    </w:sdtEndPr>
    <w:sdtContent>
      <w:p w14:paraId="21B3CE1D" w14:textId="452B170F" w:rsidR="00C7297E" w:rsidRDefault="00C7297E">
        <w:pPr>
          <w:pStyle w:val="Footer"/>
          <w:jc w:val="right"/>
        </w:pPr>
        <w:r>
          <w:fldChar w:fldCharType="begin"/>
        </w:r>
        <w:r>
          <w:instrText xml:space="preserve"> PAGE   \* MERGEFORMAT </w:instrText>
        </w:r>
        <w:r>
          <w:fldChar w:fldCharType="separate"/>
        </w:r>
        <w:r w:rsidR="00090D4C">
          <w:rPr>
            <w:noProof/>
          </w:rPr>
          <w:t>1</w:t>
        </w:r>
        <w:r>
          <w:rPr>
            <w:noProof/>
          </w:rPr>
          <w:fldChar w:fldCharType="end"/>
        </w:r>
      </w:p>
    </w:sdtContent>
  </w:sdt>
  <w:p w14:paraId="145E9F5F" w14:textId="77777777" w:rsidR="00C7297E" w:rsidRDefault="00C72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EE42ED" w14:textId="77777777" w:rsidR="003E2725" w:rsidRDefault="003E2725" w:rsidP="00443FAF">
      <w:r>
        <w:separator/>
      </w:r>
    </w:p>
  </w:footnote>
  <w:footnote w:type="continuationSeparator" w:id="0">
    <w:p w14:paraId="0E53C440" w14:textId="77777777" w:rsidR="003E2725" w:rsidRDefault="003E2725" w:rsidP="00443FAF">
      <w:r>
        <w:continuationSeparator/>
      </w:r>
    </w:p>
  </w:footnote>
  <w:footnote w:type="continuationNotice" w:id="1">
    <w:p w14:paraId="167F82AF" w14:textId="77777777" w:rsidR="003E2725" w:rsidRDefault="003E272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16936"/>
    <w:multiLevelType w:val="multilevel"/>
    <w:tmpl w:val="18328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56FD6"/>
    <w:multiLevelType w:val="hybridMultilevel"/>
    <w:tmpl w:val="DBD8AA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341B00"/>
    <w:multiLevelType w:val="hybridMultilevel"/>
    <w:tmpl w:val="F18C1A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90429D7"/>
    <w:multiLevelType w:val="hybridMultilevel"/>
    <w:tmpl w:val="B0FA1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833CB5"/>
    <w:multiLevelType w:val="hybridMultilevel"/>
    <w:tmpl w:val="11AC3C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D316F65"/>
    <w:multiLevelType w:val="hybridMultilevel"/>
    <w:tmpl w:val="C9A0B028"/>
    <w:lvl w:ilvl="0" w:tplc="9C5E625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933EED"/>
    <w:multiLevelType w:val="hybridMultilevel"/>
    <w:tmpl w:val="A8F2C032"/>
    <w:lvl w:ilvl="0" w:tplc="7ACA153A">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0C52CA"/>
    <w:multiLevelType w:val="hybridMultilevel"/>
    <w:tmpl w:val="C0924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7"/>
  </w:num>
  <w:num w:numId="6">
    <w:abstractNumId w:val="4"/>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hideSpellingErrors/>
  <w:hideGrammaticalError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0es95shrewwuee2wa55vrdrexdzw5ra2da&quot;&gt;Fellowship-Converted&lt;record-ids&gt;&lt;item&gt;23&lt;/item&gt;&lt;item&gt;32&lt;/item&gt;&lt;item&gt;33&lt;/item&gt;&lt;item&gt;47&lt;/item&gt;&lt;item&gt;245&lt;/item&gt;&lt;item&gt;268&lt;/item&gt;&lt;item&gt;289&lt;/item&gt;&lt;item&gt;310&lt;/item&gt;&lt;item&gt;361&lt;/item&gt;&lt;item&gt;626&lt;/item&gt;&lt;item&gt;978&lt;/item&gt;&lt;item&gt;1045&lt;/item&gt;&lt;item&gt;1079&lt;/item&gt;&lt;item&gt;1141&lt;/item&gt;&lt;item&gt;1178&lt;/item&gt;&lt;item&gt;1246&lt;/item&gt;&lt;item&gt;1272&lt;/item&gt;&lt;item&gt;1276&lt;/item&gt;&lt;item&gt;1278&lt;/item&gt;&lt;item&gt;1280&lt;/item&gt;&lt;item&gt;1281&lt;/item&gt;&lt;item&gt;1282&lt;/item&gt;&lt;item&gt;1286&lt;/item&gt;&lt;item&gt;1287&lt;/item&gt;&lt;item&gt;1288&lt;/item&gt;&lt;item&gt;1290&lt;/item&gt;&lt;item&gt;1291&lt;/item&gt;&lt;item&gt;1305&lt;/item&gt;&lt;item&gt;1306&lt;/item&gt;&lt;item&gt;1307&lt;/item&gt;&lt;item&gt;1308&lt;/item&gt;&lt;item&gt;1309&lt;/item&gt;&lt;item&gt;1310&lt;/item&gt;&lt;item&gt;1311&lt;/item&gt;&lt;item&gt;1313&lt;/item&gt;&lt;item&gt;1314&lt;/item&gt;&lt;item&gt;1315&lt;/item&gt;&lt;item&gt;1316&lt;/item&gt;&lt;item&gt;1317&lt;/item&gt;&lt;item&gt;1319&lt;/item&gt;&lt;item&gt;1320&lt;/item&gt;&lt;item&gt;1321&lt;/item&gt;&lt;item&gt;1322&lt;/item&gt;&lt;item&gt;1323&lt;/item&gt;&lt;item&gt;1324&lt;/item&gt;&lt;item&gt;1325&lt;/item&gt;&lt;item&gt;1326&lt;/item&gt;&lt;item&gt;1327&lt;/item&gt;&lt;item&gt;1328&lt;/item&gt;&lt;item&gt;1333&lt;/item&gt;&lt;item&gt;1334&lt;/item&gt;&lt;/record-ids&gt;&lt;/item&gt;&lt;/Libraries&gt;"/>
  </w:docVars>
  <w:rsids>
    <w:rsidRoot w:val="00A16912"/>
    <w:rsid w:val="000001F7"/>
    <w:rsid w:val="000071CE"/>
    <w:rsid w:val="000074CE"/>
    <w:rsid w:val="00013F33"/>
    <w:rsid w:val="00015A4F"/>
    <w:rsid w:val="00017286"/>
    <w:rsid w:val="00023251"/>
    <w:rsid w:val="00026888"/>
    <w:rsid w:val="0003050C"/>
    <w:rsid w:val="000314AB"/>
    <w:rsid w:val="00031F9B"/>
    <w:rsid w:val="0003395A"/>
    <w:rsid w:val="00033D9D"/>
    <w:rsid w:val="000348F5"/>
    <w:rsid w:val="000355CF"/>
    <w:rsid w:val="0003588A"/>
    <w:rsid w:val="00036527"/>
    <w:rsid w:val="00037ABC"/>
    <w:rsid w:val="00037B5D"/>
    <w:rsid w:val="00037E96"/>
    <w:rsid w:val="000412DD"/>
    <w:rsid w:val="00042715"/>
    <w:rsid w:val="000439CB"/>
    <w:rsid w:val="00044797"/>
    <w:rsid w:val="00046866"/>
    <w:rsid w:val="00050538"/>
    <w:rsid w:val="00050B6E"/>
    <w:rsid w:val="00051968"/>
    <w:rsid w:val="00053812"/>
    <w:rsid w:val="00053FB6"/>
    <w:rsid w:val="00054558"/>
    <w:rsid w:val="00054884"/>
    <w:rsid w:val="00054B8C"/>
    <w:rsid w:val="00054CAF"/>
    <w:rsid w:val="0005520E"/>
    <w:rsid w:val="00056648"/>
    <w:rsid w:val="00056CE6"/>
    <w:rsid w:val="00057720"/>
    <w:rsid w:val="0005779B"/>
    <w:rsid w:val="0005780B"/>
    <w:rsid w:val="00061C39"/>
    <w:rsid w:val="00061CF1"/>
    <w:rsid w:val="000622AD"/>
    <w:rsid w:val="00062368"/>
    <w:rsid w:val="00062B2E"/>
    <w:rsid w:val="0006410D"/>
    <w:rsid w:val="00064D74"/>
    <w:rsid w:val="00066EA8"/>
    <w:rsid w:val="00070E7B"/>
    <w:rsid w:val="000736B3"/>
    <w:rsid w:val="00073BB1"/>
    <w:rsid w:val="00073F10"/>
    <w:rsid w:val="000741B9"/>
    <w:rsid w:val="0007450B"/>
    <w:rsid w:val="000756C7"/>
    <w:rsid w:val="00075B42"/>
    <w:rsid w:val="00075E01"/>
    <w:rsid w:val="00077626"/>
    <w:rsid w:val="0007771E"/>
    <w:rsid w:val="00077D1F"/>
    <w:rsid w:val="00080C38"/>
    <w:rsid w:val="000824FA"/>
    <w:rsid w:val="00083224"/>
    <w:rsid w:val="000839E8"/>
    <w:rsid w:val="00083B8C"/>
    <w:rsid w:val="00085295"/>
    <w:rsid w:val="00085868"/>
    <w:rsid w:val="000864C5"/>
    <w:rsid w:val="0008666A"/>
    <w:rsid w:val="00087E08"/>
    <w:rsid w:val="00090D4C"/>
    <w:rsid w:val="00092640"/>
    <w:rsid w:val="000967D5"/>
    <w:rsid w:val="00096CC4"/>
    <w:rsid w:val="00097246"/>
    <w:rsid w:val="000A0F77"/>
    <w:rsid w:val="000A1186"/>
    <w:rsid w:val="000A1DF1"/>
    <w:rsid w:val="000A20CC"/>
    <w:rsid w:val="000A2865"/>
    <w:rsid w:val="000A469E"/>
    <w:rsid w:val="000A4C3F"/>
    <w:rsid w:val="000A78A5"/>
    <w:rsid w:val="000A7AEA"/>
    <w:rsid w:val="000B08FB"/>
    <w:rsid w:val="000B1250"/>
    <w:rsid w:val="000B2697"/>
    <w:rsid w:val="000B3181"/>
    <w:rsid w:val="000B4086"/>
    <w:rsid w:val="000B4218"/>
    <w:rsid w:val="000B5EFD"/>
    <w:rsid w:val="000B69DF"/>
    <w:rsid w:val="000C021F"/>
    <w:rsid w:val="000C02E0"/>
    <w:rsid w:val="000C046A"/>
    <w:rsid w:val="000C1945"/>
    <w:rsid w:val="000C2EB5"/>
    <w:rsid w:val="000C3985"/>
    <w:rsid w:val="000C54D9"/>
    <w:rsid w:val="000C79C5"/>
    <w:rsid w:val="000C7AFE"/>
    <w:rsid w:val="000D0264"/>
    <w:rsid w:val="000D0CF7"/>
    <w:rsid w:val="000D1977"/>
    <w:rsid w:val="000D3311"/>
    <w:rsid w:val="000D3D31"/>
    <w:rsid w:val="000D5B18"/>
    <w:rsid w:val="000D69ED"/>
    <w:rsid w:val="000D7164"/>
    <w:rsid w:val="000D74D3"/>
    <w:rsid w:val="000E1D8B"/>
    <w:rsid w:val="000E1E77"/>
    <w:rsid w:val="000E2391"/>
    <w:rsid w:val="000E28D4"/>
    <w:rsid w:val="000E28E5"/>
    <w:rsid w:val="000E2DCA"/>
    <w:rsid w:val="000E4573"/>
    <w:rsid w:val="000E4B88"/>
    <w:rsid w:val="000E540C"/>
    <w:rsid w:val="000E622D"/>
    <w:rsid w:val="000E6349"/>
    <w:rsid w:val="000E65C1"/>
    <w:rsid w:val="000E6BD6"/>
    <w:rsid w:val="000E7A6C"/>
    <w:rsid w:val="000F0AD8"/>
    <w:rsid w:val="000F5B17"/>
    <w:rsid w:val="000F5E3B"/>
    <w:rsid w:val="00100FEC"/>
    <w:rsid w:val="00103920"/>
    <w:rsid w:val="001041A7"/>
    <w:rsid w:val="001046A9"/>
    <w:rsid w:val="00104C39"/>
    <w:rsid w:val="00105D0A"/>
    <w:rsid w:val="00107039"/>
    <w:rsid w:val="001072F1"/>
    <w:rsid w:val="0010732B"/>
    <w:rsid w:val="0010752B"/>
    <w:rsid w:val="00110D31"/>
    <w:rsid w:val="00111057"/>
    <w:rsid w:val="00111AA5"/>
    <w:rsid w:val="001120FD"/>
    <w:rsid w:val="00112B3E"/>
    <w:rsid w:val="001133B9"/>
    <w:rsid w:val="001137D0"/>
    <w:rsid w:val="0011449D"/>
    <w:rsid w:val="00114E99"/>
    <w:rsid w:val="00114F83"/>
    <w:rsid w:val="0011515E"/>
    <w:rsid w:val="00115346"/>
    <w:rsid w:val="001158D9"/>
    <w:rsid w:val="00117904"/>
    <w:rsid w:val="001224E6"/>
    <w:rsid w:val="00123321"/>
    <w:rsid w:val="0012335B"/>
    <w:rsid w:val="00123603"/>
    <w:rsid w:val="00123EDA"/>
    <w:rsid w:val="00124B36"/>
    <w:rsid w:val="00125602"/>
    <w:rsid w:val="00125710"/>
    <w:rsid w:val="001267B3"/>
    <w:rsid w:val="00126ADB"/>
    <w:rsid w:val="00127451"/>
    <w:rsid w:val="00130057"/>
    <w:rsid w:val="00130FE8"/>
    <w:rsid w:val="001326DD"/>
    <w:rsid w:val="00133186"/>
    <w:rsid w:val="00134196"/>
    <w:rsid w:val="00136064"/>
    <w:rsid w:val="001365D2"/>
    <w:rsid w:val="001375E6"/>
    <w:rsid w:val="00141885"/>
    <w:rsid w:val="00142CC0"/>
    <w:rsid w:val="00143906"/>
    <w:rsid w:val="00143C21"/>
    <w:rsid w:val="0014400C"/>
    <w:rsid w:val="00147C79"/>
    <w:rsid w:val="00150261"/>
    <w:rsid w:val="00151148"/>
    <w:rsid w:val="001513DF"/>
    <w:rsid w:val="0015266C"/>
    <w:rsid w:val="0015517D"/>
    <w:rsid w:val="00155439"/>
    <w:rsid w:val="00155482"/>
    <w:rsid w:val="00155836"/>
    <w:rsid w:val="00155E3A"/>
    <w:rsid w:val="001571B4"/>
    <w:rsid w:val="00157393"/>
    <w:rsid w:val="001574B0"/>
    <w:rsid w:val="001577EF"/>
    <w:rsid w:val="001579AD"/>
    <w:rsid w:val="00157FBE"/>
    <w:rsid w:val="00160668"/>
    <w:rsid w:val="0016724C"/>
    <w:rsid w:val="00167FBC"/>
    <w:rsid w:val="00170B02"/>
    <w:rsid w:val="00170DF6"/>
    <w:rsid w:val="001712D9"/>
    <w:rsid w:val="001737A8"/>
    <w:rsid w:val="00173E43"/>
    <w:rsid w:val="00174F9D"/>
    <w:rsid w:val="001757D9"/>
    <w:rsid w:val="00177762"/>
    <w:rsid w:val="001777A9"/>
    <w:rsid w:val="00177A9C"/>
    <w:rsid w:val="001809FA"/>
    <w:rsid w:val="00180DD3"/>
    <w:rsid w:val="001814D8"/>
    <w:rsid w:val="00181C25"/>
    <w:rsid w:val="001827BB"/>
    <w:rsid w:val="00183F0B"/>
    <w:rsid w:val="00185CD2"/>
    <w:rsid w:val="001864FD"/>
    <w:rsid w:val="00186564"/>
    <w:rsid w:val="0018663E"/>
    <w:rsid w:val="0018726F"/>
    <w:rsid w:val="00187B22"/>
    <w:rsid w:val="00187CEF"/>
    <w:rsid w:val="00190BA3"/>
    <w:rsid w:val="00191389"/>
    <w:rsid w:val="00192455"/>
    <w:rsid w:val="001937C2"/>
    <w:rsid w:val="0019391F"/>
    <w:rsid w:val="00193924"/>
    <w:rsid w:val="00194497"/>
    <w:rsid w:val="00194802"/>
    <w:rsid w:val="00194E6A"/>
    <w:rsid w:val="00195BE5"/>
    <w:rsid w:val="0019642E"/>
    <w:rsid w:val="00196503"/>
    <w:rsid w:val="0019701F"/>
    <w:rsid w:val="001A09D7"/>
    <w:rsid w:val="001A2A69"/>
    <w:rsid w:val="001A3CF2"/>
    <w:rsid w:val="001A4C11"/>
    <w:rsid w:val="001A5CDA"/>
    <w:rsid w:val="001A5D3C"/>
    <w:rsid w:val="001A5FAC"/>
    <w:rsid w:val="001A61F9"/>
    <w:rsid w:val="001A7B2B"/>
    <w:rsid w:val="001A7E8F"/>
    <w:rsid w:val="001B02DC"/>
    <w:rsid w:val="001B0390"/>
    <w:rsid w:val="001B218A"/>
    <w:rsid w:val="001B220A"/>
    <w:rsid w:val="001B31EC"/>
    <w:rsid w:val="001B36AF"/>
    <w:rsid w:val="001B4F8F"/>
    <w:rsid w:val="001B6DC5"/>
    <w:rsid w:val="001C0DA4"/>
    <w:rsid w:val="001C2B40"/>
    <w:rsid w:val="001C6823"/>
    <w:rsid w:val="001C6B2A"/>
    <w:rsid w:val="001D0C44"/>
    <w:rsid w:val="001D248A"/>
    <w:rsid w:val="001D45A6"/>
    <w:rsid w:val="001D485A"/>
    <w:rsid w:val="001D50BA"/>
    <w:rsid w:val="001D58C1"/>
    <w:rsid w:val="001D5B64"/>
    <w:rsid w:val="001D6DBC"/>
    <w:rsid w:val="001E0166"/>
    <w:rsid w:val="001E0B44"/>
    <w:rsid w:val="001E1108"/>
    <w:rsid w:val="001E1C6E"/>
    <w:rsid w:val="001E1F76"/>
    <w:rsid w:val="001E2B5F"/>
    <w:rsid w:val="001E2D80"/>
    <w:rsid w:val="001E33B9"/>
    <w:rsid w:val="001E4E3B"/>
    <w:rsid w:val="001E6C08"/>
    <w:rsid w:val="001E78F2"/>
    <w:rsid w:val="001F2BE4"/>
    <w:rsid w:val="001F2E4D"/>
    <w:rsid w:val="001F3B8D"/>
    <w:rsid w:val="001F5E9C"/>
    <w:rsid w:val="001F6998"/>
    <w:rsid w:val="001F6C73"/>
    <w:rsid w:val="00201FF6"/>
    <w:rsid w:val="00203569"/>
    <w:rsid w:val="002036F7"/>
    <w:rsid w:val="002040E9"/>
    <w:rsid w:val="00204D2B"/>
    <w:rsid w:val="00205E20"/>
    <w:rsid w:val="00206158"/>
    <w:rsid w:val="0020741B"/>
    <w:rsid w:val="002077C3"/>
    <w:rsid w:val="0021086F"/>
    <w:rsid w:val="00210FF6"/>
    <w:rsid w:val="00211E51"/>
    <w:rsid w:val="0021251F"/>
    <w:rsid w:val="00215F23"/>
    <w:rsid w:val="0021615F"/>
    <w:rsid w:val="002165AB"/>
    <w:rsid w:val="002171E6"/>
    <w:rsid w:val="002171FE"/>
    <w:rsid w:val="00217299"/>
    <w:rsid w:val="002174E4"/>
    <w:rsid w:val="00220C38"/>
    <w:rsid w:val="00220EDC"/>
    <w:rsid w:val="00221133"/>
    <w:rsid w:val="00221719"/>
    <w:rsid w:val="00222156"/>
    <w:rsid w:val="0022246B"/>
    <w:rsid w:val="00222A4F"/>
    <w:rsid w:val="00222C87"/>
    <w:rsid w:val="00222D9B"/>
    <w:rsid w:val="00223491"/>
    <w:rsid w:val="0022510F"/>
    <w:rsid w:val="00226345"/>
    <w:rsid w:val="00226FE6"/>
    <w:rsid w:val="002309C7"/>
    <w:rsid w:val="00230A32"/>
    <w:rsid w:val="0023153C"/>
    <w:rsid w:val="00231908"/>
    <w:rsid w:val="002406BB"/>
    <w:rsid w:val="00242A7C"/>
    <w:rsid w:val="00242C5F"/>
    <w:rsid w:val="00243125"/>
    <w:rsid w:val="002438DE"/>
    <w:rsid w:val="00244071"/>
    <w:rsid w:val="002444B5"/>
    <w:rsid w:val="002449C9"/>
    <w:rsid w:val="00244D0E"/>
    <w:rsid w:val="0024655A"/>
    <w:rsid w:val="002465CB"/>
    <w:rsid w:val="0025095C"/>
    <w:rsid w:val="002513AF"/>
    <w:rsid w:val="00251E77"/>
    <w:rsid w:val="002523D9"/>
    <w:rsid w:val="0025483E"/>
    <w:rsid w:val="00254B70"/>
    <w:rsid w:val="002559CF"/>
    <w:rsid w:val="0025694E"/>
    <w:rsid w:val="0025774C"/>
    <w:rsid w:val="00257EE8"/>
    <w:rsid w:val="00261198"/>
    <w:rsid w:val="0026205C"/>
    <w:rsid w:val="00262D1B"/>
    <w:rsid w:val="00263DC1"/>
    <w:rsid w:val="00264ABB"/>
    <w:rsid w:val="002650BF"/>
    <w:rsid w:val="00265207"/>
    <w:rsid w:val="00265634"/>
    <w:rsid w:val="00265797"/>
    <w:rsid w:val="0026686B"/>
    <w:rsid w:val="00267228"/>
    <w:rsid w:val="00271257"/>
    <w:rsid w:val="00271875"/>
    <w:rsid w:val="0027327F"/>
    <w:rsid w:val="0027386A"/>
    <w:rsid w:val="00273C58"/>
    <w:rsid w:val="00274423"/>
    <w:rsid w:val="002744C1"/>
    <w:rsid w:val="002744C7"/>
    <w:rsid w:val="00275913"/>
    <w:rsid w:val="00276199"/>
    <w:rsid w:val="00276828"/>
    <w:rsid w:val="00280D1E"/>
    <w:rsid w:val="00280FF5"/>
    <w:rsid w:val="00281D21"/>
    <w:rsid w:val="00282483"/>
    <w:rsid w:val="002825EA"/>
    <w:rsid w:val="0028288F"/>
    <w:rsid w:val="0028296E"/>
    <w:rsid w:val="00283035"/>
    <w:rsid w:val="00285C73"/>
    <w:rsid w:val="002878B5"/>
    <w:rsid w:val="00287980"/>
    <w:rsid w:val="00287EAC"/>
    <w:rsid w:val="00287EC3"/>
    <w:rsid w:val="00290872"/>
    <w:rsid w:val="00290EA9"/>
    <w:rsid w:val="00291495"/>
    <w:rsid w:val="00292646"/>
    <w:rsid w:val="00293A33"/>
    <w:rsid w:val="00294162"/>
    <w:rsid w:val="00294697"/>
    <w:rsid w:val="002946A6"/>
    <w:rsid w:val="00295CA3"/>
    <w:rsid w:val="002A1289"/>
    <w:rsid w:val="002A1D08"/>
    <w:rsid w:val="002A2D09"/>
    <w:rsid w:val="002A2F29"/>
    <w:rsid w:val="002A2F3F"/>
    <w:rsid w:val="002A43E8"/>
    <w:rsid w:val="002A4A94"/>
    <w:rsid w:val="002A5D61"/>
    <w:rsid w:val="002A604F"/>
    <w:rsid w:val="002A63AC"/>
    <w:rsid w:val="002A7311"/>
    <w:rsid w:val="002A7602"/>
    <w:rsid w:val="002B010A"/>
    <w:rsid w:val="002B14E3"/>
    <w:rsid w:val="002B2D3D"/>
    <w:rsid w:val="002B3B92"/>
    <w:rsid w:val="002B4F21"/>
    <w:rsid w:val="002C0A63"/>
    <w:rsid w:val="002C1A2E"/>
    <w:rsid w:val="002C2245"/>
    <w:rsid w:val="002C3C92"/>
    <w:rsid w:val="002C3EE7"/>
    <w:rsid w:val="002C5753"/>
    <w:rsid w:val="002C6433"/>
    <w:rsid w:val="002C6D6C"/>
    <w:rsid w:val="002C717F"/>
    <w:rsid w:val="002C77D8"/>
    <w:rsid w:val="002D13DB"/>
    <w:rsid w:val="002D16EF"/>
    <w:rsid w:val="002D2D55"/>
    <w:rsid w:val="002D35EA"/>
    <w:rsid w:val="002D37F7"/>
    <w:rsid w:val="002D43C1"/>
    <w:rsid w:val="002D4A80"/>
    <w:rsid w:val="002D4B25"/>
    <w:rsid w:val="002D4E85"/>
    <w:rsid w:val="002D51E8"/>
    <w:rsid w:val="002D5667"/>
    <w:rsid w:val="002D5C6F"/>
    <w:rsid w:val="002E1814"/>
    <w:rsid w:val="002E3349"/>
    <w:rsid w:val="002E396B"/>
    <w:rsid w:val="002E3EFD"/>
    <w:rsid w:val="002E4ABC"/>
    <w:rsid w:val="002E6342"/>
    <w:rsid w:val="002E6746"/>
    <w:rsid w:val="002E73D0"/>
    <w:rsid w:val="002F184E"/>
    <w:rsid w:val="002F3F85"/>
    <w:rsid w:val="002F4A76"/>
    <w:rsid w:val="002F4E58"/>
    <w:rsid w:val="002F50FF"/>
    <w:rsid w:val="002F56B3"/>
    <w:rsid w:val="00300CAB"/>
    <w:rsid w:val="0030136B"/>
    <w:rsid w:val="00303A0E"/>
    <w:rsid w:val="00304711"/>
    <w:rsid w:val="00304C3C"/>
    <w:rsid w:val="00305E3B"/>
    <w:rsid w:val="00310937"/>
    <w:rsid w:val="00310CCB"/>
    <w:rsid w:val="00311328"/>
    <w:rsid w:val="003127D8"/>
    <w:rsid w:val="00312FA9"/>
    <w:rsid w:val="00313550"/>
    <w:rsid w:val="00315213"/>
    <w:rsid w:val="00316F5F"/>
    <w:rsid w:val="00317D4A"/>
    <w:rsid w:val="00320861"/>
    <w:rsid w:val="00321147"/>
    <w:rsid w:val="003214BE"/>
    <w:rsid w:val="0032183E"/>
    <w:rsid w:val="00321EF0"/>
    <w:rsid w:val="00323667"/>
    <w:rsid w:val="00324993"/>
    <w:rsid w:val="00325D46"/>
    <w:rsid w:val="003275B0"/>
    <w:rsid w:val="00330B21"/>
    <w:rsid w:val="003319CB"/>
    <w:rsid w:val="0033286A"/>
    <w:rsid w:val="003347F3"/>
    <w:rsid w:val="003363A5"/>
    <w:rsid w:val="00336F32"/>
    <w:rsid w:val="00337168"/>
    <w:rsid w:val="003379DD"/>
    <w:rsid w:val="00340E5D"/>
    <w:rsid w:val="00341304"/>
    <w:rsid w:val="00341BC1"/>
    <w:rsid w:val="0034207C"/>
    <w:rsid w:val="003443DB"/>
    <w:rsid w:val="0034442D"/>
    <w:rsid w:val="00346580"/>
    <w:rsid w:val="0034666E"/>
    <w:rsid w:val="003479C4"/>
    <w:rsid w:val="00350498"/>
    <w:rsid w:val="003507C1"/>
    <w:rsid w:val="00350F60"/>
    <w:rsid w:val="00350FEF"/>
    <w:rsid w:val="003544E3"/>
    <w:rsid w:val="003547FA"/>
    <w:rsid w:val="003566FC"/>
    <w:rsid w:val="00356A24"/>
    <w:rsid w:val="00357EA0"/>
    <w:rsid w:val="00357F82"/>
    <w:rsid w:val="00360379"/>
    <w:rsid w:val="0036063F"/>
    <w:rsid w:val="00360670"/>
    <w:rsid w:val="003626B7"/>
    <w:rsid w:val="00362A5F"/>
    <w:rsid w:val="00364C18"/>
    <w:rsid w:val="00366B8E"/>
    <w:rsid w:val="00366C44"/>
    <w:rsid w:val="0036700A"/>
    <w:rsid w:val="0036730E"/>
    <w:rsid w:val="00367DA0"/>
    <w:rsid w:val="0037022B"/>
    <w:rsid w:val="003709DF"/>
    <w:rsid w:val="00371363"/>
    <w:rsid w:val="0037167D"/>
    <w:rsid w:val="0037262A"/>
    <w:rsid w:val="00373160"/>
    <w:rsid w:val="00373D87"/>
    <w:rsid w:val="00373E07"/>
    <w:rsid w:val="0037418E"/>
    <w:rsid w:val="003745BC"/>
    <w:rsid w:val="00374C89"/>
    <w:rsid w:val="003759A8"/>
    <w:rsid w:val="00375B31"/>
    <w:rsid w:val="00377493"/>
    <w:rsid w:val="00377CA4"/>
    <w:rsid w:val="00380849"/>
    <w:rsid w:val="00381FB2"/>
    <w:rsid w:val="0038397C"/>
    <w:rsid w:val="00386B5D"/>
    <w:rsid w:val="00387AD2"/>
    <w:rsid w:val="003906C3"/>
    <w:rsid w:val="00390BFE"/>
    <w:rsid w:val="0039296B"/>
    <w:rsid w:val="003958E3"/>
    <w:rsid w:val="00395F05"/>
    <w:rsid w:val="00396D13"/>
    <w:rsid w:val="003A3944"/>
    <w:rsid w:val="003A4925"/>
    <w:rsid w:val="003A498B"/>
    <w:rsid w:val="003A4E09"/>
    <w:rsid w:val="003A6B55"/>
    <w:rsid w:val="003A7B63"/>
    <w:rsid w:val="003A7F70"/>
    <w:rsid w:val="003B0D19"/>
    <w:rsid w:val="003B190D"/>
    <w:rsid w:val="003B1B74"/>
    <w:rsid w:val="003B28AA"/>
    <w:rsid w:val="003B330D"/>
    <w:rsid w:val="003B4602"/>
    <w:rsid w:val="003B608B"/>
    <w:rsid w:val="003B6AE5"/>
    <w:rsid w:val="003C058F"/>
    <w:rsid w:val="003C1AE3"/>
    <w:rsid w:val="003C1B1B"/>
    <w:rsid w:val="003C24CD"/>
    <w:rsid w:val="003C2B8E"/>
    <w:rsid w:val="003C3096"/>
    <w:rsid w:val="003C3207"/>
    <w:rsid w:val="003C3730"/>
    <w:rsid w:val="003C4834"/>
    <w:rsid w:val="003C5A2C"/>
    <w:rsid w:val="003C5FC1"/>
    <w:rsid w:val="003C621B"/>
    <w:rsid w:val="003C667F"/>
    <w:rsid w:val="003C694D"/>
    <w:rsid w:val="003D0BA1"/>
    <w:rsid w:val="003D18CD"/>
    <w:rsid w:val="003D1A41"/>
    <w:rsid w:val="003D1F8E"/>
    <w:rsid w:val="003D1FC0"/>
    <w:rsid w:val="003D26C0"/>
    <w:rsid w:val="003D43C5"/>
    <w:rsid w:val="003D4565"/>
    <w:rsid w:val="003D45A7"/>
    <w:rsid w:val="003D526B"/>
    <w:rsid w:val="003D57AE"/>
    <w:rsid w:val="003D5B46"/>
    <w:rsid w:val="003D5B54"/>
    <w:rsid w:val="003D6B67"/>
    <w:rsid w:val="003D76CD"/>
    <w:rsid w:val="003D7B6E"/>
    <w:rsid w:val="003D7EAF"/>
    <w:rsid w:val="003E23A5"/>
    <w:rsid w:val="003E2725"/>
    <w:rsid w:val="003E301D"/>
    <w:rsid w:val="003E3427"/>
    <w:rsid w:val="003E3AC0"/>
    <w:rsid w:val="003E4CC2"/>
    <w:rsid w:val="003E73FC"/>
    <w:rsid w:val="003F0573"/>
    <w:rsid w:val="003F32A4"/>
    <w:rsid w:val="003F36B3"/>
    <w:rsid w:val="003F565D"/>
    <w:rsid w:val="003F69E5"/>
    <w:rsid w:val="003F7012"/>
    <w:rsid w:val="00400D69"/>
    <w:rsid w:val="00400E67"/>
    <w:rsid w:val="00401200"/>
    <w:rsid w:val="00403835"/>
    <w:rsid w:val="00407248"/>
    <w:rsid w:val="00407EF7"/>
    <w:rsid w:val="004101A1"/>
    <w:rsid w:val="00412221"/>
    <w:rsid w:val="0041282E"/>
    <w:rsid w:val="00412FBC"/>
    <w:rsid w:val="0041342A"/>
    <w:rsid w:val="004144CD"/>
    <w:rsid w:val="004145A4"/>
    <w:rsid w:val="00414790"/>
    <w:rsid w:val="00415467"/>
    <w:rsid w:val="00415558"/>
    <w:rsid w:val="00415A8D"/>
    <w:rsid w:val="00415C6F"/>
    <w:rsid w:val="00415F1D"/>
    <w:rsid w:val="004164D6"/>
    <w:rsid w:val="00417CA2"/>
    <w:rsid w:val="00420B5E"/>
    <w:rsid w:val="00423576"/>
    <w:rsid w:val="004236DD"/>
    <w:rsid w:val="00423AE6"/>
    <w:rsid w:val="00423F9F"/>
    <w:rsid w:val="0042476E"/>
    <w:rsid w:val="00425F94"/>
    <w:rsid w:val="00426587"/>
    <w:rsid w:val="004266D2"/>
    <w:rsid w:val="00426916"/>
    <w:rsid w:val="00426D30"/>
    <w:rsid w:val="004274CB"/>
    <w:rsid w:val="004279B1"/>
    <w:rsid w:val="00427A10"/>
    <w:rsid w:val="00434245"/>
    <w:rsid w:val="00435F94"/>
    <w:rsid w:val="0043679E"/>
    <w:rsid w:val="00437AE4"/>
    <w:rsid w:val="00437CED"/>
    <w:rsid w:val="00440D61"/>
    <w:rsid w:val="00441442"/>
    <w:rsid w:val="0044206B"/>
    <w:rsid w:val="004424DF"/>
    <w:rsid w:val="004433E0"/>
    <w:rsid w:val="00443FAF"/>
    <w:rsid w:val="0044431C"/>
    <w:rsid w:val="004443A3"/>
    <w:rsid w:val="004452EE"/>
    <w:rsid w:val="0044679C"/>
    <w:rsid w:val="00447FD9"/>
    <w:rsid w:val="004518A9"/>
    <w:rsid w:val="00452285"/>
    <w:rsid w:val="00452D6E"/>
    <w:rsid w:val="0045304C"/>
    <w:rsid w:val="0045320D"/>
    <w:rsid w:val="00453DB5"/>
    <w:rsid w:val="0045502F"/>
    <w:rsid w:val="004551F7"/>
    <w:rsid w:val="00455995"/>
    <w:rsid w:val="00455E2B"/>
    <w:rsid w:val="0045748C"/>
    <w:rsid w:val="00457A5C"/>
    <w:rsid w:val="00457C20"/>
    <w:rsid w:val="0046023F"/>
    <w:rsid w:val="004602C9"/>
    <w:rsid w:val="00461AC0"/>
    <w:rsid w:val="004637A9"/>
    <w:rsid w:val="00464386"/>
    <w:rsid w:val="004648B7"/>
    <w:rsid w:val="00464EC8"/>
    <w:rsid w:val="0046563D"/>
    <w:rsid w:val="00466AE3"/>
    <w:rsid w:val="00466F5A"/>
    <w:rsid w:val="00470344"/>
    <w:rsid w:val="00470C7A"/>
    <w:rsid w:val="00473B5C"/>
    <w:rsid w:val="00474E32"/>
    <w:rsid w:val="00481EAD"/>
    <w:rsid w:val="00483BFC"/>
    <w:rsid w:val="004876F9"/>
    <w:rsid w:val="00490097"/>
    <w:rsid w:val="004913A3"/>
    <w:rsid w:val="00492C1F"/>
    <w:rsid w:val="004930D5"/>
    <w:rsid w:val="0049367D"/>
    <w:rsid w:val="00495794"/>
    <w:rsid w:val="004969F7"/>
    <w:rsid w:val="004A208F"/>
    <w:rsid w:val="004A21AB"/>
    <w:rsid w:val="004A3F18"/>
    <w:rsid w:val="004A4C50"/>
    <w:rsid w:val="004A69A1"/>
    <w:rsid w:val="004A6CC1"/>
    <w:rsid w:val="004A7215"/>
    <w:rsid w:val="004B28F2"/>
    <w:rsid w:val="004B3EEC"/>
    <w:rsid w:val="004B3EF9"/>
    <w:rsid w:val="004B4F35"/>
    <w:rsid w:val="004B51B0"/>
    <w:rsid w:val="004B54EF"/>
    <w:rsid w:val="004B5A12"/>
    <w:rsid w:val="004B5BE6"/>
    <w:rsid w:val="004B5F3B"/>
    <w:rsid w:val="004B60D6"/>
    <w:rsid w:val="004C0242"/>
    <w:rsid w:val="004C1043"/>
    <w:rsid w:val="004C1201"/>
    <w:rsid w:val="004C1981"/>
    <w:rsid w:val="004C274D"/>
    <w:rsid w:val="004C648E"/>
    <w:rsid w:val="004C7A03"/>
    <w:rsid w:val="004D0620"/>
    <w:rsid w:val="004D09B8"/>
    <w:rsid w:val="004D0F4D"/>
    <w:rsid w:val="004D0FC7"/>
    <w:rsid w:val="004D28E1"/>
    <w:rsid w:val="004D42DE"/>
    <w:rsid w:val="004D46DD"/>
    <w:rsid w:val="004D5934"/>
    <w:rsid w:val="004D5E7F"/>
    <w:rsid w:val="004E0D8A"/>
    <w:rsid w:val="004E143F"/>
    <w:rsid w:val="004E175F"/>
    <w:rsid w:val="004E2055"/>
    <w:rsid w:val="004E2670"/>
    <w:rsid w:val="004E40B7"/>
    <w:rsid w:val="004E4B1F"/>
    <w:rsid w:val="004E767F"/>
    <w:rsid w:val="004E7AEF"/>
    <w:rsid w:val="004F068A"/>
    <w:rsid w:val="004F1B6F"/>
    <w:rsid w:val="004F2E0B"/>
    <w:rsid w:val="004F2F7A"/>
    <w:rsid w:val="004F36BC"/>
    <w:rsid w:val="004F381B"/>
    <w:rsid w:val="004F49DD"/>
    <w:rsid w:val="004F4B6F"/>
    <w:rsid w:val="004F4E5C"/>
    <w:rsid w:val="004F530B"/>
    <w:rsid w:val="004F5BDB"/>
    <w:rsid w:val="004F63E5"/>
    <w:rsid w:val="004F7E74"/>
    <w:rsid w:val="005003FC"/>
    <w:rsid w:val="005007CA"/>
    <w:rsid w:val="005009E9"/>
    <w:rsid w:val="0050101F"/>
    <w:rsid w:val="005012A9"/>
    <w:rsid w:val="005025FC"/>
    <w:rsid w:val="00502A3D"/>
    <w:rsid w:val="00503CB8"/>
    <w:rsid w:val="00505535"/>
    <w:rsid w:val="00506004"/>
    <w:rsid w:val="005064BC"/>
    <w:rsid w:val="005073F5"/>
    <w:rsid w:val="00507A05"/>
    <w:rsid w:val="005128AA"/>
    <w:rsid w:val="00512BD0"/>
    <w:rsid w:val="0051453B"/>
    <w:rsid w:val="0051544C"/>
    <w:rsid w:val="00515971"/>
    <w:rsid w:val="00515CF6"/>
    <w:rsid w:val="0051638F"/>
    <w:rsid w:val="00517153"/>
    <w:rsid w:val="00517571"/>
    <w:rsid w:val="0051773B"/>
    <w:rsid w:val="00520B94"/>
    <w:rsid w:val="00520E98"/>
    <w:rsid w:val="0052119C"/>
    <w:rsid w:val="00521CFA"/>
    <w:rsid w:val="00522698"/>
    <w:rsid w:val="005226B5"/>
    <w:rsid w:val="00524EBF"/>
    <w:rsid w:val="0052673B"/>
    <w:rsid w:val="00526CA4"/>
    <w:rsid w:val="00530824"/>
    <w:rsid w:val="00531D4E"/>
    <w:rsid w:val="00531E9D"/>
    <w:rsid w:val="00532C1D"/>
    <w:rsid w:val="00532E78"/>
    <w:rsid w:val="00532FDB"/>
    <w:rsid w:val="00533383"/>
    <w:rsid w:val="005367EF"/>
    <w:rsid w:val="00537CF4"/>
    <w:rsid w:val="00540C87"/>
    <w:rsid w:val="00541335"/>
    <w:rsid w:val="005425B8"/>
    <w:rsid w:val="00543F90"/>
    <w:rsid w:val="00545D4F"/>
    <w:rsid w:val="00545FC4"/>
    <w:rsid w:val="00546185"/>
    <w:rsid w:val="00550A1B"/>
    <w:rsid w:val="005517A1"/>
    <w:rsid w:val="005529AE"/>
    <w:rsid w:val="00552C62"/>
    <w:rsid w:val="00554507"/>
    <w:rsid w:val="00556131"/>
    <w:rsid w:val="00556AD1"/>
    <w:rsid w:val="00560189"/>
    <w:rsid w:val="00562005"/>
    <w:rsid w:val="00564771"/>
    <w:rsid w:val="00565922"/>
    <w:rsid w:val="005666F8"/>
    <w:rsid w:val="0056698E"/>
    <w:rsid w:val="00566FC5"/>
    <w:rsid w:val="00567244"/>
    <w:rsid w:val="00567D17"/>
    <w:rsid w:val="00571289"/>
    <w:rsid w:val="0057164C"/>
    <w:rsid w:val="00574440"/>
    <w:rsid w:val="00574B75"/>
    <w:rsid w:val="00576D9A"/>
    <w:rsid w:val="005777E8"/>
    <w:rsid w:val="0058038C"/>
    <w:rsid w:val="00582336"/>
    <w:rsid w:val="00582DB5"/>
    <w:rsid w:val="00583247"/>
    <w:rsid w:val="0058372A"/>
    <w:rsid w:val="00583EEF"/>
    <w:rsid w:val="005843C8"/>
    <w:rsid w:val="005844F7"/>
    <w:rsid w:val="00585272"/>
    <w:rsid w:val="0058561D"/>
    <w:rsid w:val="00585775"/>
    <w:rsid w:val="00585CA1"/>
    <w:rsid w:val="00586022"/>
    <w:rsid w:val="00586295"/>
    <w:rsid w:val="00586298"/>
    <w:rsid w:val="0058669B"/>
    <w:rsid w:val="00586ECA"/>
    <w:rsid w:val="00587767"/>
    <w:rsid w:val="0059018D"/>
    <w:rsid w:val="0059131A"/>
    <w:rsid w:val="0059482B"/>
    <w:rsid w:val="00595406"/>
    <w:rsid w:val="0059589F"/>
    <w:rsid w:val="005966B7"/>
    <w:rsid w:val="00596A7B"/>
    <w:rsid w:val="0059787D"/>
    <w:rsid w:val="00597CF0"/>
    <w:rsid w:val="005A0D40"/>
    <w:rsid w:val="005A1419"/>
    <w:rsid w:val="005A31D3"/>
    <w:rsid w:val="005A3773"/>
    <w:rsid w:val="005A397C"/>
    <w:rsid w:val="005A49E9"/>
    <w:rsid w:val="005A4AA5"/>
    <w:rsid w:val="005A54B5"/>
    <w:rsid w:val="005A5839"/>
    <w:rsid w:val="005B0E53"/>
    <w:rsid w:val="005B1621"/>
    <w:rsid w:val="005B1C88"/>
    <w:rsid w:val="005B1C99"/>
    <w:rsid w:val="005B1E02"/>
    <w:rsid w:val="005B30E0"/>
    <w:rsid w:val="005B39D5"/>
    <w:rsid w:val="005B3C80"/>
    <w:rsid w:val="005B40B7"/>
    <w:rsid w:val="005C0AFC"/>
    <w:rsid w:val="005C1896"/>
    <w:rsid w:val="005C3166"/>
    <w:rsid w:val="005C5517"/>
    <w:rsid w:val="005C5AA4"/>
    <w:rsid w:val="005C67F7"/>
    <w:rsid w:val="005C6F1E"/>
    <w:rsid w:val="005D1064"/>
    <w:rsid w:val="005D208C"/>
    <w:rsid w:val="005D2D40"/>
    <w:rsid w:val="005D3FAE"/>
    <w:rsid w:val="005D400B"/>
    <w:rsid w:val="005D41D4"/>
    <w:rsid w:val="005E1F5F"/>
    <w:rsid w:val="005E2494"/>
    <w:rsid w:val="005E2692"/>
    <w:rsid w:val="005E4AF1"/>
    <w:rsid w:val="005E4DA0"/>
    <w:rsid w:val="005E627A"/>
    <w:rsid w:val="005E64C0"/>
    <w:rsid w:val="005E673F"/>
    <w:rsid w:val="005F0A22"/>
    <w:rsid w:val="005F3CDD"/>
    <w:rsid w:val="005F6638"/>
    <w:rsid w:val="005F6DCF"/>
    <w:rsid w:val="005F713C"/>
    <w:rsid w:val="00600425"/>
    <w:rsid w:val="00600E90"/>
    <w:rsid w:val="0060243C"/>
    <w:rsid w:val="00602F57"/>
    <w:rsid w:val="006039D6"/>
    <w:rsid w:val="006052B8"/>
    <w:rsid w:val="006053E1"/>
    <w:rsid w:val="00606ECE"/>
    <w:rsid w:val="0060704C"/>
    <w:rsid w:val="00607190"/>
    <w:rsid w:val="00610E8E"/>
    <w:rsid w:val="00611C67"/>
    <w:rsid w:val="006126F1"/>
    <w:rsid w:val="006137FC"/>
    <w:rsid w:val="00613922"/>
    <w:rsid w:val="00614428"/>
    <w:rsid w:val="00614853"/>
    <w:rsid w:val="00614D35"/>
    <w:rsid w:val="0061568E"/>
    <w:rsid w:val="00615E2B"/>
    <w:rsid w:val="0061603F"/>
    <w:rsid w:val="00616EB0"/>
    <w:rsid w:val="00617659"/>
    <w:rsid w:val="00620324"/>
    <w:rsid w:val="0062162A"/>
    <w:rsid w:val="006216CC"/>
    <w:rsid w:val="00622078"/>
    <w:rsid w:val="00622B66"/>
    <w:rsid w:val="00623669"/>
    <w:rsid w:val="00624A98"/>
    <w:rsid w:val="00625806"/>
    <w:rsid w:val="00625F1E"/>
    <w:rsid w:val="00626193"/>
    <w:rsid w:val="00627AE3"/>
    <w:rsid w:val="00627B9F"/>
    <w:rsid w:val="00627C20"/>
    <w:rsid w:val="0063144B"/>
    <w:rsid w:val="00631FF9"/>
    <w:rsid w:val="00632377"/>
    <w:rsid w:val="00635A95"/>
    <w:rsid w:val="006377D0"/>
    <w:rsid w:val="006378AB"/>
    <w:rsid w:val="00642039"/>
    <w:rsid w:val="006426F6"/>
    <w:rsid w:val="00642DEE"/>
    <w:rsid w:val="00642EEE"/>
    <w:rsid w:val="00644B16"/>
    <w:rsid w:val="00644D02"/>
    <w:rsid w:val="00645BB2"/>
    <w:rsid w:val="00645E09"/>
    <w:rsid w:val="00647F94"/>
    <w:rsid w:val="006512DF"/>
    <w:rsid w:val="006516C5"/>
    <w:rsid w:val="00651CC5"/>
    <w:rsid w:val="00653747"/>
    <w:rsid w:val="00654054"/>
    <w:rsid w:val="00654509"/>
    <w:rsid w:val="00654579"/>
    <w:rsid w:val="00655EBE"/>
    <w:rsid w:val="0065691F"/>
    <w:rsid w:val="00656F2B"/>
    <w:rsid w:val="00657E6E"/>
    <w:rsid w:val="00660B40"/>
    <w:rsid w:val="00661ACF"/>
    <w:rsid w:val="00661FC4"/>
    <w:rsid w:val="006623B5"/>
    <w:rsid w:val="006627B7"/>
    <w:rsid w:val="00662BCE"/>
    <w:rsid w:val="0066458B"/>
    <w:rsid w:val="00664B25"/>
    <w:rsid w:val="00665611"/>
    <w:rsid w:val="006665CA"/>
    <w:rsid w:val="00671081"/>
    <w:rsid w:val="0067114D"/>
    <w:rsid w:val="00672FCA"/>
    <w:rsid w:val="00673B05"/>
    <w:rsid w:val="00673F33"/>
    <w:rsid w:val="00680DB7"/>
    <w:rsid w:val="00681A04"/>
    <w:rsid w:val="00682199"/>
    <w:rsid w:val="0068470C"/>
    <w:rsid w:val="00684D36"/>
    <w:rsid w:val="00686962"/>
    <w:rsid w:val="00690B3A"/>
    <w:rsid w:val="006915A8"/>
    <w:rsid w:val="00692065"/>
    <w:rsid w:val="00693C9D"/>
    <w:rsid w:val="00694DAE"/>
    <w:rsid w:val="0069505F"/>
    <w:rsid w:val="00696239"/>
    <w:rsid w:val="006966D7"/>
    <w:rsid w:val="00697AD1"/>
    <w:rsid w:val="006A3185"/>
    <w:rsid w:val="006A3457"/>
    <w:rsid w:val="006A3B2B"/>
    <w:rsid w:val="006A4427"/>
    <w:rsid w:val="006A6000"/>
    <w:rsid w:val="006A722E"/>
    <w:rsid w:val="006A7DF8"/>
    <w:rsid w:val="006B0F44"/>
    <w:rsid w:val="006B0FFB"/>
    <w:rsid w:val="006B3F12"/>
    <w:rsid w:val="006B401F"/>
    <w:rsid w:val="006B4297"/>
    <w:rsid w:val="006B581C"/>
    <w:rsid w:val="006B7B22"/>
    <w:rsid w:val="006C084D"/>
    <w:rsid w:val="006C0A0E"/>
    <w:rsid w:val="006C1D33"/>
    <w:rsid w:val="006C24E6"/>
    <w:rsid w:val="006C2638"/>
    <w:rsid w:val="006C2A0D"/>
    <w:rsid w:val="006C2B7F"/>
    <w:rsid w:val="006C33DF"/>
    <w:rsid w:val="006C3C60"/>
    <w:rsid w:val="006C40FE"/>
    <w:rsid w:val="006C5ABB"/>
    <w:rsid w:val="006C60ED"/>
    <w:rsid w:val="006C79BF"/>
    <w:rsid w:val="006D04F2"/>
    <w:rsid w:val="006D0C33"/>
    <w:rsid w:val="006D0FC6"/>
    <w:rsid w:val="006D1221"/>
    <w:rsid w:val="006D1D61"/>
    <w:rsid w:val="006D2F89"/>
    <w:rsid w:val="006D3617"/>
    <w:rsid w:val="006D4E71"/>
    <w:rsid w:val="006D5EFF"/>
    <w:rsid w:val="006D6272"/>
    <w:rsid w:val="006D6CD6"/>
    <w:rsid w:val="006E122A"/>
    <w:rsid w:val="006E230D"/>
    <w:rsid w:val="006E248F"/>
    <w:rsid w:val="006E2965"/>
    <w:rsid w:val="006E365F"/>
    <w:rsid w:val="006E3F31"/>
    <w:rsid w:val="006E47D0"/>
    <w:rsid w:val="006E6922"/>
    <w:rsid w:val="006E73E3"/>
    <w:rsid w:val="006E76FD"/>
    <w:rsid w:val="006E7D37"/>
    <w:rsid w:val="006F03E1"/>
    <w:rsid w:val="006F0ABA"/>
    <w:rsid w:val="006F1558"/>
    <w:rsid w:val="006F2215"/>
    <w:rsid w:val="006F3784"/>
    <w:rsid w:val="006F4087"/>
    <w:rsid w:val="006F6534"/>
    <w:rsid w:val="006F6B1F"/>
    <w:rsid w:val="00700AA3"/>
    <w:rsid w:val="0070107C"/>
    <w:rsid w:val="007021A9"/>
    <w:rsid w:val="00702227"/>
    <w:rsid w:val="0070302D"/>
    <w:rsid w:val="00703224"/>
    <w:rsid w:val="0070347E"/>
    <w:rsid w:val="00703623"/>
    <w:rsid w:val="007038B9"/>
    <w:rsid w:val="00703B45"/>
    <w:rsid w:val="00703CA6"/>
    <w:rsid w:val="00703F7B"/>
    <w:rsid w:val="00704050"/>
    <w:rsid w:val="007040F7"/>
    <w:rsid w:val="00704154"/>
    <w:rsid w:val="007052B4"/>
    <w:rsid w:val="007070EB"/>
    <w:rsid w:val="00707E64"/>
    <w:rsid w:val="00710A6C"/>
    <w:rsid w:val="0071239B"/>
    <w:rsid w:val="00712570"/>
    <w:rsid w:val="00712D60"/>
    <w:rsid w:val="007155F6"/>
    <w:rsid w:val="00715B96"/>
    <w:rsid w:val="00717014"/>
    <w:rsid w:val="0071759C"/>
    <w:rsid w:val="00720C0B"/>
    <w:rsid w:val="00720E12"/>
    <w:rsid w:val="00722996"/>
    <w:rsid w:val="0072365F"/>
    <w:rsid w:val="00724307"/>
    <w:rsid w:val="007244E5"/>
    <w:rsid w:val="007261CE"/>
    <w:rsid w:val="00726F85"/>
    <w:rsid w:val="00727084"/>
    <w:rsid w:val="00731298"/>
    <w:rsid w:val="007321D8"/>
    <w:rsid w:val="00734D34"/>
    <w:rsid w:val="00735395"/>
    <w:rsid w:val="00735568"/>
    <w:rsid w:val="00735741"/>
    <w:rsid w:val="00736A21"/>
    <w:rsid w:val="007373FB"/>
    <w:rsid w:val="00740B35"/>
    <w:rsid w:val="00740C66"/>
    <w:rsid w:val="0074171E"/>
    <w:rsid w:val="007419E5"/>
    <w:rsid w:val="00742011"/>
    <w:rsid w:val="00742650"/>
    <w:rsid w:val="007448DA"/>
    <w:rsid w:val="00744BF9"/>
    <w:rsid w:val="00745415"/>
    <w:rsid w:val="00746404"/>
    <w:rsid w:val="007465E6"/>
    <w:rsid w:val="00746881"/>
    <w:rsid w:val="00747E31"/>
    <w:rsid w:val="0075099F"/>
    <w:rsid w:val="00750B9F"/>
    <w:rsid w:val="00752C02"/>
    <w:rsid w:val="00752F2E"/>
    <w:rsid w:val="007534B1"/>
    <w:rsid w:val="007546F1"/>
    <w:rsid w:val="00754A04"/>
    <w:rsid w:val="00755475"/>
    <w:rsid w:val="007566EB"/>
    <w:rsid w:val="00756C18"/>
    <w:rsid w:val="00756DDA"/>
    <w:rsid w:val="007609D2"/>
    <w:rsid w:val="0076253F"/>
    <w:rsid w:val="00762EAB"/>
    <w:rsid w:val="0076308D"/>
    <w:rsid w:val="007648E7"/>
    <w:rsid w:val="00764DB5"/>
    <w:rsid w:val="0077048D"/>
    <w:rsid w:val="00770BAC"/>
    <w:rsid w:val="00770F22"/>
    <w:rsid w:val="00770FC8"/>
    <w:rsid w:val="00771221"/>
    <w:rsid w:val="00771489"/>
    <w:rsid w:val="00771690"/>
    <w:rsid w:val="00771B69"/>
    <w:rsid w:val="0077278D"/>
    <w:rsid w:val="00772F21"/>
    <w:rsid w:val="0077515F"/>
    <w:rsid w:val="00777297"/>
    <w:rsid w:val="00777647"/>
    <w:rsid w:val="00780B37"/>
    <w:rsid w:val="007825AA"/>
    <w:rsid w:val="0078280F"/>
    <w:rsid w:val="00782860"/>
    <w:rsid w:val="00783D43"/>
    <w:rsid w:val="007859C8"/>
    <w:rsid w:val="00785B2D"/>
    <w:rsid w:val="007877E9"/>
    <w:rsid w:val="0078781B"/>
    <w:rsid w:val="007923A9"/>
    <w:rsid w:val="007927B4"/>
    <w:rsid w:val="007927E5"/>
    <w:rsid w:val="00792EE8"/>
    <w:rsid w:val="00792FFE"/>
    <w:rsid w:val="007938C0"/>
    <w:rsid w:val="00793AC3"/>
    <w:rsid w:val="007944F2"/>
    <w:rsid w:val="00795063"/>
    <w:rsid w:val="00795DF1"/>
    <w:rsid w:val="00795E21"/>
    <w:rsid w:val="007A0182"/>
    <w:rsid w:val="007A04C8"/>
    <w:rsid w:val="007A11DA"/>
    <w:rsid w:val="007A18FE"/>
    <w:rsid w:val="007A2708"/>
    <w:rsid w:val="007A3AED"/>
    <w:rsid w:val="007A3DC2"/>
    <w:rsid w:val="007A3F77"/>
    <w:rsid w:val="007A3FFA"/>
    <w:rsid w:val="007A467B"/>
    <w:rsid w:val="007A4E9E"/>
    <w:rsid w:val="007A7810"/>
    <w:rsid w:val="007A7D98"/>
    <w:rsid w:val="007B0100"/>
    <w:rsid w:val="007B019B"/>
    <w:rsid w:val="007B093D"/>
    <w:rsid w:val="007B1CD0"/>
    <w:rsid w:val="007B2BE6"/>
    <w:rsid w:val="007B2E14"/>
    <w:rsid w:val="007B3117"/>
    <w:rsid w:val="007B31CF"/>
    <w:rsid w:val="007B3956"/>
    <w:rsid w:val="007B3B8A"/>
    <w:rsid w:val="007B47CA"/>
    <w:rsid w:val="007B53C3"/>
    <w:rsid w:val="007B6C35"/>
    <w:rsid w:val="007B7B5A"/>
    <w:rsid w:val="007B7BA6"/>
    <w:rsid w:val="007B7C2E"/>
    <w:rsid w:val="007B7CDF"/>
    <w:rsid w:val="007C0552"/>
    <w:rsid w:val="007C1828"/>
    <w:rsid w:val="007C269F"/>
    <w:rsid w:val="007C27A5"/>
    <w:rsid w:val="007C3C2B"/>
    <w:rsid w:val="007C4BA7"/>
    <w:rsid w:val="007C656E"/>
    <w:rsid w:val="007C6C5A"/>
    <w:rsid w:val="007C772D"/>
    <w:rsid w:val="007D0B88"/>
    <w:rsid w:val="007D25F0"/>
    <w:rsid w:val="007D35DE"/>
    <w:rsid w:val="007D3FDF"/>
    <w:rsid w:val="007D45AE"/>
    <w:rsid w:val="007D573C"/>
    <w:rsid w:val="007D6690"/>
    <w:rsid w:val="007D6D32"/>
    <w:rsid w:val="007D7692"/>
    <w:rsid w:val="007E0CD4"/>
    <w:rsid w:val="007E2698"/>
    <w:rsid w:val="007E4A3C"/>
    <w:rsid w:val="007E56A7"/>
    <w:rsid w:val="007E576A"/>
    <w:rsid w:val="007E589B"/>
    <w:rsid w:val="007E638B"/>
    <w:rsid w:val="007E6634"/>
    <w:rsid w:val="007E678A"/>
    <w:rsid w:val="007E6B86"/>
    <w:rsid w:val="007F0047"/>
    <w:rsid w:val="007F02A9"/>
    <w:rsid w:val="007F04D5"/>
    <w:rsid w:val="007F054B"/>
    <w:rsid w:val="007F071F"/>
    <w:rsid w:val="007F0CDC"/>
    <w:rsid w:val="007F1352"/>
    <w:rsid w:val="007F1404"/>
    <w:rsid w:val="007F2308"/>
    <w:rsid w:val="007F392B"/>
    <w:rsid w:val="007F5B88"/>
    <w:rsid w:val="007F6892"/>
    <w:rsid w:val="007F708A"/>
    <w:rsid w:val="00801EA4"/>
    <w:rsid w:val="008049CD"/>
    <w:rsid w:val="00804EC1"/>
    <w:rsid w:val="00806C44"/>
    <w:rsid w:val="0081066D"/>
    <w:rsid w:val="00810888"/>
    <w:rsid w:val="008109CF"/>
    <w:rsid w:val="008113C4"/>
    <w:rsid w:val="00811ED6"/>
    <w:rsid w:val="00812F06"/>
    <w:rsid w:val="00814922"/>
    <w:rsid w:val="008205A7"/>
    <w:rsid w:val="0082075B"/>
    <w:rsid w:val="00821E4F"/>
    <w:rsid w:val="008227B2"/>
    <w:rsid w:val="008265BC"/>
    <w:rsid w:val="0082731A"/>
    <w:rsid w:val="0083050C"/>
    <w:rsid w:val="00830B04"/>
    <w:rsid w:val="00831613"/>
    <w:rsid w:val="00831943"/>
    <w:rsid w:val="00831B5E"/>
    <w:rsid w:val="00832176"/>
    <w:rsid w:val="00832C4E"/>
    <w:rsid w:val="00832FD1"/>
    <w:rsid w:val="00833DE2"/>
    <w:rsid w:val="0083485A"/>
    <w:rsid w:val="0083557E"/>
    <w:rsid w:val="008378A3"/>
    <w:rsid w:val="0084195F"/>
    <w:rsid w:val="00842773"/>
    <w:rsid w:val="00843A2E"/>
    <w:rsid w:val="00843A7B"/>
    <w:rsid w:val="008448A0"/>
    <w:rsid w:val="00844CDA"/>
    <w:rsid w:val="00845CB1"/>
    <w:rsid w:val="008460F9"/>
    <w:rsid w:val="0084730D"/>
    <w:rsid w:val="00850203"/>
    <w:rsid w:val="00850FC4"/>
    <w:rsid w:val="008516A9"/>
    <w:rsid w:val="00853E1B"/>
    <w:rsid w:val="00855A88"/>
    <w:rsid w:val="00856AC9"/>
    <w:rsid w:val="008574A7"/>
    <w:rsid w:val="008606F5"/>
    <w:rsid w:val="00860A6F"/>
    <w:rsid w:val="00860AC7"/>
    <w:rsid w:val="00861554"/>
    <w:rsid w:val="00861DC7"/>
    <w:rsid w:val="008623B4"/>
    <w:rsid w:val="008637B9"/>
    <w:rsid w:val="00863E84"/>
    <w:rsid w:val="008654C9"/>
    <w:rsid w:val="0086569B"/>
    <w:rsid w:val="00867794"/>
    <w:rsid w:val="00872E2D"/>
    <w:rsid w:val="00875C18"/>
    <w:rsid w:val="00876370"/>
    <w:rsid w:val="00877A40"/>
    <w:rsid w:val="008804AE"/>
    <w:rsid w:val="00880526"/>
    <w:rsid w:val="00880645"/>
    <w:rsid w:val="00881877"/>
    <w:rsid w:val="00882FE4"/>
    <w:rsid w:val="00883D9F"/>
    <w:rsid w:val="008847CE"/>
    <w:rsid w:val="00884CF6"/>
    <w:rsid w:val="00886771"/>
    <w:rsid w:val="008871F1"/>
    <w:rsid w:val="00887527"/>
    <w:rsid w:val="00887878"/>
    <w:rsid w:val="0089300B"/>
    <w:rsid w:val="00894417"/>
    <w:rsid w:val="0089521A"/>
    <w:rsid w:val="008A1A64"/>
    <w:rsid w:val="008A226B"/>
    <w:rsid w:val="008A2D9F"/>
    <w:rsid w:val="008A3813"/>
    <w:rsid w:val="008A387D"/>
    <w:rsid w:val="008A40A8"/>
    <w:rsid w:val="008A44B4"/>
    <w:rsid w:val="008A5FD9"/>
    <w:rsid w:val="008A6256"/>
    <w:rsid w:val="008B0B7B"/>
    <w:rsid w:val="008B102B"/>
    <w:rsid w:val="008B2E80"/>
    <w:rsid w:val="008B3265"/>
    <w:rsid w:val="008B3B7E"/>
    <w:rsid w:val="008B3C70"/>
    <w:rsid w:val="008B4B85"/>
    <w:rsid w:val="008B5D2A"/>
    <w:rsid w:val="008B62DF"/>
    <w:rsid w:val="008B6890"/>
    <w:rsid w:val="008B6C50"/>
    <w:rsid w:val="008B7255"/>
    <w:rsid w:val="008B7894"/>
    <w:rsid w:val="008B78BD"/>
    <w:rsid w:val="008C008D"/>
    <w:rsid w:val="008C00F4"/>
    <w:rsid w:val="008C2663"/>
    <w:rsid w:val="008C2F37"/>
    <w:rsid w:val="008C370E"/>
    <w:rsid w:val="008C57D4"/>
    <w:rsid w:val="008C630E"/>
    <w:rsid w:val="008C68E5"/>
    <w:rsid w:val="008C7E63"/>
    <w:rsid w:val="008D03DF"/>
    <w:rsid w:val="008D17C7"/>
    <w:rsid w:val="008D21AE"/>
    <w:rsid w:val="008D2C53"/>
    <w:rsid w:val="008D3734"/>
    <w:rsid w:val="008D4C0F"/>
    <w:rsid w:val="008D4CE2"/>
    <w:rsid w:val="008D52C9"/>
    <w:rsid w:val="008D59D7"/>
    <w:rsid w:val="008D701F"/>
    <w:rsid w:val="008D709D"/>
    <w:rsid w:val="008E0435"/>
    <w:rsid w:val="008E0753"/>
    <w:rsid w:val="008E16B9"/>
    <w:rsid w:val="008E24C3"/>
    <w:rsid w:val="008E274B"/>
    <w:rsid w:val="008E2B2E"/>
    <w:rsid w:val="008E3908"/>
    <w:rsid w:val="008E448B"/>
    <w:rsid w:val="008E4627"/>
    <w:rsid w:val="008E4F3C"/>
    <w:rsid w:val="008E5CEB"/>
    <w:rsid w:val="008E6AEB"/>
    <w:rsid w:val="008E6CA0"/>
    <w:rsid w:val="008E7305"/>
    <w:rsid w:val="008F0B3D"/>
    <w:rsid w:val="008F0C2A"/>
    <w:rsid w:val="008F167E"/>
    <w:rsid w:val="008F1F31"/>
    <w:rsid w:val="008F251E"/>
    <w:rsid w:val="008F2AFE"/>
    <w:rsid w:val="008F3D4E"/>
    <w:rsid w:val="008F440E"/>
    <w:rsid w:val="008F5122"/>
    <w:rsid w:val="008F529C"/>
    <w:rsid w:val="008F62CB"/>
    <w:rsid w:val="008F6C19"/>
    <w:rsid w:val="008F7E7A"/>
    <w:rsid w:val="009009D3"/>
    <w:rsid w:val="00900CC8"/>
    <w:rsid w:val="00900CD3"/>
    <w:rsid w:val="00900DED"/>
    <w:rsid w:val="00901C9D"/>
    <w:rsid w:val="00901D96"/>
    <w:rsid w:val="0090265C"/>
    <w:rsid w:val="00902A0D"/>
    <w:rsid w:val="00902CCB"/>
    <w:rsid w:val="00904372"/>
    <w:rsid w:val="009043D0"/>
    <w:rsid w:val="00904806"/>
    <w:rsid w:val="00904B2D"/>
    <w:rsid w:val="00905962"/>
    <w:rsid w:val="009100EA"/>
    <w:rsid w:val="00910258"/>
    <w:rsid w:val="009104C4"/>
    <w:rsid w:val="00910F9E"/>
    <w:rsid w:val="00911C6D"/>
    <w:rsid w:val="00912BD4"/>
    <w:rsid w:val="00913CC8"/>
    <w:rsid w:val="00914214"/>
    <w:rsid w:val="0091473B"/>
    <w:rsid w:val="009168B3"/>
    <w:rsid w:val="009176E8"/>
    <w:rsid w:val="00917DF3"/>
    <w:rsid w:val="00920462"/>
    <w:rsid w:val="0092191E"/>
    <w:rsid w:val="00921EEA"/>
    <w:rsid w:val="00922952"/>
    <w:rsid w:val="00923551"/>
    <w:rsid w:val="00923A03"/>
    <w:rsid w:val="00923C49"/>
    <w:rsid w:val="00924EDB"/>
    <w:rsid w:val="009268F1"/>
    <w:rsid w:val="00927228"/>
    <w:rsid w:val="00927846"/>
    <w:rsid w:val="00930AA8"/>
    <w:rsid w:val="0093125F"/>
    <w:rsid w:val="00931343"/>
    <w:rsid w:val="009315E4"/>
    <w:rsid w:val="00931B66"/>
    <w:rsid w:val="00931BC6"/>
    <w:rsid w:val="009322F1"/>
    <w:rsid w:val="00932751"/>
    <w:rsid w:val="00932A07"/>
    <w:rsid w:val="00933531"/>
    <w:rsid w:val="00933AF4"/>
    <w:rsid w:val="00934906"/>
    <w:rsid w:val="0093661A"/>
    <w:rsid w:val="009369A1"/>
    <w:rsid w:val="009376F8"/>
    <w:rsid w:val="00937952"/>
    <w:rsid w:val="00937F49"/>
    <w:rsid w:val="00941FB2"/>
    <w:rsid w:val="009424C6"/>
    <w:rsid w:val="009444ED"/>
    <w:rsid w:val="00944FE9"/>
    <w:rsid w:val="00946A29"/>
    <w:rsid w:val="00950136"/>
    <w:rsid w:val="009509E5"/>
    <w:rsid w:val="00950EC0"/>
    <w:rsid w:val="00951CC1"/>
    <w:rsid w:val="00952893"/>
    <w:rsid w:val="00953EE6"/>
    <w:rsid w:val="0095457B"/>
    <w:rsid w:val="009545A8"/>
    <w:rsid w:val="0095512B"/>
    <w:rsid w:val="00955B71"/>
    <w:rsid w:val="00956A32"/>
    <w:rsid w:val="0095715C"/>
    <w:rsid w:val="0096004C"/>
    <w:rsid w:val="00960C30"/>
    <w:rsid w:val="00961628"/>
    <w:rsid w:val="009619C7"/>
    <w:rsid w:val="00962AA8"/>
    <w:rsid w:val="00963B99"/>
    <w:rsid w:val="00964202"/>
    <w:rsid w:val="0096503F"/>
    <w:rsid w:val="009651CD"/>
    <w:rsid w:val="00965CC0"/>
    <w:rsid w:val="00967EC8"/>
    <w:rsid w:val="0097194E"/>
    <w:rsid w:val="009724BA"/>
    <w:rsid w:val="009741A0"/>
    <w:rsid w:val="00974BC1"/>
    <w:rsid w:val="00975683"/>
    <w:rsid w:val="009810F0"/>
    <w:rsid w:val="00982256"/>
    <w:rsid w:val="009855E1"/>
    <w:rsid w:val="00985CE6"/>
    <w:rsid w:val="0098772C"/>
    <w:rsid w:val="00991A15"/>
    <w:rsid w:val="00991A22"/>
    <w:rsid w:val="0099269F"/>
    <w:rsid w:val="00992FDC"/>
    <w:rsid w:val="00993E0F"/>
    <w:rsid w:val="00995DBC"/>
    <w:rsid w:val="009973FD"/>
    <w:rsid w:val="0099787F"/>
    <w:rsid w:val="009A388D"/>
    <w:rsid w:val="009A43B4"/>
    <w:rsid w:val="009A466C"/>
    <w:rsid w:val="009A4F72"/>
    <w:rsid w:val="009A5952"/>
    <w:rsid w:val="009A59D2"/>
    <w:rsid w:val="009A73C0"/>
    <w:rsid w:val="009A7AE2"/>
    <w:rsid w:val="009A7E03"/>
    <w:rsid w:val="009B0561"/>
    <w:rsid w:val="009B15DA"/>
    <w:rsid w:val="009B1AE8"/>
    <w:rsid w:val="009B1EB5"/>
    <w:rsid w:val="009B2568"/>
    <w:rsid w:val="009B33E5"/>
    <w:rsid w:val="009B3D95"/>
    <w:rsid w:val="009B4B16"/>
    <w:rsid w:val="009B4BC9"/>
    <w:rsid w:val="009B5986"/>
    <w:rsid w:val="009B5CF4"/>
    <w:rsid w:val="009B6397"/>
    <w:rsid w:val="009B70B2"/>
    <w:rsid w:val="009B7BB3"/>
    <w:rsid w:val="009C1E55"/>
    <w:rsid w:val="009C2AB3"/>
    <w:rsid w:val="009C2F86"/>
    <w:rsid w:val="009C4A96"/>
    <w:rsid w:val="009C5858"/>
    <w:rsid w:val="009D0CF9"/>
    <w:rsid w:val="009D0EEB"/>
    <w:rsid w:val="009D1157"/>
    <w:rsid w:val="009D1760"/>
    <w:rsid w:val="009D1D7F"/>
    <w:rsid w:val="009D44EE"/>
    <w:rsid w:val="009D4A60"/>
    <w:rsid w:val="009E03D5"/>
    <w:rsid w:val="009E11EB"/>
    <w:rsid w:val="009E135F"/>
    <w:rsid w:val="009E2B07"/>
    <w:rsid w:val="009E43CC"/>
    <w:rsid w:val="009E5063"/>
    <w:rsid w:val="009E5768"/>
    <w:rsid w:val="009E62D7"/>
    <w:rsid w:val="009E62E5"/>
    <w:rsid w:val="009F1C41"/>
    <w:rsid w:val="009F20D2"/>
    <w:rsid w:val="009F3129"/>
    <w:rsid w:val="009F34A5"/>
    <w:rsid w:val="009F44AC"/>
    <w:rsid w:val="009F50A0"/>
    <w:rsid w:val="009F682B"/>
    <w:rsid w:val="009F72CF"/>
    <w:rsid w:val="009F75D1"/>
    <w:rsid w:val="009F7F58"/>
    <w:rsid w:val="00A01DE7"/>
    <w:rsid w:val="00A02F8C"/>
    <w:rsid w:val="00A03502"/>
    <w:rsid w:val="00A04E06"/>
    <w:rsid w:val="00A0578B"/>
    <w:rsid w:val="00A07E0F"/>
    <w:rsid w:val="00A11D99"/>
    <w:rsid w:val="00A127E3"/>
    <w:rsid w:val="00A13D85"/>
    <w:rsid w:val="00A15EEB"/>
    <w:rsid w:val="00A164F9"/>
    <w:rsid w:val="00A166B0"/>
    <w:rsid w:val="00A16912"/>
    <w:rsid w:val="00A16A6C"/>
    <w:rsid w:val="00A16AB2"/>
    <w:rsid w:val="00A20A17"/>
    <w:rsid w:val="00A22790"/>
    <w:rsid w:val="00A228C1"/>
    <w:rsid w:val="00A22D74"/>
    <w:rsid w:val="00A245CF"/>
    <w:rsid w:val="00A24AB1"/>
    <w:rsid w:val="00A26737"/>
    <w:rsid w:val="00A27860"/>
    <w:rsid w:val="00A27CEB"/>
    <w:rsid w:val="00A303E9"/>
    <w:rsid w:val="00A30DFE"/>
    <w:rsid w:val="00A31A0D"/>
    <w:rsid w:val="00A321BF"/>
    <w:rsid w:val="00A33CDA"/>
    <w:rsid w:val="00A33FE2"/>
    <w:rsid w:val="00A3452D"/>
    <w:rsid w:val="00A34881"/>
    <w:rsid w:val="00A35633"/>
    <w:rsid w:val="00A356D0"/>
    <w:rsid w:val="00A35D0E"/>
    <w:rsid w:val="00A364B1"/>
    <w:rsid w:val="00A36AE3"/>
    <w:rsid w:val="00A37D2B"/>
    <w:rsid w:val="00A37F09"/>
    <w:rsid w:val="00A37FE3"/>
    <w:rsid w:val="00A4186D"/>
    <w:rsid w:val="00A41D1A"/>
    <w:rsid w:val="00A41FCA"/>
    <w:rsid w:val="00A42645"/>
    <w:rsid w:val="00A435EB"/>
    <w:rsid w:val="00A44E6E"/>
    <w:rsid w:val="00A46005"/>
    <w:rsid w:val="00A46C9D"/>
    <w:rsid w:val="00A47054"/>
    <w:rsid w:val="00A4705A"/>
    <w:rsid w:val="00A5073D"/>
    <w:rsid w:val="00A508DD"/>
    <w:rsid w:val="00A50EF7"/>
    <w:rsid w:val="00A51B94"/>
    <w:rsid w:val="00A522C4"/>
    <w:rsid w:val="00A52D9D"/>
    <w:rsid w:val="00A53DC5"/>
    <w:rsid w:val="00A5431E"/>
    <w:rsid w:val="00A543BA"/>
    <w:rsid w:val="00A543D0"/>
    <w:rsid w:val="00A55106"/>
    <w:rsid w:val="00A6025F"/>
    <w:rsid w:val="00A60959"/>
    <w:rsid w:val="00A6097A"/>
    <w:rsid w:val="00A62333"/>
    <w:rsid w:val="00A64BD4"/>
    <w:rsid w:val="00A6634C"/>
    <w:rsid w:val="00A71920"/>
    <w:rsid w:val="00A72345"/>
    <w:rsid w:val="00A7247C"/>
    <w:rsid w:val="00A73901"/>
    <w:rsid w:val="00A74D65"/>
    <w:rsid w:val="00A75866"/>
    <w:rsid w:val="00A76F7A"/>
    <w:rsid w:val="00A77499"/>
    <w:rsid w:val="00A7774A"/>
    <w:rsid w:val="00A804ED"/>
    <w:rsid w:val="00A80917"/>
    <w:rsid w:val="00A80B9A"/>
    <w:rsid w:val="00A82F50"/>
    <w:rsid w:val="00A85D64"/>
    <w:rsid w:val="00A92262"/>
    <w:rsid w:val="00A92663"/>
    <w:rsid w:val="00A9280A"/>
    <w:rsid w:val="00A9345B"/>
    <w:rsid w:val="00A94045"/>
    <w:rsid w:val="00A94A13"/>
    <w:rsid w:val="00A94ABF"/>
    <w:rsid w:val="00A955A5"/>
    <w:rsid w:val="00A95D39"/>
    <w:rsid w:val="00A960A7"/>
    <w:rsid w:val="00A96481"/>
    <w:rsid w:val="00A96E52"/>
    <w:rsid w:val="00A97AA0"/>
    <w:rsid w:val="00AA10C4"/>
    <w:rsid w:val="00AA1487"/>
    <w:rsid w:val="00AA14CD"/>
    <w:rsid w:val="00AA1C4F"/>
    <w:rsid w:val="00AA204B"/>
    <w:rsid w:val="00AA407C"/>
    <w:rsid w:val="00AA4A0A"/>
    <w:rsid w:val="00AA5455"/>
    <w:rsid w:val="00AA676C"/>
    <w:rsid w:val="00AA6FAA"/>
    <w:rsid w:val="00AB11DD"/>
    <w:rsid w:val="00AB3192"/>
    <w:rsid w:val="00AB36E7"/>
    <w:rsid w:val="00AB3C47"/>
    <w:rsid w:val="00AB4341"/>
    <w:rsid w:val="00AB6324"/>
    <w:rsid w:val="00AB6C1B"/>
    <w:rsid w:val="00AB6C4B"/>
    <w:rsid w:val="00AB7363"/>
    <w:rsid w:val="00AC0290"/>
    <w:rsid w:val="00AC16F9"/>
    <w:rsid w:val="00AC22BE"/>
    <w:rsid w:val="00AC265F"/>
    <w:rsid w:val="00AC2876"/>
    <w:rsid w:val="00AC4200"/>
    <w:rsid w:val="00AC52B0"/>
    <w:rsid w:val="00AC679A"/>
    <w:rsid w:val="00AC6B0F"/>
    <w:rsid w:val="00AD14FD"/>
    <w:rsid w:val="00AD3BA4"/>
    <w:rsid w:val="00AD46FA"/>
    <w:rsid w:val="00AD4E39"/>
    <w:rsid w:val="00AD6F0D"/>
    <w:rsid w:val="00AD7AA0"/>
    <w:rsid w:val="00AE22DB"/>
    <w:rsid w:val="00AE2C55"/>
    <w:rsid w:val="00AE5088"/>
    <w:rsid w:val="00AE53AB"/>
    <w:rsid w:val="00AE5937"/>
    <w:rsid w:val="00AE5E0D"/>
    <w:rsid w:val="00AE6DC8"/>
    <w:rsid w:val="00AE6E84"/>
    <w:rsid w:val="00AE7844"/>
    <w:rsid w:val="00AE79D5"/>
    <w:rsid w:val="00AF3A5A"/>
    <w:rsid w:val="00AF3D3C"/>
    <w:rsid w:val="00AF6788"/>
    <w:rsid w:val="00AF6849"/>
    <w:rsid w:val="00B0071D"/>
    <w:rsid w:val="00B02802"/>
    <w:rsid w:val="00B03458"/>
    <w:rsid w:val="00B0692F"/>
    <w:rsid w:val="00B06CF1"/>
    <w:rsid w:val="00B078CE"/>
    <w:rsid w:val="00B104E9"/>
    <w:rsid w:val="00B11BA1"/>
    <w:rsid w:val="00B11C71"/>
    <w:rsid w:val="00B12B43"/>
    <w:rsid w:val="00B12F32"/>
    <w:rsid w:val="00B141A3"/>
    <w:rsid w:val="00B15C8F"/>
    <w:rsid w:val="00B160E9"/>
    <w:rsid w:val="00B162E9"/>
    <w:rsid w:val="00B16B02"/>
    <w:rsid w:val="00B20888"/>
    <w:rsid w:val="00B22431"/>
    <w:rsid w:val="00B2347B"/>
    <w:rsid w:val="00B2497B"/>
    <w:rsid w:val="00B24C44"/>
    <w:rsid w:val="00B268E6"/>
    <w:rsid w:val="00B27346"/>
    <w:rsid w:val="00B27A82"/>
    <w:rsid w:val="00B31322"/>
    <w:rsid w:val="00B31C97"/>
    <w:rsid w:val="00B31E00"/>
    <w:rsid w:val="00B33536"/>
    <w:rsid w:val="00B33585"/>
    <w:rsid w:val="00B33D9C"/>
    <w:rsid w:val="00B34754"/>
    <w:rsid w:val="00B3587D"/>
    <w:rsid w:val="00B361E7"/>
    <w:rsid w:val="00B36D71"/>
    <w:rsid w:val="00B36F42"/>
    <w:rsid w:val="00B401FD"/>
    <w:rsid w:val="00B42790"/>
    <w:rsid w:val="00B42DA7"/>
    <w:rsid w:val="00B44EE6"/>
    <w:rsid w:val="00B4595E"/>
    <w:rsid w:val="00B53208"/>
    <w:rsid w:val="00B54112"/>
    <w:rsid w:val="00B54F4E"/>
    <w:rsid w:val="00B550D4"/>
    <w:rsid w:val="00B56550"/>
    <w:rsid w:val="00B56745"/>
    <w:rsid w:val="00B57E4B"/>
    <w:rsid w:val="00B608C0"/>
    <w:rsid w:val="00B610B5"/>
    <w:rsid w:val="00B62624"/>
    <w:rsid w:val="00B634EE"/>
    <w:rsid w:val="00B668DE"/>
    <w:rsid w:val="00B70620"/>
    <w:rsid w:val="00B70A42"/>
    <w:rsid w:val="00B715EB"/>
    <w:rsid w:val="00B736EF"/>
    <w:rsid w:val="00B73AB8"/>
    <w:rsid w:val="00B73D00"/>
    <w:rsid w:val="00B74986"/>
    <w:rsid w:val="00B77494"/>
    <w:rsid w:val="00B7779A"/>
    <w:rsid w:val="00B802D3"/>
    <w:rsid w:val="00B8091A"/>
    <w:rsid w:val="00B81399"/>
    <w:rsid w:val="00B82391"/>
    <w:rsid w:val="00B82D5C"/>
    <w:rsid w:val="00B8335C"/>
    <w:rsid w:val="00B83581"/>
    <w:rsid w:val="00B84A06"/>
    <w:rsid w:val="00B84CA5"/>
    <w:rsid w:val="00B863C8"/>
    <w:rsid w:val="00B872B7"/>
    <w:rsid w:val="00B8753F"/>
    <w:rsid w:val="00B904D7"/>
    <w:rsid w:val="00B90998"/>
    <w:rsid w:val="00B92E60"/>
    <w:rsid w:val="00B943DE"/>
    <w:rsid w:val="00B94A05"/>
    <w:rsid w:val="00B94FCB"/>
    <w:rsid w:val="00B956FB"/>
    <w:rsid w:val="00B95E8F"/>
    <w:rsid w:val="00B9643A"/>
    <w:rsid w:val="00B96A5D"/>
    <w:rsid w:val="00B9741A"/>
    <w:rsid w:val="00BA20FB"/>
    <w:rsid w:val="00BA44D2"/>
    <w:rsid w:val="00BA5ABD"/>
    <w:rsid w:val="00BA6353"/>
    <w:rsid w:val="00BA6F2D"/>
    <w:rsid w:val="00BA7316"/>
    <w:rsid w:val="00BA74A0"/>
    <w:rsid w:val="00BA7729"/>
    <w:rsid w:val="00BA778F"/>
    <w:rsid w:val="00BA7860"/>
    <w:rsid w:val="00BB0077"/>
    <w:rsid w:val="00BB00EC"/>
    <w:rsid w:val="00BB08B9"/>
    <w:rsid w:val="00BB0AC7"/>
    <w:rsid w:val="00BB0F78"/>
    <w:rsid w:val="00BB1A69"/>
    <w:rsid w:val="00BB1DA2"/>
    <w:rsid w:val="00BB3653"/>
    <w:rsid w:val="00BB4509"/>
    <w:rsid w:val="00BB53BD"/>
    <w:rsid w:val="00BB5B15"/>
    <w:rsid w:val="00BB6AE1"/>
    <w:rsid w:val="00BB6BE7"/>
    <w:rsid w:val="00BC1192"/>
    <w:rsid w:val="00BC2508"/>
    <w:rsid w:val="00BC2526"/>
    <w:rsid w:val="00BC2D6A"/>
    <w:rsid w:val="00BC441D"/>
    <w:rsid w:val="00BC5356"/>
    <w:rsid w:val="00BC5769"/>
    <w:rsid w:val="00BC5B3A"/>
    <w:rsid w:val="00BC5CB2"/>
    <w:rsid w:val="00BC5EE1"/>
    <w:rsid w:val="00BC628C"/>
    <w:rsid w:val="00BC639D"/>
    <w:rsid w:val="00BC6CE7"/>
    <w:rsid w:val="00BC70C6"/>
    <w:rsid w:val="00BD0189"/>
    <w:rsid w:val="00BD01AC"/>
    <w:rsid w:val="00BD117C"/>
    <w:rsid w:val="00BD1C0F"/>
    <w:rsid w:val="00BD22A5"/>
    <w:rsid w:val="00BD3665"/>
    <w:rsid w:val="00BD3AF9"/>
    <w:rsid w:val="00BD4B66"/>
    <w:rsid w:val="00BD7B7D"/>
    <w:rsid w:val="00BD7C6E"/>
    <w:rsid w:val="00BE06B3"/>
    <w:rsid w:val="00BE1981"/>
    <w:rsid w:val="00BE2268"/>
    <w:rsid w:val="00BE2407"/>
    <w:rsid w:val="00BE28B7"/>
    <w:rsid w:val="00BE359C"/>
    <w:rsid w:val="00BE442E"/>
    <w:rsid w:val="00BE4EF1"/>
    <w:rsid w:val="00BE65C9"/>
    <w:rsid w:val="00BE753D"/>
    <w:rsid w:val="00BE7FC9"/>
    <w:rsid w:val="00BF15DD"/>
    <w:rsid w:val="00BF3788"/>
    <w:rsid w:val="00BF3824"/>
    <w:rsid w:val="00BF3A6A"/>
    <w:rsid w:val="00BF3B4E"/>
    <w:rsid w:val="00BF4085"/>
    <w:rsid w:val="00BF77D7"/>
    <w:rsid w:val="00BF7AD3"/>
    <w:rsid w:val="00C0035B"/>
    <w:rsid w:val="00C01670"/>
    <w:rsid w:val="00C018DC"/>
    <w:rsid w:val="00C03FB2"/>
    <w:rsid w:val="00C04541"/>
    <w:rsid w:val="00C06DAE"/>
    <w:rsid w:val="00C07E1A"/>
    <w:rsid w:val="00C101D8"/>
    <w:rsid w:val="00C11BB5"/>
    <w:rsid w:val="00C13265"/>
    <w:rsid w:val="00C138BA"/>
    <w:rsid w:val="00C15528"/>
    <w:rsid w:val="00C167BF"/>
    <w:rsid w:val="00C16D15"/>
    <w:rsid w:val="00C21C98"/>
    <w:rsid w:val="00C21FF2"/>
    <w:rsid w:val="00C22A1A"/>
    <w:rsid w:val="00C22CA2"/>
    <w:rsid w:val="00C233CD"/>
    <w:rsid w:val="00C24BF6"/>
    <w:rsid w:val="00C24DFC"/>
    <w:rsid w:val="00C2519E"/>
    <w:rsid w:val="00C2587A"/>
    <w:rsid w:val="00C25C01"/>
    <w:rsid w:val="00C2774E"/>
    <w:rsid w:val="00C307D8"/>
    <w:rsid w:val="00C30E33"/>
    <w:rsid w:val="00C30F6F"/>
    <w:rsid w:val="00C31B73"/>
    <w:rsid w:val="00C3209E"/>
    <w:rsid w:val="00C343C2"/>
    <w:rsid w:val="00C348C1"/>
    <w:rsid w:val="00C35148"/>
    <w:rsid w:val="00C359F0"/>
    <w:rsid w:val="00C36B6F"/>
    <w:rsid w:val="00C36D5C"/>
    <w:rsid w:val="00C371CB"/>
    <w:rsid w:val="00C37FF3"/>
    <w:rsid w:val="00C415C7"/>
    <w:rsid w:val="00C42B9C"/>
    <w:rsid w:val="00C44476"/>
    <w:rsid w:val="00C46636"/>
    <w:rsid w:val="00C46E88"/>
    <w:rsid w:val="00C47037"/>
    <w:rsid w:val="00C47286"/>
    <w:rsid w:val="00C47DC8"/>
    <w:rsid w:val="00C502E3"/>
    <w:rsid w:val="00C52528"/>
    <w:rsid w:val="00C53366"/>
    <w:rsid w:val="00C5486F"/>
    <w:rsid w:val="00C56583"/>
    <w:rsid w:val="00C57C74"/>
    <w:rsid w:val="00C60DDF"/>
    <w:rsid w:val="00C61066"/>
    <w:rsid w:val="00C61353"/>
    <w:rsid w:val="00C61952"/>
    <w:rsid w:val="00C62BD2"/>
    <w:rsid w:val="00C63ED1"/>
    <w:rsid w:val="00C641C7"/>
    <w:rsid w:val="00C6487A"/>
    <w:rsid w:val="00C64DC7"/>
    <w:rsid w:val="00C6531F"/>
    <w:rsid w:val="00C66474"/>
    <w:rsid w:val="00C7079E"/>
    <w:rsid w:val="00C71568"/>
    <w:rsid w:val="00C72619"/>
    <w:rsid w:val="00C7297E"/>
    <w:rsid w:val="00C73EF4"/>
    <w:rsid w:val="00C74FE0"/>
    <w:rsid w:val="00C812DD"/>
    <w:rsid w:val="00C81F42"/>
    <w:rsid w:val="00C8277E"/>
    <w:rsid w:val="00C858DA"/>
    <w:rsid w:val="00C908CB"/>
    <w:rsid w:val="00C90AA5"/>
    <w:rsid w:val="00C91776"/>
    <w:rsid w:val="00C91FA9"/>
    <w:rsid w:val="00C9200E"/>
    <w:rsid w:val="00C93C90"/>
    <w:rsid w:val="00C9412C"/>
    <w:rsid w:val="00C951CA"/>
    <w:rsid w:val="00C953F4"/>
    <w:rsid w:val="00C96F05"/>
    <w:rsid w:val="00C96FD9"/>
    <w:rsid w:val="00C97349"/>
    <w:rsid w:val="00C97537"/>
    <w:rsid w:val="00C97884"/>
    <w:rsid w:val="00CA08FE"/>
    <w:rsid w:val="00CA1C56"/>
    <w:rsid w:val="00CA4FAB"/>
    <w:rsid w:val="00CA5F7C"/>
    <w:rsid w:val="00CA6699"/>
    <w:rsid w:val="00CA6A30"/>
    <w:rsid w:val="00CA6D32"/>
    <w:rsid w:val="00CA7BC4"/>
    <w:rsid w:val="00CB051B"/>
    <w:rsid w:val="00CB0C66"/>
    <w:rsid w:val="00CB10CE"/>
    <w:rsid w:val="00CB21BA"/>
    <w:rsid w:val="00CB2C49"/>
    <w:rsid w:val="00CB5718"/>
    <w:rsid w:val="00CB59DC"/>
    <w:rsid w:val="00CB5A78"/>
    <w:rsid w:val="00CB7463"/>
    <w:rsid w:val="00CC0221"/>
    <w:rsid w:val="00CC1BC9"/>
    <w:rsid w:val="00CC2985"/>
    <w:rsid w:val="00CC342C"/>
    <w:rsid w:val="00CC6CB2"/>
    <w:rsid w:val="00CC7AA7"/>
    <w:rsid w:val="00CD1172"/>
    <w:rsid w:val="00CD17A3"/>
    <w:rsid w:val="00CD18FA"/>
    <w:rsid w:val="00CD1E38"/>
    <w:rsid w:val="00CD211C"/>
    <w:rsid w:val="00CD3003"/>
    <w:rsid w:val="00CD4AEA"/>
    <w:rsid w:val="00CD5B45"/>
    <w:rsid w:val="00CD5CC0"/>
    <w:rsid w:val="00CD5F1F"/>
    <w:rsid w:val="00CD7D87"/>
    <w:rsid w:val="00CE0AEB"/>
    <w:rsid w:val="00CE369C"/>
    <w:rsid w:val="00CE36A5"/>
    <w:rsid w:val="00CE3879"/>
    <w:rsid w:val="00CE472A"/>
    <w:rsid w:val="00CE5FCD"/>
    <w:rsid w:val="00CE6A15"/>
    <w:rsid w:val="00CE6DC2"/>
    <w:rsid w:val="00CE7D97"/>
    <w:rsid w:val="00CF07CC"/>
    <w:rsid w:val="00CF1955"/>
    <w:rsid w:val="00CF3910"/>
    <w:rsid w:val="00CF421E"/>
    <w:rsid w:val="00CF484A"/>
    <w:rsid w:val="00CF4B39"/>
    <w:rsid w:val="00CF4D90"/>
    <w:rsid w:val="00CF6AE0"/>
    <w:rsid w:val="00CF7C46"/>
    <w:rsid w:val="00D010A9"/>
    <w:rsid w:val="00D02724"/>
    <w:rsid w:val="00D029B7"/>
    <w:rsid w:val="00D05C25"/>
    <w:rsid w:val="00D103B5"/>
    <w:rsid w:val="00D11083"/>
    <w:rsid w:val="00D114F1"/>
    <w:rsid w:val="00D13772"/>
    <w:rsid w:val="00D14F1F"/>
    <w:rsid w:val="00D1568F"/>
    <w:rsid w:val="00D164C8"/>
    <w:rsid w:val="00D1687C"/>
    <w:rsid w:val="00D17CF4"/>
    <w:rsid w:val="00D20C14"/>
    <w:rsid w:val="00D21020"/>
    <w:rsid w:val="00D22D83"/>
    <w:rsid w:val="00D24725"/>
    <w:rsid w:val="00D24A68"/>
    <w:rsid w:val="00D25CA3"/>
    <w:rsid w:val="00D25E73"/>
    <w:rsid w:val="00D2651F"/>
    <w:rsid w:val="00D27347"/>
    <w:rsid w:val="00D30788"/>
    <w:rsid w:val="00D311CA"/>
    <w:rsid w:val="00D31394"/>
    <w:rsid w:val="00D31AE6"/>
    <w:rsid w:val="00D31FA7"/>
    <w:rsid w:val="00D3275C"/>
    <w:rsid w:val="00D34508"/>
    <w:rsid w:val="00D36CE9"/>
    <w:rsid w:val="00D40256"/>
    <w:rsid w:val="00D4131B"/>
    <w:rsid w:val="00D41331"/>
    <w:rsid w:val="00D41D53"/>
    <w:rsid w:val="00D42B9B"/>
    <w:rsid w:val="00D44263"/>
    <w:rsid w:val="00D45405"/>
    <w:rsid w:val="00D45C1B"/>
    <w:rsid w:val="00D46498"/>
    <w:rsid w:val="00D46C38"/>
    <w:rsid w:val="00D50B21"/>
    <w:rsid w:val="00D50F9B"/>
    <w:rsid w:val="00D51427"/>
    <w:rsid w:val="00D51B70"/>
    <w:rsid w:val="00D5251F"/>
    <w:rsid w:val="00D525D4"/>
    <w:rsid w:val="00D53167"/>
    <w:rsid w:val="00D533AC"/>
    <w:rsid w:val="00D53A6B"/>
    <w:rsid w:val="00D541A0"/>
    <w:rsid w:val="00D54D22"/>
    <w:rsid w:val="00D55794"/>
    <w:rsid w:val="00D55F70"/>
    <w:rsid w:val="00D56184"/>
    <w:rsid w:val="00D56BD1"/>
    <w:rsid w:val="00D56C79"/>
    <w:rsid w:val="00D57790"/>
    <w:rsid w:val="00D57A91"/>
    <w:rsid w:val="00D6460C"/>
    <w:rsid w:val="00D64637"/>
    <w:rsid w:val="00D65662"/>
    <w:rsid w:val="00D66B14"/>
    <w:rsid w:val="00D66F36"/>
    <w:rsid w:val="00D6704B"/>
    <w:rsid w:val="00D671D2"/>
    <w:rsid w:val="00D70FC0"/>
    <w:rsid w:val="00D7158A"/>
    <w:rsid w:val="00D724FD"/>
    <w:rsid w:val="00D73143"/>
    <w:rsid w:val="00D732F2"/>
    <w:rsid w:val="00D73C90"/>
    <w:rsid w:val="00D74280"/>
    <w:rsid w:val="00D7719B"/>
    <w:rsid w:val="00D77DD2"/>
    <w:rsid w:val="00D8058C"/>
    <w:rsid w:val="00D81335"/>
    <w:rsid w:val="00D8439C"/>
    <w:rsid w:val="00D86AC1"/>
    <w:rsid w:val="00D908E0"/>
    <w:rsid w:val="00D90E0B"/>
    <w:rsid w:val="00D91504"/>
    <w:rsid w:val="00D95044"/>
    <w:rsid w:val="00D97100"/>
    <w:rsid w:val="00DA205E"/>
    <w:rsid w:val="00DA3D75"/>
    <w:rsid w:val="00DA5FD4"/>
    <w:rsid w:val="00DA79E4"/>
    <w:rsid w:val="00DB111B"/>
    <w:rsid w:val="00DB1696"/>
    <w:rsid w:val="00DB247D"/>
    <w:rsid w:val="00DB3351"/>
    <w:rsid w:val="00DB4730"/>
    <w:rsid w:val="00DB476F"/>
    <w:rsid w:val="00DB51B3"/>
    <w:rsid w:val="00DC0FD7"/>
    <w:rsid w:val="00DC16E8"/>
    <w:rsid w:val="00DC1990"/>
    <w:rsid w:val="00DC2F9E"/>
    <w:rsid w:val="00DC393C"/>
    <w:rsid w:val="00DC3FD3"/>
    <w:rsid w:val="00DC4054"/>
    <w:rsid w:val="00DC61BD"/>
    <w:rsid w:val="00DC63CC"/>
    <w:rsid w:val="00DC765E"/>
    <w:rsid w:val="00DD0B92"/>
    <w:rsid w:val="00DD3145"/>
    <w:rsid w:val="00DD3BF7"/>
    <w:rsid w:val="00DD412F"/>
    <w:rsid w:val="00DD4278"/>
    <w:rsid w:val="00DD531A"/>
    <w:rsid w:val="00DD599A"/>
    <w:rsid w:val="00DD6443"/>
    <w:rsid w:val="00DD6A44"/>
    <w:rsid w:val="00DD6F90"/>
    <w:rsid w:val="00DD7166"/>
    <w:rsid w:val="00DD7648"/>
    <w:rsid w:val="00DE016D"/>
    <w:rsid w:val="00DE04AE"/>
    <w:rsid w:val="00DE04B4"/>
    <w:rsid w:val="00DE089C"/>
    <w:rsid w:val="00DE0C53"/>
    <w:rsid w:val="00DE13FA"/>
    <w:rsid w:val="00DE17FB"/>
    <w:rsid w:val="00DE224D"/>
    <w:rsid w:val="00DE2AF0"/>
    <w:rsid w:val="00DE3657"/>
    <w:rsid w:val="00DE54D1"/>
    <w:rsid w:val="00DE5533"/>
    <w:rsid w:val="00DE705B"/>
    <w:rsid w:val="00DE7C8C"/>
    <w:rsid w:val="00DF1D21"/>
    <w:rsid w:val="00DF2CC3"/>
    <w:rsid w:val="00DF30CC"/>
    <w:rsid w:val="00DF4D91"/>
    <w:rsid w:val="00DF616D"/>
    <w:rsid w:val="00DF74CA"/>
    <w:rsid w:val="00DF7C0D"/>
    <w:rsid w:val="00E03E82"/>
    <w:rsid w:val="00E040D1"/>
    <w:rsid w:val="00E04579"/>
    <w:rsid w:val="00E05841"/>
    <w:rsid w:val="00E11471"/>
    <w:rsid w:val="00E125A1"/>
    <w:rsid w:val="00E1270B"/>
    <w:rsid w:val="00E12EB7"/>
    <w:rsid w:val="00E12F6C"/>
    <w:rsid w:val="00E13424"/>
    <w:rsid w:val="00E1457E"/>
    <w:rsid w:val="00E14630"/>
    <w:rsid w:val="00E146BF"/>
    <w:rsid w:val="00E147A5"/>
    <w:rsid w:val="00E14B61"/>
    <w:rsid w:val="00E14BF4"/>
    <w:rsid w:val="00E15096"/>
    <w:rsid w:val="00E21214"/>
    <w:rsid w:val="00E2218D"/>
    <w:rsid w:val="00E236EF"/>
    <w:rsid w:val="00E237DF"/>
    <w:rsid w:val="00E23CE8"/>
    <w:rsid w:val="00E24D48"/>
    <w:rsid w:val="00E24E2F"/>
    <w:rsid w:val="00E25164"/>
    <w:rsid w:val="00E25286"/>
    <w:rsid w:val="00E25C22"/>
    <w:rsid w:val="00E26422"/>
    <w:rsid w:val="00E266DB"/>
    <w:rsid w:val="00E26F6B"/>
    <w:rsid w:val="00E270FC"/>
    <w:rsid w:val="00E31582"/>
    <w:rsid w:val="00E337C1"/>
    <w:rsid w:val="00E34289"/>
    <w:rsid w:val="00E34CB8"/>
    <w:rsid w:val="00E352F5"/>
    <w:rsid w:val="00E356C0"/>
    <w:rsid w:val="00E35798"/>
    <w:rsid w:val="00E35FC3"/>
    <w:rsid w:val="00E400C5"/>
    <w:rsid w:val="00E400E3"/>
    <w:rsid w:val="00E40647"/>
    <w:rsid w:val="00E40B20"/>
    <w:rsid w:val="00E41E9C"/>
    <w:rsid w:val="00E422E4"/>
    <w:rsid w:val="00E436C1"/>
    <w:rsid w:val="00E4374A"/>
    <w:rsid w:val="00E43F04"/>
    <w:rsid w:val="00E46695"/>
    <w:rsid w:val="00E46F1F"/>
    <w:rsid w:val="00E47448"/>
    <w:rsid w:val="00E47C6F"/>
    <w:rsid w:val="00E51579"/>
    <w:rsid w:val="00E5320A"/>
    <w:rsid w:val="00E5366A"/>
    <w:rsid w:val="00E57517"/>
    <w:rsid w:val="00E57DD1"/>
    <w:rsid w:val="00E60397"/>
    <w:rsid w:val="00E6160F"/>
    <w:rsid w:val="00E61B8F"/>
    <w:rsid w:val="00E639B8"/>
    <w:rsid w:val="00E64F75"/>
    <w:rsid w:val="00E65440"/>
    <w:rsid w:val="00E66EBD"/>
    <w:rsid w:val="00E706A7"/>
    <w:rsid w:val="00E71637"/>
    <w:rsid w:val="00E723D9"/>
    <w:rsid w:val="00E72C2C"/>
    <w:rsid w:val="00E73C8A"/>
    <w:rsid w:val="00E74F2D"/>
    <w:rsid w:val="00E75BC9"/>
    <w:rsid w:val="00E7647A"/>
    <w:rsid w:val="00E77542"/>
    <w:rsid w:val="00E77696"/>
    <w:rsid w:val="00E814BD"/>
    <w:rsid w:val="00E81A3B"/>
    <w:rsid w:val="00E824AA"/>
    <w:rsid w:val="00E83DD5"/>
    <w:rsid w:val="00E84EF8"/>
    <w:rsid w:val="00E87576"/>
    <w:rsid w:val="00E92362"/>
    <w:rsid w:val="00E94D1C"/>
    <w:rsid w:val="00E95259"/>
    <w:rsid w:val="00E95704"/>
    <w:rsid w:val="00E95EF3"/>
    <w:rsid w:val="00EA0FFD"/>
    <w:rsid w:val="00EA1AC3"/>
    <w:rsid w:val="00EA1B31"/>
    <w:rsid w:val="00EA2BA0"/>
    <w:rsid w:val="00EA36BB"/>
    <w:rsid w:val="00EA3ECA"/>
    <w:rsid w:val="00EA51E2"/>
    <w:rsid w:val="00EA5D70"/>
    <w:rsid w:val="00EA67CF"/>
    <w:rsid w:val="00EB0BE0"/>
    <w:rsid w:val="00EB0CCA"/>
    <w:rsid w:val="00EB0E90"/>
    <w:rsid w:val="00EB236D"/>
    <w:rsid w:val="00EB26C2"/>
    <w:rsid w:val="00EB3596"/>
    <w:rsid w:val="00EB4157"/>
    <w:rsid w:val="00EB4473"/>
    <w:rsid w:val="00EB4D38"/>
    <w:rsid w:val="00EB5432"/>
    <w:rsid w:val="00EB5998"/>
    <w:rsid w:val="00EB60DD"/>
    <w:rsid w:val="00EB7859"/>
    <w:rsid w:val="00EC09D0"/>
    <w:rsid w:val="00EC14F1"/>
    <w:rsid w:val="00EC241A"/>
    <w:rsid w:val="00EC31DD"/>
    <w:rsid w:val="00EC3A43"/>
    <w:rsid w:val="00EC3D4A"/>
    <w:rsid w:val="00EC454C"/>
    <w:rsid w:val="00EC4F1F"/>
    <w:rsid w:val="00EC5D17"/>
    <w:rsid w:val="00EC6DE6"/>
    <w:rsid w:val="00ED08D1"/>
    <w:rsid w:val="00ED201A"/>
    <w:rsid w:val="00ED238C"/>
    <w:rsid w:val="00ED259E"/>
    <w:rsid w:val="00ED25D4"/>
    <w:rsid w:val="00ED2871"/>
    <w:rsid w:val="00ED462C"/>
    <w:rsid w:val="00ED6231"/>
    <w:rsid w:val="00ED6BB9"/>
    <w:rsid w:val="00ED7166"/>
    <w:rsid w:val="00EE1876"/>
    <w:rsid w:val="00EE2866"/>
    <w:rsid w:val="00EE28EB"/>
    <w:rsid w:val="00EE5DBE"/>
    <w:rsid w:val="00EF0474"/>
    <w:rsid w:val="00EF0A82"/>
    <w:rsid w:val="00EF0F93"/>
    <w:rsid w:val="00EF3076"/>
    <w:rsid w:val="00EF3483"/>
    <w:rsid w:val="00EF475A"/>
    <w:rsid w:val="00EF534C"/>
    <w:rsid w:val="00EF7B0F"/>
    <w:rsid w:val="00F00761"/>
    <w:rsid w:val="00F01E99"/>
    <w:rsid w:val="00F021E5"/>
    <w:rsid w:val="00F028FA"/>
    <w:rsid w:val="00F02965"/>
    <w:rsid w:val="00F02F70"/>
    <w:rsid w:val="00F046DB"/>
    <w:rsid w:val="00F06AAC"/>
    <w:rsid w:val="00F126DA"/>
    <w:rsid w:val="00F12F0E"/>
    <w:rsid w:val="00F1307C"/>
    <w:rsid w:val="00F13536"/>
    <w:rsid w:val="00F1356B"/>
    <w:rsid w:val="00F146A6"/>
    <w:rsid w:val="00F158EF"/>
    <w:rsid w:val="00F16D63"/>
    <w:rsid w:val="00F178E0"/>
    <w:rsid w:val="00F20CA4"/>
    <w:rsid w:val="00F22B9B"/>
    <w:rsid w:val="00F2436F"/>
    <w:rsid w:val="00F243B4"/>
    <w:rsid w:val="00F24FA7"/>
    <w:rsid w:val="00F253AC"/>
    <w:rsid w:val="00F25BC8"/>
    <w:rsid w:val="00F2610F"/>
    <w:rsid w:val="00F30145"/>
    <w:rsid w:val="00F30925"/>
    <w:rsid w:val="00F31770"/>
    <w:rsid w:val="00F32857"/>
    <w:rsid w:val="00F32A36"/>
    <w:rsid w:val="00F331C2"/>
    <w:rsid w:val="00F33619"/>
    <w:rsid w:val="00F33D0E"/>
    <w:rsid w:val="00F34A14"/>
    <w:rsid w:val="00F35F45"/>
    <w:rsid w:val="00F36570"/>
    <w:rsid w:val="00F37026"/>
    <w:rsid w:val="00F437F7"/>
    <w:rsid w:val="00F43E42"/>
    <w:rsid w:val="00F448DE"/>
    <w:rsid w:val="00F449F9"/>
    <w:rsid w:val="00F45AE9"/>
    <w:rsid w:val="00F4648A"/>
    <w:rsid w:val="00F46BA3"/>
    <w:rsid w:val="00F47DB4"/>
    <w:rsid w:val="00F51276"/>
    <w:rsid w:val="00F514F6"/>
    <w:rsid w:val="00F5239E"/>
    <w:rsid w:val="00F53B80"/>
    <w:rsid w:val="00F5488F"/>
    <w:rsid w:val="00F54906"/>
    <w:rsid w:val="00F5546F"/>
    <w:rsid w:val="00F56093"/>
    <w:rsid w:val="00F5617E"/>
    <w:rsid w:val="00F5661A"/>
    <w:rsid w:val="00F5700F"/>
    <w:rsid w:val="00F60EA5"/>
    <w:rsid w:val="00F61F47"/>
    <w:rsid w:val="00F623C3"/>
    <w:rsid w:val="00F62E3B"/>
    <w:rsid w:val="00F631C3"/>
    <w:rsid w:val="00F63CD0"/>
    <w:rsid w:val="00F64751"/>
    <w:rsid w:val="00F64AD3"/>
    <w:rsid w:val="00F65A66"/>
    <w:rsid w:val="00F664F9"/>
    <w:rsid w:val="00F6724E"/>
    <w:rsid w:val="00F672A4"/>
    <w:rsid w:val="00F674E6"/>
    <w:rsid w:val="00F675B2"/>
    <w:rsid w:val="00F7017F"/>
    <w:rsid w:val="00F704DD"/>
    <w:rsid w:val="00F71374"/>
    <w:rsid w:val="00F71EDB"/>
    <w:rsid w:val="00F73D8C"/>
    <w:rsid w:val="00F740CE"/>
    <w:rsid w:val="00F74755"/>
    <w:rsid w:val="00F75E9F"/>
    <w:rsid w:val="00F80315"/>
    <w:rsid w:val="00F80DF1"/>
    <w:rsid w:val="00F8115F"/>
    <w:rsid w:val="00F82E2F"/>
    <w:rsid w:val="00F839AD"/>
    <w:rsid w:val="00F84870"/>
    <w:rsid w:val="00F84E2D"/>
    <w:rsid w:val="00F84ED0"/>
    <w:rsid w:val="00F8568C"/>
    <w:rsid w:val="00F85DB2"/>
    <w:rsid w:val="00F86338"/>
    <w:rsid w:val="00F86450"/>
    <w:rsid w:val="00F86B42"/>
    <w:rsid w:val="00F87E6D"/>
    <w:rsid w:val="00F91D67"/>
    <w:rsid w:val="00F924CC"/>
    <w:rsid w:val="00F926A7"/>
    <w:rsid w:val="00F92E9E"/>
    <w:rsid w:val="00F9344C"/>
    <w:rsid w:val="00F93AC5"/>
    <w:rsid w:val="00F9476E"/>
    <w:rsid w:val="00F95337"/>
    <w:rsid w:val="00F96CB5"/>
    <w:rsid w:val="00F97B79"/>
    <w:rsid w:val="00FA1E53"/>
    <w:rsid w:val="00FA2C5A"/>
    <w:rsid w:val="00FA356E"/>
    <w:rsid w:val="00FA4099"/>
    <w:rsid w:val="00FA4A32"/>
    <w:rsid w:val="00FA4A4B"/>
    <w:rsid w:val="00FA53DC"/>
    <w:rsid w:val="00FA5473"/>
    <w:rsid w:val="00FA5D20"/>
    <w:rsid w:val="00FA7592"/>
    <w:rsid w:val="00FB0970"/>
    <w:rsid w:val="00FB0BDE"/>
    <w:rsid w:val="00FB16F9"/>
    <w:rsid w:val="00FB235D"/>
    <w:rsid w:val="00FB4E39"/>
    <w:rsid w:val="00FB5107"/>
    <w:rsid w:val="00FB68AF"/>
    <w:rsid w:val="00FB6F6F"/>
    <w:rsid w:val="00FB7572"/>
    <w:rsid w:val="00FC01EB"/>
    <w:rsid w:val="00FC0ED1"/>
    <w:rsid w:val="00FC10DB"/>
    <w:rsid w:val="00FC17AD"/>
    <w:rsid w:val="00FC193C"/>
    <w:rsid w:val="00FC4F9E"/>
    <w:rsid w:val="00FC5073"/>
    <w:rsid w:val="00FC539F"/>
    <w:rsid w:val="00FC5AC4"/>
    <w:rsid w:val="00FC60A6"/>
    <w:rsid w:val="00FC7483"/>
    <w:rsid w:val="00FD03DC"/>
    <w:rsid w:val="00FD1174"/>
    <w:rsid w:val="00FD2107"/>
    <w:rsid w:val="00FD22C8"/>
    <w:rsid w:val="00FD5C69"/>
    <w:rsid w:val="00FD64B9"/>
    <w:rsid w:val="00FD73FC"/>
    <w:rsid w:val="00FD79EA"/>
    <w:rsid w:val="00FE16ED"/>
    <w:rsid w:val="00FE260E"/>
    <w:rsid w:val="00FE2B28"/>
    <w:rsid w:val="00FE4418"/>
    <w:rsid w:val="00FE538C"/>
    <w:rsid w:val="00FE6F9F"/>
    <w:rsid w:val="00FE76BD"/>
    <w:rsid w:val="00FF015C"/>
    <w:rsid w:val="00FF29E9"/>
    <w:rsid w:val="00FF695A"/>
    <w:rsid w:val="00FF6C0D"/>
    <w:rsid w:val="00FF7282"/>
    <w:rsid w:val="76F9AB7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73B829C"/>
  <w15:docId w15:val="{ACE8F60C-42D9-2449-A0DD-B5803A270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7923A9"/>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3B4"/>
    <w:pPr>
      <w:ind w:left="720"/>
      <w:contextualSpacing/>
    </w:pPr>
  </w:style>
  <w:style w:type="character" w:styleId="CommentReference">
    <w:name w:val="annotation reference"/>
    <w:basedOn w:val="DefaultParagraphFont"/>
    <w:uiPriority w:val="99"/>
    <w:semiHidden/>
    <w:unhideWhenUsed/>
    <w:rsid w:val="00704050"/>
    <w:rPr>
      <w:sz w:val="16"/>
      <w:szCs w:val="16"/>
    </w:rPr>
  </w:style>
  <w:style w:type="paragraph" w:styleId="CommentText">
    <w:name w:val="annotation text"/>
    <w:basedOn w:val="Normal"/>
    <w:link w:val="CommentTextChar"/>
    <w:uiPriority w:val="99"/>
    <w:semiHidden/>
    <w:unhideWhenUsed/>
    <w:rsid w:val="00704050"/>
    <w:rPr>
      <w:sz w:val="20"/>
      <w:szCs w:val="20"/>
    </w:rPr>
  </w:style>
  <w:style w:type="character" w:customStyle="1" w:styleId="CommentTextChar">
    <w:name w:val="Comment Text Char"/>
    <w:basedOn w:val="DefaultParagraphFont"/>
    <w:link w:val="CommentText"/>
    <w:uiPriority w:val="99"/>
    <w:semiHidden/>
    <w:rsid w:val="00704050"/>
  </w:style>
  <w:style w:type="paragraph" w:styleId="CommentSubject">
    <w:name w:val="annotation subject"/>
    <w:basedOn w:val="CommentText"/>
    <w:next w:val="CommentText"/>
    <w:link w:val="CommentSubjectChar"/>
    <w:uiPriority w:val="99"/>
    <w:semiHidden/>
    <w:unhideWhenUsed/>
    <w:rsid w:val="00704050"/>
    <w:rPr>
      <w:b/>
      <w:bCs/>
    </w:rPr>
  </w:style>
  <w:style w:type="character" w:customStyle="1" w:styleId="CommentSubjectChar">
    <w:name w:val="Comment Subject Char"/>
    <w:basedOn w:val="CommentTextChar"/>
    <w:link w:val="CommentSubject"/>
    <w:uiPriority w:val="99"/>
    <w:semiHidden/>
    <w:rsid w:val="00704050"/>
    <w:rPr>
      <w:b/>
      <w:bCs/>
    </w:rPr>
  </w:style>
  <w:style w:type="paragraph" w:styleId="BalloonText">
    <w:name w:val="Balloon Text"/>
    <w:basedOn w:val="Normal"/>
    <w:link w:val="BalloonTextChar"/>
    <w:uiPriority w:val="99"/>
    <w:semiHidden/>
    <w:unhideWhenUsed/>
    <w:rsid w:val="007040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050"/>
    <w:rPr>
      <w:rFonts w:ascii="Segoe UI" w:hAnsi="Segoe UI" w:cs="Segoe UI"/>
      <w:sz w:val="18"/>
      <w:szCs w:val="18"/>
    </w:rPr>
  </w:style>
  <w:style w:type="character" w:customStyle="1" w:styleId="Heading1Char">
    <w:name w:val="Heading 1 Char"/>
    <w:basedOn w:val="DefaultParagraphFont"/>
    <w:link w:val="Heading1"/>
    <w:uiPriority w:val="9"/>
    <w:rsid w:val="007923A9"/>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D20C14"/>
    <w:pPr>
      <w:jc w:val="center"/>
    </w:pPr>
  </w:style>
  <w:style w:type="character" w:customStyle="1" w:styleId="EndNoteBibliographyTitleChar">
    <w:name w:val="EndNote Bibliography Title Char"/>
    <w:basedOn w:val="DefaultParagraphFont"/>
    <w:link w:val="EndNoteBibliographyTitle"/>
    <w:rsid w:val="00D20C14"/>
    <w:rPr>
      <w:sz w:val="24"/>
      <w:szCs w:val="24"/>
    </w:rPr>
  </w:style>
  <w:style w:type="paragraph" w:customStyle="1" w:styleId="EndNoteBibliography">
    <w:name w:val="EndNote Bibliography"/>
    <w:basedOn w:val="Normal"/>
    <w:link w:val="EndNoteBibliographyChar"/>
    <w:rsid w:val="00D20C14"/>
  </w:style>
  <w:style w:type="character" w:customStyle="1" w:styleId="EndNoteBibliographyChar">
    <w:name w:val="EndNote Bibliography Char"/>
    <w:basedOn w:val="DefaultParagraphFont"/>
    <w:link w:val="EndNoteBibliography"/>
    <w:rsid w:val="00D20C14"/>
    <w:rPr>
      <w:sz w:val="24"/>
      <w:szCs w:val="24"/>
    </w:rPr>
  </w:style>
  <w:style w:type="character" w:styleId="Hyperlink">
    <w:name w:val="Hyperlink"/>
    <w:basedOn w:val="DefaultParagraphFont"/>
    <w:uiPriority w:val="99"/>
    <w:unhideWhenUsed/>
    <w:rsid w:val="00BE28B7"/>
    <w:rPr>
      <w:color w:val="0563C1" w:themeColor="hyperlink"/>
      <w:u w:val="single"/>
    </w:rPr>
  </w:style>
  <w:style w:type="character" w:customStyle="1" w:styleId="UnresolvedMention1">
    <w:name w:val="Unresolved Mention1"/>
    <w:basedOn w:val="DefaultParagraphFont"/>
    <w:uiPriority w:val="99"/>
    <w:semiHidden/>
    <w:unhideWhenUsed/>
    <w:rsid w:val="00BE28B7"/>
    <w:rPr>
      <w:color w:val="605E5C"/>
      <w:shd w:val="clear" w:color="auto" w:fill="E1DFDD"/>
    </w:rPr>
  </w:style>
  <w:style w:type="character" w:customStyle="1" w:styleId="UnresolvedMention2">
    <w:name w:val="Unresolved Mention2"/>
    <w:basedOn w:val="DefaultParagraphFont"/>
    <w:uiPriority w:val="99"/>
    <w:semiHidden/>
    <w:unhideWhenUsed/>
    <w:rsid w:val="00631FF9"/>
    <w:rPr>
      <w:color w:val="605E5C"/>
      <w:shd w:val="clear" w:color="auto" w:fill="E1DFDD"/>
    </w:rPr>
  </w:style>
  <w:style w:type="table" w:styleId="TableGrid">
    <w:name w:val="Table Grid"/>
    <w:basedOn w:val="TableNormal"/>
    <w:uiPriority w:val="39"/>
    <w:rsid w:val="00AC16F9"/>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3FAF"/>
    <w:pPr>
      <w:tabs>
        <w:tab w:val="center" w:pos="4513"/>
        <w:tab w:val="right" w:pos="9026"/>
      </w:tabs>
    </w:pPr>
  </w:style>
  <w:style w:type="character" w:customStyle="1" w:styleId="HeaderChar">
    <w:name w:val="Header Char"/>
    <w:basedOn w:val="DefaultParagraphFont"/>
    <w:link w:val="Header"/>
    <w:uiPriority w:val="99"/>
    <w:rsid w:val="00443FAF"/>
    <w:rPr>
      <w:sz w:val="24"/>
      <w:szCs w:val="24"/>
    </w:rPr>
  </w:style>
  <w:style w:type="paragraph" w:styleId="Footer">
    <w:name w:val="footer"/>
    <w:basedOn w:val="Normal"/>
    <w:link w:val="FooterChar"/>
    <w:uiPriority w:val="99"/>
    <w:unhideWhenUsed/>
    <w:rsid w:val="00443FAF"/>
    <w:pPr>
      <w:tabs>
        <w:tab w:val="center" w:pos="4513"/>
        <w:tab w:val="right" w:pos="9026"/>
      </w:tabs>
    </w:pPr>
  </w:style>
  <w:style w:type="character" w:customStyle="1" w:styleId="FooterChar">
    <w:name w:val="Footer Char"/>
    <w:basedOn w:val="DefaultParagraphFont"/>
    <w:link w:val="Footer"/>
    <w:uiPriority w:val="99"/>
    <w:rsid w:val="00443FAF"/>
    <w:rPr>
      <w:sz w:val="24"/>
      <w:szCs w:val="24"/>
    </w:rPr>
  </w:style>
  <w:style w:type="paragraph" w:styleId="Revision">
    <w:name w:val="Revision"/>
    <w:hidden/>
    <w:uiPriority w:val="99"/>
    <w:semiHidden/>
    <w:rsid w:val="00E15096"/>
    <w:rPr>
      <w:sz w:val="24"/>
      <w:szCs w:val="24"/>
    </w:rPr>
  </w:style>
  <w:style w:type="character" w:customStyle="1" w:styleId="UnresolvedMention">
    <w:name w:val="Unresolved Mention"/>
    <w:basedOn w:val="DefaultParagraphFont"/>
    <w:uiPriority w:val="99"/>
    <w:semiHidden/>
    <w:unhideWhenUsed/>
    <w:rsid w:val="00287E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890417">
      <w:bodyDiv w:val="1"/>
      <w:marLeft w:val="0"/>
      <w:marRight w:val="0"/>
      <w:marTop w:val="0"/>
      <w:marBottom w:val="0"/>
      <w:divBdr>
        <w:top w:val="none" w:sz="0" w:space="0" w:color="auto"/>
        <w:left w:val="none" w:sz="0" w:space="0" w:color="auto"/>
        <w:bottom w:val="none" w:sz="0" w:space="0" w:color="auto"/>
        <w:right w:val="none" w:sz="0" w:space="0" w:color="auto"/>
      </w:divBdr>
    </w:div>
    <w:div w:id="106242595">
      <w:bodyDiv w:val="1"/>
      <w:marLeft w:val="0"/>
      <w:marRight w:val="0"/>
      <w:marTop w:val="0"/>
      <w:marBottom w:val="0"/>
      <w:divBdr>
        <w:top w:val="none" w:sz="0" w:space="0" w:color="auto"/>
        <w:left w:val="none" w:sz="0" w:space="0" w:color="auto"/>
        <w:bottom w:val="none" w:sz="0" w:space="0" w:color="auto"/>
        <w:right w:val="none" w:sz="0" w:space="0" w:color="auto"/>
      </w:divBdr>
    </w:div>
    <w:div w:id="111361627">
      <w:bodyDiv w:val="1"/>
      <w:marLeft w:val="0"/>
      <w:marRight w:val="0"/>
      <w:marTop w:val="0"/>
      <w:marBottom w:val="0"/>
      <w:divBdr>
        <w:top w:val="none" w:sz="0" w:space="0" w:color="auto"/>
        <w:left w:val="none" w:sz="0" w:space="0" w:color="auto"/>
        <w:bottom w:val="none" w:sz="0" w:space="0" w:color="auto"/>
        <w:right w:val="none" w:sz="0" w:space="0" w:color="auto"/>
      </w:divBdr>
    </w:div>
    <w:div w:id="158663654">
      <w:bodyDiv w:val="1"/>
      <w:marLeft w:val="0"/>
      <w:marRight w:val="0"/>
      <w:marTop w:val="0"/>
      <w:marBottom w:val="0"/>
      <w:divBdr>
        <w:top w:val="none" w:sz="0" w:space="0" w:color="auto"/>
        <w:left w:val="none" w:sz="0" w:space="0" w:color="auto"/>
        <w:bottom w:val="none" w:sz="0" w:space="0" w:color="auto"/>
        <w:right w:val="none" w:sz="0" w:space="0" w:color="auto"/>
      </w:divBdr>
    </w:div>
    <w:div w:id="232743274">
      <w:bodyDiv w:val="1"/>
      <w:marLeft w:val="0"/>
      <w:marRight w:val="0"/>
      <w:marTop w:val="0"/>
      <w:marBottom w:val="0"/>
      <w:divBdr>
        <w:top w:val="none" w:sz="0" w:space="0" w:color="auto"/>
        <w:left w:val="none" w:sz="0" w:space="0" w:color="auto"/>
        <w:bottom w:val="none" w:sz="0" w:space="0" w:color="auto"/>
        <w:right w:val="none" w:sz="0" w:space="0" w:color="auto"/>
      </w:divBdr>
    </w:div>
    <w:div w:id="465658671">
      <w:bodyDiv w:val="1"/>
      <w:marLeft w:val="0"/>
      <w:marRight w:val="0"/>
      <w:marTop w:val="0"/>
      <w:marBottom w:val="0"/>
      <w:divBdr>
        <w:top w:val="none" w:sz="0" w:space="0" w:color="auto"/>
        <w:left w:val="none" w:sz="0" w:space="0" w:color="auto"/>
        <w:bottom w:val="none" w:sz="0" w:space="0" w:color="auto"/>
        <w:right w:val="none" w:sz="0" w:space="0" w:color="auto"/>
      </w:divBdr>
    </w:div>
    <w:div w:id="477771703">
      <w:bodyDiv w:val="1"/>
      <w:marLeft w:val="0"/>
      <w:marRight w:val="0"/>
      <w:marTop w:val="0"/>
      <w:marBottom w:val="0"/>
      <w:divBdr>
        <w:top w:val="none" w:sz="0" w:space="0" w:color="auto"/>
        <w:left w:val="none" w:sz="0" w:space="0" w:color="auto"/>
        <w:bottom w:val="none" w:sz="0" w:space="0" w:color="auto"/>
        <w:right w:val="none" w:sz="0" w:space="0" w:color="auto"/>
      </w:divBdr>
    </w:div>
    <w:div w:id="536744814">
      <w:bodyDiv w:val="1"/>
      <w:marLeft w:val="0"/>
      <w:marRight w:val="0"/>
      <w:marTop w:val="0"/>
      <w:marBottom w:val="0"/>
      <w:divBdr>
        <w:top w:val="none" w:sz="0" w:space="0" w:color="auto"/>
        <w:left w:val="none" w:sz="0" w:space="0" w:color="auto"/>
        <w:bottom w:val="none" w:sz="0" w:space="0" w:color="auto"/>
        <w:right w:val="none" w:sz="0" w:space="0" w:color="auto"/>
      </w:divBdr>
    </w:div>
    <w:div w:id="543979090">
      <w:bodyDiv w:val="1"/>
      <w:marLeft w:val="0"/>
      <w:marRight w:val="0"/>
      <w:marTop w:val="0"/>
      <w:marBottom w:val="0"/>
      <w:divBdr>
        <w:top w:val="none" w:sz="0" w:space="0" w:color="auto"/>
        <w:left w:val="none" w:sz="0" w:space="0" w:color="auto"/>
        <w:bottom w:val="none" w:sz="0" w:space="0" w:color="auto"/>
        <w:right w:val="none" w:sz="0" w:space="0" w:color="auto"/>
      </w:divBdr>
    </w:div>
    <w:div w:id="579603255">
      <w:bodyDiv w:val="1"/>
      <w:marLeft w:val="0"/>
      <w:marRight w:val="0"/>
      <w:marTop w:val="0"/>
      <w:marBottom w:val="0"/>
      <w:divBdr>
        <w:top w:val="none" w:sz="0" w:space="0" w:color="auto"/>
        <w:left w:val="none" w:sz="0" w:space="0" w:color="auto"/>
        <w:bottom w:val="none" w:sz="0" w:space="0" w:color="auto"/>
        <w:right w:val="none" w:sz="0" w:space="0" w:color="auto"/>
      </w:divBdr>
    </w:div>
    <w:div w:id="712386684">
      <w:bodyDiv w:val="1"/>
      <w:marLeft w:val="0"/>
      <w:marRight w:val="0"/>
      <w:marTop w:val="0"/>
      <w:marBottom w:val="0"/>
      <w:divBdr>
        <w:top w:val="none" w:sz="0" w:space="0" w:color="auto"/>
        <w:left w:val="none" w:sz="0" w:space="0" w:color="auto"/>
        <w:bottom w:val="none" w:sz="0" w:space="0" w:color="auto"/>
        <w:right w:val="none" w:sz="0" w:space="0" w:color="auto"/>
      </w:divBdr>
    </w:div>
    <w:div w:id="725421141">
      <w:bodyDiv w:val="1"/>
      <w:marLeft w:val="0"/>
      <w:marRight w:val="0"/>
      <w:marTop w:val="0"/>
      <w:marBottom w:val="0"/>
      <w:divBdr>
        <w:top w:val="none" w:sz="0" w:space="0" w:color="auto"/>
        <w:left w:val="none" w:sz="0" w:space="0" w:color="auto"/>
        <w:bottom w:val="none" w:sz="0" w:space="0" w:color="auto"/>
        <w:right w:val="none" w:sz="0" w:space="0" w:color="auto"/>
      </w:divBdr>
    </w:div>
    <w:div w:id="777801032">
      <w:bodyDiv w:val="1"/>
      <w:marLeft w:val="0"/>
      <w:marRight w:val="0"/>
      <w:marTop w:val="0"/>
      <w:marBottom w:val="0"/>
      <w:divBdr>
        <w:top w:val="none" w:sz="0" w:space="0" w:color="auto"/>
        <w:left w:val="none" w:sz="0" w:space="0" w:color="auto"/>
        <w:bottom w:val="none" w:sz="0" w:space="0" w:color="auto"/>
        <w:right w:val="none" w:sz="0" w:space="0" w:color="auto"/>
      </w:divBdr>
    </w:div>
    <w:div w:id="814371440">
      <w:bodyDiv w:val="1"/>
      <w:marLeft w:val="0"/>
      <w:marRight w:val="0"/>
      <w:marTop w:val="0"/>
      <w:marBottom w:val="0"/>
      <w:divBdr>
        <w:top w:val="none" w:sz="0" w:space="0" w:color="auto"/>
        <w:left w:val="none" w:sz="0" w:space="0" w:color="auto"/>
        <w:bottom w:val="none" w:sz="0" w:space="0" w:color="auto"/>
        <w:right w:val="none" w:sz="0" w:space="0" w:color="auto"/>
      </w:divBdr>
    </w:div>
    <w:div w:id="890774082">
      <w:bodyDiv w:val="1"/>
      <w:marLeft w:val="0"/>
      <w:marRight w:val="0"/>
      <w:marTop w:val="0"/>
      <w:marBottom w:val="0"/>
      <w:divBdr>
        <w:top w:val="none" w:sz="0" w:space="0" w:color="auto"/>
        <w:left w:val="none" w:sz="0" w:space="0" w:color="auto"/>
        <w:bottom w:val="none" w:sz="0" w:space="0" w:color="auto"/>
        <w:right w:val="none" w:sz="0" w:space="0" w:color="auto"/>
      </w:divBdr>
      <w:divsChild>
        <w:div w:id="1677027666">
          <w:marLeft w:val="0"/>
          <w:marRight w:val="0"/>
          <w:marTop w:val="0"/>
          <w:marBottom w:val="0"/>
          <w:divBdr>
            <w:top w:val="none" w:sz="0" w:space="0" w:color="auto"/>
            <w:left w:val="none" w:sz="0" w:space="0" w:color="auto"/>
            <w:bottom w:val="none" w:sz="0" w:space="0" w:color="auto"/>
            <w:right w:val="none" w:sz="0" w:space="0" w:color="auto"/>
          </w:divBdr>
          <w:divsChild>
            <w:div w:id="947811165">
              <w:marLeft w:val="0"/>
              <w:marRight w:val="0"/>
              <w:marTop w:val="0"/>
              <w:marBottom w:val="0"/>
              <w:divBdr>
                <w:top w:val="none" w:sz="0" w:space="0" w:color="auto"/>
                <w:left w:val="none" w:sz="0" w:space="0" w:color="auto"/>
                <w:bottom w:val="none" w:sz="0" w:space="0" w:color="auto"/>
                <w:right w:val="none" w:sz="0" w:space="0" w:color="auto"/>
              </w:divBdr>
              <w:divsChild>
                <w:div w:id="156926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396179">
          <w:marLeft w:val="0"/>
          <w:marRight w:val="0"/>
          <w:marTop w:val="0"/>
          <w:marBottom w:val="0"/>
          <w:divBdr>
            <w:top w:val="none" w:sz="0" w:space="0" w:color="auto"/>
            <w:left w:val="none" w:sz="0" w:space="0" w:color="auto"/>
            <w:bottom w:val="none" w:sz="0" w:space="0" w:color="auto"/>
            <w:right w:val="none" w:sz="0" w:space="0" w:color="auto"/>
          </w:divBdr>
          <w:divsChild>
            <w:div w:id="2021195827">
              <w:marLeft w:val="0"/>
              <w:marRight w:val="0"/>
              <w:marTop w:val="0"/>
              <w:marBottom w:val="0"/>
              <w:divBdr>
                <w:top w:val="none" w:sz="0" w:space="0" w:color="auto"/>
                <w:left w:val="none" w:sz="0" w:space="0" w:color="auto"/>
                <w:bottom w:val="none" w:sz="0" w:space="0" w:color="auto"/>
                <w:right w:val="none" w:sz="0" w:space="0" w:color="auto"/>
              </w:divBdr>
            </w:div>
          </w:divsChild>
        </w:div>
        <w:div w:id="70590027">
          <w:marLeft w:val="0"/>
          <w:marRight w:val="0"/>
          <w:marTop w:val="0"/>
          <w:marBottom w:val="0"/>
          <w:divBdr>
            <w:top w:val="none" w:sz="0" w:space="0" w:color="auto"/>
            <w:left w:val="none" w:sz="0" w:space="0" w:color="auto"/>
            <w:bottom w:val="none" w:sz="0" w:space="0" w:color="auto"/>
            <w:right w:val="none" w:sz="0" w:space="0" w:color="auto"/>
          </w:divBdr>
          <w:divsChild>
            <w:div w:id="1805124945">
              <w:marLeft w:val="0"/>
              <w:marRight w:val="0"/>
              <w:marTop w:val="0"/>
              <w:marBottom w:val="0"/>
              <w:divBdr>
                <w:top w:val="none" w:sz="0" w:space="0" w:color="auto"/>
                <w:left w:val="none" w:sz="0" w:space="0" w:color="auto"/>
                <w:bottom w:val="none" w:sz="0" w:space="0" w:color="auto"/>
                <w:right w:val="none" w:sz="0" w:space="0" w:color="auto"/>
              </w:divBdr>
              <w:divsChild>
                <w:div w:id="2095544611">
                  <w:marLeft w:val="0"/>
                  <w:marRight w:val="0"/>
                  <w:marTop w:val="0"/>
                  <w:marBottom w:val="0"/>
                  <w:divBdr>
                    <w:top w:val="none" w:sz="0" w:space="0" w:color="auto"/>
                    <w:left w:val="none" w:sz="0" w:space="0" w:color="auto"/>
                    <w:bottom w:val="none" w:sz="0" w:space="0" w:color="auto"/>
                    <w:right w:val="none" w:sz="0" w:space="0" w:color="auto"/>
                  </w:divBdr>
                  <w:divsChild>
                    <w:div w:id="2045052958">
                      <w:marLeft w:val="0"/>
                      <w:marRight w:val="0"/>
                      <w:marTop w:val="0"/>
                      <w:marBottom w:val="0"/>
                      <w:divBdr>
                        <w:top w:val="none" w:sz="0" w:space="0" w:color="auto"/>
                        <w:left w:val="none" w:sz="0" w:space="0" w:color="auto"/>
                        <w:bottom w:val="none" w:sz="0" w:space="0" w:color="auto"/>
                        <w:right w:val="none" w:sz="0" w:space="0" w:color="auto"/>
                      </w:divBdr>
                      <w:divsChild>
                        <w:div w:id="989600733">
                          <w:marLeft w:val="0"/>
                          <w:marRight w:val="0"/>
                          <w:marTop w:val="0"/>
                          <w:marBottom w:val="0"/>
                          <w:divBdr>
                            <w:top w:val="none" w:sz="0" w:space="0" w:color="auto"/>
                            <w:left w:val="none" w:sz="0" w:space="0" w:color="auto"/>
                            <w:bottom w:val="none" w:sz="0" w:space="0" w:color="auto"/>
                            <w:right w:val="none" w:sz="0" w:space="0" w:color="auto"/>
                          </w:divBdr>
                          <w:divsChild>
                            <w:div w:id="1256086112">
                              <w:marLeft w:val="0"/>
                              <w:marRight w:val="0"/>
                              <w:marTop w:val="0"/>
                              <w:marBottom w:val="0"/>
                              <w:divBdr>
                                <w:top w:val="none" w:sz="0" w:space="0" w:color="auto"/>
                                <w:left w:val="none" w:sz="0" w:space="0" w:color="auto"/>
                                <w:bottom w:val="none" w:sz="0" w:space="0" w:color="auto"/>
                                <w:right w:val="none" w:sz="0" w:space="0" w:color="auto"/>
                              </w:divBdr>
                              <w:divsChild>
                                <w:div w:id="1945770231">
                                  <w:marLeft w:val="0"/>
                                  <w:marRight w:val="0"/>
                                  <w:marTop w:val="0"/>
                                  <w:marBottom w:val="0"/>
                                  <w:divBdr>
                                    <w:top w:val="none" w:sz="0" w:space="0" w:color="auto"/>
                                    <w:left w:val="none" w:sz="0" w:space="0" w:color="auto"/>
                                    <w:bottom w:val="none" w:sz="0" w:space="0" w:color="auto"/>
                                    <w:right w:val="none" w:sz="0" w:space="0" w:color="auto"/>
                                  </w:divBdr>
                                  <w:divsChild>
                                    <w:div w:id="1974166565">
                                      <w:marLeft w:val="0"/>
                                      <w:marRight w:val="0"/>
                                      <w:marTop w:val="0"/>
                                      <w:marBottom w:val="0"/>
                                      <w:divBdr>
                                        <w:top w:val="none" w:sz="0" w:space="0" w:color="auto"/>
                                        <w:left w:val="none" w:sz="0" w:space="0" w:color="auto"/>
                                        <w:bottom w:val="none" w:sz="0" w:space="0" w:color="auto"/>
                                        <w:right w:val="none" w:sz="0" w:space="0" w:color="auto"/>
                                      </w:divBdr>
                                      <w:divsChild>
                                        <w:div w:id="1142574295">
                                          <w:marLeft w:val="0"/>
                                          <w:marRight w:val="0"/>
                                          <w:marTop w:val="0"/>
                                          <w:marBottom w:val="0"/>
                                          <w:divBdr>
                                            <w:top w:val="none" w:sz="0" w:space="0" w:color="auto"/>
                                            <w:left w:val="none" w:sz="0" w:space="0" w:color="auto"/>
                                            <w:bottom w:val="none" w:sz="0" w:space="0" w:color="auto"/>
                                            <w:right w:val="none" w:sz="0" w:space="0" w:color="auto"/>
                                          </w:divBdr>
                                          <w:divsChild>
                                            <w:div w:id="7293485">
                                              <w:marLeft w:val="0"/>
                                              <w:marRight w:val="0"/>
                                              <w:marTop w:val="0"/>
                                              <w:marBottom w:val="0"/>
                                              <w:divBdr>
                                                <w:top w:val="none" w:sz="0" w:space="0" w:color="auto"/>
                                                <w:left w:val="none" w:sz="0" w:space="0" w:color="auto"/>
                                                <w:bottom w:val="none" w:sz="0" w:space="0" w:color="auto"/>
                                                <w:right w:val="none" w:sz="0" w:space="0" w:color="auto"/>
                                              </w:divBdr>
                                              <w:divsChild>
                                                <w:div w:id="165291194">
                                                  <w:marLeft w:val="0"/>
                                                  <w:marRight w:val="0"/>
                                                  <w:marTop w:val="0"/>
                                                  <w:marBottom w:val="0"/>
                                                  <w:divBdr>
                                                    <w:top w:val="none" w:sz="0" w:space="0" w:color="auto"/>
                                                    <w:left w:val="none" w:sz="0" w:space="0" w:color="auto"/>
                                                    <w:bottom w:val="none" w:sz="0" w:space="0" w:color="auto"/>
                                                    <w:right w:val="none" w:sz="0" w:space="0" w:color="auto"/>
                                                  </w:divBdr>
                                                  <w:divsChild>
                                                    <w:div w:id="1349603671">
                                                      <w:marLeft w:val="0"/>
                                                      <w:marRight w:val="0"/>
                                                      <w:marTop w:val="0"/>
                                                      <w:marBottom w:val="0"/>
                                                      <w:divBdr>
                                                        <w:top w:val="none" w:sz="0" w:space="0" w:color="auto"/>
                                                        <w:left w:val="none" w:sz="0" w:space="0" w:color="auto"/>
                                                        <w:bottom w:val="none" w:sz="0" w:space="0" w:color="auto"/>
                                                        <w:right w:val="none" w:sz="0" w:space="0" w:color="auto"/>
                                                      </w:divBdr>
                                                      <w:divsChild>
                                                        <w:div w:id="350452320">
                                                          <w:marLeft w:val="0"/>
                                                          <w:marRight w:val="0"/>
                                                          <w:marTop w:val="0"/>
                                                          <w:marBottom w:val="150"/>
                                                          <w:divBdr>
                                                            <w:top w:val="none" w:sz="0" w:space="0" w:color="auto"/>
                                                            <w:left w:val="none" w:sz="0" w:space="0" w:color="auto"/>
                                                            <w:bottom w:val="single" w:sz="6" w:space="8" w:color="D6D6D6"/>
                                                            <w:right w:val="none" w:sz="0" w:space="0" w:color="auto"/>
                                                          </w:divBdr>
                                                        </w:div>
                                                      </w:divsChild>
                                                    </w:div>
                                                  </w:divsChild>
                                                </w:div>
                                              </w:divsChild>
                                            </w:div>
                                          </w:divsChild>
                                        </w:div>
                                      </w:divsChild>
                                    </w:div>
                                  </w:divsChild>
                                </w:div>
                              </w:divsChild>
                            </w:div>
                          </w:divsChild>
                        </w:div>
                      </w:divsChild>
                    </w:div>
                  </w:divsChild>
                </w:div>
              </w:divsChild>
            </w:div>
          </w:divsChild>
        </w:div>
      </w:divsChild>
    </w:div>
    <w:div w:id="935678508">
      <w:bodyDiv w:val="1"/>
      <w:marLeft w:val="0"/>
      <w:marRight w:val="0"/>
      <w:marTop w:val="0"/>
      <w:marBottom w:val="0"/>
      <w:divBdr>
        <w:top w:val="none" w:sz="0" w:space="0" w:color="auto"/>
        <w:left w:val="none" w:sz="0" w:space="0" w:color="auto"/>
        <w:bottom w:val="none" w:sz="0" w:space="0" w:color="auto"/>
        <w:right w:val="none" w:sz="0" w:space="0" w:color="auto"/>
      </w:divBdr>
    </w:div>
    <w:div w:id="943223526">
      <w:bodyDiv w:val="1"/>
      <w:marLeft w:val="0"/>
      <w:marRight w:val="0"/>
      <w:marTop w:val="0"/>
      <w:marBottom w:val="0"/>
      <w:divBdr>
        <w:top w:val="none" w:sz="0" w:space="0" w:color="auto"/>
        <w:left w:val="none" w:sz="0" w:space="0" w:color="auto"/>
        <w:bottom w:val="none" w:sz="0" w:space="0" w:color="auto"/>
        <w:right w:val="none" w:sz="0" w:space="0" w:color="auto"/>
      </w:divBdr>
    </w:div>
    <w:div w:id="965041138">
      <w:bodyDiv w:val="1"/>
      <w:marLeft w:val="0"/>
      <w:marRight w:val="0"/>
      <w:marTop w:val="0"/>
      <w:marBottom w:val="0"/>
      <w:divBdr>
        <w:top w:val="none" w:sz="0" w:space="0" w:color="auto"/>
        <w:left w:val="none" w:sz="0" w:space="0" w:color="auto"/>
        <w:bottom w:val="none" w:sz="0" w:space="0" w:color="auto"/>
        <w:right w:val="none" w:sz="0" w:space="0" w:color="auto"/>
      </w:divBdr>
    </w:div>
    <w:div w:id="976497586">
      <w:bodyDiv w:val="1"/>
      <w:marLeft w:val="0"/>
      <w:marRight w:val="0"/>
      <w:marTop w:val="0"/>
      <w:marBottom w:val="0"/>
      <w:divBdr>
        <w:top w:val="none" w:sz="0" w:space="0" w:color="auto"/>
        <w:left w:val="none" w:sz="0" w:space="0" w:color="auto"/>
        <w:bottom w:val="none" w:sz="0" w:space="0" w:color="auto"/>
        <w:right w:val="none" w:sz="0" w:space="0" w:color="auto"/>
      </w:divBdr>
    </w:div>
    <w:div w:id="1259676716">
      <w:bodyDiv w:val="1"/>
      <w:marLeft w:val="0"/>
      <w:marRight w:val="0"/>
      <w:marTop w:val="0"/>
      <w:marBottom w:val="0"/>
      <w:divBdr>
        <w:top w:val="none" w:sz="0" w:space="0" w:color="auto"/>
        <w:left w:val="none" w:sz="0" w:space="0" w:color="auto"/>
        <w:bottom w:val="none" w:sz="0" w:space="0" w:color="auto"/>
        <w:right w:val="none" w:sz="0" w:space="0" w:color="auto"/>
      </w:divBdr>
    </w:div>
    <w:div w:id="1329019477">
      <w:bodyDiv w:val="1"/>
      <w:marLeft w:val="0"/>
      <w:marRight w:val="0"/>
      <w:marTop w:val="0"/>
      <w:marBottom w:val="0"/>
      <w:divBdr>
        <w:top w:val="none" w:sz="0" w:space="0" w:color="auto"/>
        <w:left w:val="none" w:sz="0" w:space="0" w:color="auto"/>
        <w:bottom w:val="none" w:sz="0" w:space="0" w:color="auto"/>
        <w:right w:val="none" w:sz="0" w:space="0" w:color="auto"/>
      </w:divBdr>
    </w:div>
    <w:div w:id="1332753172">
      <w:bodyDiv w:val="1"/>
      <w:marLeft w:val="0"/>
      <w:marRight w:val="0"/>
      <w:marTop w:val="0"/>
      <w:marBottom w:val="0"/>
      <w:divBdr>
        <w:top w:val="none" w:sz="0" w:space="0" w:color="auto"/>
        <w:left w:val="none" w:sz="0" w:space="0" w:color="auto"/>
        <w:bottom w:val="none" w:sz="0" w:space="0" w:color="auto"/>
        <w:right w:val="none" w:sz="0" w:space="0" w:color="auto"/>
      </w:divBdr>
    </w:div>
    <w:div w:id="1347442149">
      <w:bodyDiv w:val="1"/>
      <w:marLeft w:val="0"/>
      <w:marRight w:val="0"/>
      <w:marTop w:val="0"/>
      <w:marBottom w:val="0"/>
      <w:divBdr>
        <w:top w:val="none" w:sz="0" w:space="0" w:color="auto"/>
        <w:left w:val="none" w:sz="0" w:space="0" w:color="auto"/>
        <w:bottom w:val="none" w:sz="0" w:space="0" w:color="auto"/>
        <w:right w:val="none" w:sz="0" w:space="0" w:color="auto"/>
      </w:divBdr>
    </w:div>
    <w:div w:id="1352948530">
      <w:bodyDiv w:val="1"/>
      <w:marLeft w:val="0"/>
      <w:marRight w:val="0"/>
      <w:marTop w:val="0"/>
      <w:marBottom w:val="0"/>
      <w:divBdr>
        <w:top w:val="none" w:sz="0" w:space="0" w:color="auto"/>
        <w:left w:val="none" w:sz="0" w:space="0" w:color="auto"/>
        <w:bottom w:val="none" w:sz="0" w:space="0" w:color="auto"/>
        <w:right w:val="none" w:sz="0" w:space="0" w:color="auto"/>
      </w:divBdr>
    </w:div>
    <w:div w:id="1440293129">
      <w:bodyDiv w:val="1"/>
      <w:marLeft w:val="0"/>
      <w:marRight w:val="0"/>
      <w:marTop w:val="0"/>
      <w:marBottom w:val="0"/>
      <w:divBdr>
        <w:top w:val="none" w:sz="0" w:space="0" w:color="auto"/>
        <w:left w:val="none" w:sz="0" w:space="0" w:color="auto"/>
        <w:bottom w:val="none" w:sz="0" w:space="0" w:color="auto"/>
        <w:right w:val="none" w:sz="0" w:space="0" w:color="auto"/>
      </w:divBdr>
    </w:div>
    <w:div w:id="1566062339">
      <w:bodyDiv w:val="1"/>
      <w:marLeft w:val="0"/>
      <w:marRight w:val="0"/>
      <w:marTop w:val="0"/>
      <w:marBottom w:val="0"/>
      <w:divBdr>
        <w:top w:val="none" w:sz="0" w:space="0" w:color="auto"/>
        <w:left w:val="none" w:sz="0" w:space="0" w:color="auto"/>
        <w:bottom w:val="none" w:sz="0" w:space="0" w:color="auto"/>
        <w:right w:val="none" w:sz="0" w:space="0" w:color="auto"/>
      </w:divBdr>
    </w:div>
    <w:div w:id="1751390473">
      <w:bodyDiv w:val="1"/>
      <w:marLeft w:val="0"/>
      <w:marRight w:val="0"/>
      <w:marTop w:val="0"/>
      <w:marBottom w:val="0"/>
      <w:divBdr>
        <w:top w:val="none" w:sz="0" w:space="0" w:color="auto"/>
        <w:left w:val="none" w:sz="0" w:space="0" w:color="auto"/>
        <w:bottom w:val="none" w:sz="0" w:space="0" w:color="auto"/>
        <w:right w:val="none" w:sz="0" w:space="0" w:color="auto"/>
      </w:divBdr>
    </w:div>
    <w:div w:id="1839029826">
      <w:bodyDiv w:val="1"/>
      <w:marLeft w:val="0"/>
      <w:marRight w:val="0"/>
      <w:marTop w:val="0"/>
      <w:marBottom w:val="0"/>
      <w:divBdr>
        <w:top w:val="none" w:sz="0" w:space="0" w:color="auto"/>
        <w:left w:val="none" w:sz="0" w:space="0" w:color="auto"/>
        <w:bottom w:val="none" w:sz="0" w:space="0" w:color="auto"/>
        <w:right w:val="none" w:sz="0" w:space="0" w:color="auto"/>
      </w:divBdr>
    </w:div>
    <w:div w:id="1861777779">
      <w:bodyDiv w:val="1"/>
      <w:marLeft w:val="0"/>
      <w:marRight w:val="0"/>
      <w:marTop w:val="0"/>
      <w:marBottom w:val="0"/>
      <w:divBdr>
        <w:top w:val="none" w:sz="0" w:space="0" w:color="auto"/>
        <w:left w:val="none" w:sz="0" w:space="0" w:color="auto"/>
        <w:bottom w:val="none" w:sz="0" w:space="0" w:color="auto"/>
        <w:right w:val="none" w:sz="0" w:space="0" w:color="auto"/>
      </w:divBdr>
    </w:div>
    <w:div w:id="1866554890">
      <w:bodyDiv w:val="1"/>
      <w:marLeft w:val="0"/>
      <w:marRight w:val="0"/>
      <w:marTop w:val="0"/>
      <w:marBottom w:val="0"/>
      <w:divBdr>
        <w:top w:val="none" w:sz="0" w:space="0" w:color="auto"/>
        <w:left w:val="none" w:sz="0" w:space="0" w:color="auto"/>
        <w:bottom w:val="none" w:sz="0" w:space="0" w:color="auto"/>
        <w:right w:val="none" w:sz="0" w:space="0" w:color="auto"/>
      </w:divBdr>
    </w:div>
    <w:div w:id="1919712105">
      <w:bodyDiv w:val="1"/>
      <w:marLeft w:val="0"/>
      <w:marRight w:val="0"/>
      <w:marTop w:val="0"/>
      <w:marBottom w:val="0"/>
      <w:divBdr>
        <w:top w:val="none" w:sz="0" w:space="0" w:color="auto"/>
        <w:left w:val="none" w:sz="0" w:space="0" w:color="auto"/>
        <w:bottom w:val="none" w:sz="0" w:space="0" w:color="auto"/>
        <w:right w:val="none" w:sz="0" w:space="0" w:color="auto"/>
      </w:divBdr>
    </w:div>
    <w:div w:id="2074886775">
      <w:bodyDiv w:val="1"/>
      <w:marLeft w:val="0"/>
      <w:marRight w:val="0"/>
      <w:marTop w:val="0"/>
      <w:marBottom w:val="0"/>
      <w:divBdr>
        <w:top w:val="none" w:sz="0" w:space="0" w:color="auto"/>
        <w:left w:val="none" w:sz="0" w:space="0" w:color="auto"/>
        <w:bottom w:val="none" w:sz="0" w:space="0" w:color="auto"/>
        <w:right w:val="none" w:sz="0" w:space="0" w:color="auto"/>
      </w:divBdr>
    </w:div>
    <w:div w:id="2090081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linicaltrials.gov/ct2/show/NCT03005600"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Saravanan@warwick.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208305507CAF4F89BBF76813DA11BE" ma:contentTypeVersion="13" ma:contentTypeDescription="Create a new document." ma:contentTypeScope="" ma:versionID="c25d2af9eeb19c2804f751af6fa27ad9">
  <xsd:schema xmlns:xsd="http://www.w3.org/2001/XMLSchema" xmlns:xs="http://www.w3.org/2001/XMLSchema" xmlns:p="http://schemas.microsoft.com/office/2006/metadata/properties" xmlns:ns3="0347fc4a-20ed-499b-b36b-d044daf69c72" xmlns:ns4="d97ec2c3-7215-4336-bc18-b231d2ae22ed" targetNamespace="http://schemas.microsoft.com/office/2006/metadata/properties" ma:root="true" ma:fieldsID="6a959a0c63eec5dc7298933014ed3d94" ns3:_="" ns4:_="">
    <xsd:import namespace="0347fc4a-20ed-499b-b36b-d044daf69c72"/>
    <xsd:import namespace="d97ec2c3-7215-4336-bc18-b231d2ae22e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47fc4a-20ed-499b-b36b-d044daf69c7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97ec2c3-7215-4336-bc18-b231d2ae22e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55EE6-A400-4C5E-980D-1DCCAB473A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47fc4a-20ed-499b-b36b-d044daf69c72"/>
    <ds:schemaRef ds:uri="d97ec2c3-7215-4336-bc18-b231d2ae22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ABEE33-61C7-4558-8FD0-0D64D725EA43}">
  <ds:schemaRefs>
    <ds:schemaRef ds:uri="http://purl.org/dc/terms/"/>
    <ds:schemaRef ds:uri="d97ec2c3-7215-4336-bc18-b231d2ae22ed"/>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0347fc4a-20ed-499b-b36b-d044daf69c72"/>
    <ds:schemaRef ds:uri="http://www.w3.org/XML/1998/namespace"/>
  </ds:schemaRefs>
</ds:datastoreItem>
</file>

<file path=customXml/itemProps3.xml><?xml version="1.0" encoding="utf-8"?>
<ds:datastoreItem xmlns:ds="http://schemas.openxmlformats.org/officeDocument/2006/customXml" ds:itemID="{D4283BFC-9551-4BDA-B24A-59EB6D8455B1}">
  <ds:schemaRefs>
    <ds:schemaRef ds:uri="http://schemas.microsoft.com/sharepoint/v3/contenttype/forms"/>
  </ds:schemaRefs>
</ds:datastoreItem>
</file>

<file path=customXml/itemProps4.xml><?xml version="1.0" encoding="utf-8"?>
<ds:datastoreItem xmlns:ds="http://schemas.openxmlformats.org/officeDocument/2006/customXml" ds:itemID="{3681F4B7-A211-487B-90A0-2958C03E4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939</Words>
  <Characters>63869</Characters>
  <Application>Microsoft Office Word</Application>
  <DocSecurity>4</DocSecurity>
  <Lines>532</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7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vanan, Ponnusamy</dc:creator>
  <cp:lastModifiedBy>Hickman J. (Medicine)</cp:lastModifiedBy>
  <cp:revision>2</cp:revision>
  <cp:lastPrinted>2019-01-22T15:13:00Z</cp:lastPrinted>
  <dcterms:created xsi:type="dcterms:W3CDTF">2020-05-01T06:17:00Z</dcterms:created>
  <dcterms:modified xsi:type="dcterms:W3CDTF">2020-05-0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FC208305507CAF4F89BBF76813DA11BE</vt:lpwstr>
  </property>
</Properties>
</file>